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8A2069" w14:textId="77777777" w:rsidR="00030BDA" w:rsidRDefault="00030BDA">
      <w:pPr>
        <w:autoSpaceDE w:val="0"/>
        <w:autoSpaceDN w:val="0"/>
        <w:adjustRightInd w:val="0"/>
        <w:rPr>
          <w:b/>
          <w:bCs/>
          <w:lang w:val="zh-CN"/>
        </w:rPr>
      </w:pPr>
    </w:p>
    <w:p w14:paraId="230A3DA1" w14:textId="77777777" w:rsidR="00030BDA" w:rsidRDefault="00832196">
      <w:pPr>
        <w:jc w:val="center"/>
      </w:pPr>
      <w:r>
        <w:rPr>
          <w:b/>
          <w:sz w:val="36"/>
        </w:rPr>
        <w:t>DNA</w:t>
      </w:r>
      <w:r>
        <w:rPr>
          <w:b/>
          <w:sz w:val="36"/>
        </w:rPr>
        <w:t>、</w:t>
      </w:r>
      <w:r>
        <w:rPr>
          <w:rFonts w:hint="eastAsia"/>
          <w:b/>
          <w:sz w:val="36"/>
        </w:rPr>
        <w:t>染色质</w:t>
      </w:r>
      <w:r>
        <w:rPr>
          <w:b/>
          <w:sz w:val="36"/>
        </w:rPr>
        <w:t>信息与生物学特征的联系</w:t>
      </w:r>
    </w:p>
    <w:p w14:paraId="5AEB0907" w14:textId="77777777" w:rsidR="00030BDA" w:rsidRDefault="00030BDA">
      <w:pPr>
        <w:jc w:val="center"/>
        <w:rPr>
          <w:b/>
        </w:rPr>
      </w:pPr>
    </w:p>
    <w:p w14:paraId="05C62C96" w14:textId="77777777" w:rsidR="00030BDA" w:rsidRDefault="00832196">
      <w:pPr>
        <w:jc w:val="center"/>
        <w:rPr>
          <w:iCs/>
        </w:rPr>
      </w:pPr>
      <w:r>
        <w:rPr>
          <w:iCs/>
        </w:rPr>
        <w:t>化学与分子工程学院</w:t>
      </w:r>
      <w:r>
        <w:rPr>
          <w:rFonts w:hint="eastAsia"/>
          <w:iCs/>
        </w:rPr>
        <w:t>2015</w:t>
      </w:r>
      <w:r w:rsidR="00030BDA">
        <w:rPr>
          <w:rFonts w:hint="eastAsia"/>
          <w:iCs/>
        </w:rPr>
        <w:t>级</w:t>
      </w:r>
      <w:r w:rsidR="00030BDA">
        <w:rPr>
          <w:rFonts w:hint="eastAsia"/>
          <w:iCs/>
        </w:rPr>
        <w:t xml:space="preserve">    </w:t>
      </w:r>
      <w:r>
        <w:rPr>
          <w:iCs/>
        </w:rPr>
        <w:t>黑白</w:t>
      </w:r>
    </w:p>
    <w:p w14:paraId="1EA91E35" w14:textId="77777777" w:rsidR="00030BDA" w:rsidRDefault="00030BDA">
      <w:pPr>
        <w:jc w:val="center"/>
        <w:rPr>
          <w:iCs/>
        </w:rPr>
      </w:pPr>
    </w:p>
    <w:p w14:paraId="58F89512" w14:textId="77777777" w:rsidR="00030BDA" w:rsidRDefault="00030BDA">
      <w:pPr>
        <w:jc w:val="center"/>
        <w:rPr>
          <w:i/>
        </w:rPr>
      </w:pPr>
    </w:p>
    <w:p w14:paraId="537BA7C2" w14:textId="77777777" w:rsidR="00030BDA" w:rsidRDefault="00030BDA" w:rsidP="00621174">
      <w:pPr>
        <w:ind w:firstLine="480"/>
      </w:pPr>
      <w:r w:rsidRPr="0038323C">
        <w:rPr>
          <w:rFonts w:hint="eastAsia"/>
          <w:b/>
        </w:rPr>
        <w:t>摘要</w:t>
      </w:r>
      <w:r w:rsidRPr="00832196">
        <w:rPr>
          <w:rFonts w:hint="eastAsia"/>
        </w:rPr>
        <w:t>：</w:t>
      </w:r>
      <w:r w:rsidR="00906FC7">
        <w:t>基因组中</w:t>
      </w:r>
      <w:r w:rsidR="001D47BA">
        <w:t>蕴含着丰富且复杂</w:t>
      </w:r>
      <w:r w:rsidR="00906FC7">
        <w:t>的生物遗传信息</w:t>
      </w:r>
      <w:r w:rsidRPr="00621174">
        <w:rPr>
          <w:rFonts w:hint="eastAsia"/>
        </w:rPr>
        <w:t>。</w:t>
      </w:r>
      <w:r w:rsidR="00B70E34">
        <w:t>遗传物质的多样性是生物多样性的一个重要组成部分。</w:t>
      </w:r>
      <w:r w:rsidR="005E6D95">
        <w:t>对于不同</w:t>
      </w:r>
      <w:r w:rsidR="005E6D95">
        <w:rPr>
          <w:rFonts w:hint="eastAsia"/>
        </w:rPr>
        <w:t>的物种</w:t>
      </w:r>
      <w:r w:rsidR="005E6D95">
        <w:t>，</w:t>
      </w:r>
      <w:r w:rsidR="00211C73">
        <w:t>遗传物质</w:t>
      </w:r>
      <w:r w:rsidR="00211C73">
        <w:t>DNA</w:t>
      </w:r>
      <w:r w:rsidR="00211C73">
        <w:t>本身的序列性质</w:t>
      </w:r>
      <w:r w:rsidR="005E6D95">
        <w:t>也有所不同</w:t>
      </w:r>
      <w:r w:rsidR="00211C73">
        <w:t>。</w:t>
      </w:r>
      <w:r w:rsidR="00DD2259" w:rsidRPr="00621174">
        <w:t>DNA</w:t>
      </w:r>
      <w:r w:rsidR="00DD2259" w:rsidRPr="00621174">
        <w:rPr>
          <w:rFonts w:hint="eastAsia"/>
        </w:rPr>
        <w:t>序列</w:t>
      </w:r>
      <w:r w:rsidR="00857C90">
        <w:t>所携带的</w:t>
      </w:r>
      <w:r w:rsidR="00DD2259" w:rsidRPr="00621174">
        <w:t>信息</w:t>
      </w:r>
      <w:r w:rsidR="003463AF">
        <w:t>与宏观的生物学</w:t>
      </w:r>
      <w:r w:rsidR="003463AF">
        <w:rPr>
          <w:rFonts w:hint="eastAsia"/>
        </w:rPr>
        <w:t>特征</w:t>
      </w:r>
      <w:r w:rsidR="003463AF">
        <w:t>有何关联，</w:t>
      </w:r>
      <w:r w:rsidR="00B7470D">
        <w:rPr>
          <w:rFonts w:hint="eastAsia"/>
        </w:rPr>
        <w:t>仅从序列</w:t>
      </w:r>
      <w:r w:rsidR="00B7470D">
        <w:t>信息中，</w:t>
      </w:r>
      <w:r w:rsidR="00B7470D">
        <w:rPr>
          <w:rFonts w:hint="eastAsia"/>
        </w:rPr>
        <w:t>我们</w:t>
      </w:r>
      <w:r w:rsidR="00B7470D">
        <w:t>又可以</w:t>
      </w:r>
      <w:r w:rsidR="00B7470D">
        <w:rPr>
          <w:rFonts w:hint="eastAsia"/>
        </w:rPr>
        <w:t>做出</w:t>
      </w:r>
      <w:r w:rsidR="00B7470D">
        <w:t>哪些推断，</w:t>
      </w:r>
      <w:r w:rsidR="00B7470D">
        <w:rPr>
          <w:rFonts w:hint="eastAsia"/>
        </w:rPr>
        <w:t>以及</w:t>
      </w:r>
      <w:r w:rsidR="00B7470D">
        <w:t>DNA</w:t>
      </w:r>
      <w:r w:rsidR="00B7470D">
        <w:t>序列</w:t>
      </w:r>
      <w:r w:rsidR="00B7470D">
        <w:rPr>
          <w:rFonts w:hint="eastAsia"/>
        </w:rPr>
        <w:t>自身</w:t>
      </w:r>
      <w:r w:rsidR="00B7470D">
        <w:t>的组成有何规律，</w:t>
      </w:r>
      <w:r w:rsidR="00B7470D">
        <w:rPr>
          <w:rFonts w:hint="eastAsia"/>
        </w:rPr>
        <w:t>这些</w:t>
      </w:r>
      <w:r w:rsidR="00B7470D">
        <w:t>规律有什么样的生物学意义，</w:t>
      </w:r>
      <w:r w:rsidR="00B7470D">
        <w:rPr>
          <w:rFonts w:hint="eastAsia"/>
        </w:rPr>
        <w:t>这些</w:t>
      </w:r>
      <w:r w:rsidR="00FE2C8D">
        <w:t>都可以</w:t>
      </w:r>
      <w:r w:rsidR="00B7470D">
        <w:rPr>
          <w:rFonts w:hint="eastAsia"/>
        </w:rPr>
        <w:t>帮助我们</w:t>
      </w:r>
      <w:r w:rsidR="00B7470D">
        <w:t>进一步认识</w:t>
      </w:r>
      <w:r w:rsidR="00B7470D">
        <w:rPr>
          <w:rFonts w:hint="eastAsia"/>
        </w:rPr>
        <w:t>生命</w:t>
      </w:r>
      <w:r w:rsidR="00FE2C8D">
        <w:rPr>
          <w:rFonts w:hint="eastAsia"/>
        </w:rPr>
        <w:t>本质并</w:t>
      </w:r>
      <w:r w:rsidR="00FE2C8D">
        <w:t>解决疾病、</w:t>
      </w:r>
      <w:r w:rsidR="00FE2C8D">
        <w:rPr>
          <w:rFonts w:hint="eastAsia"/>
        </w:rPr>
        <w:t>衰老</w:t>
      </w:r>
      <w:r w:rsidR="00FE2C8D">
        <w:t>等问题</w:t>
      </w:r>
      <w:r w:rsidR="00B7470D">
        <w:t>。</w:t>
      </w:r>
      <w:r w:rsidR="00FE2C8D">
        <w:t>同时，</w:t>
      </w:r>
      <w:r w:rsidR="00FE2C8D">
        <w:rPr>
          <w:rFonts w:hint="eastAsia"/>
        </w:rPr>
        <w:t>信息技术</w:t>
      </w:r>
      <w:r w:rsidR="00FE2C8D">
        <w:t>发展迅速，</w:t>
      </w:r>
      <w:r w:rsidR="001D4668">
        <w:t>自动化与大数据</w:t>
      </w:r>
      <w:r w:rsidR="001D4668">
        <w:rPr>
          <w:rFonts w:hint="eastAsia"/>
        </w:rPr>
        <w:t>在基础</w:t>
      </w:r>
      <w:r w:rsidR="001D4668">
        <w:t>科研中的地位也逐渐上升，</w:t>
      </w:r>
      <w:r w:rsidR="001D4668">
        <w:rPr>
          <w:rFonts w:hint="eastAsia"/>
        </w:rPr>
        <w:t>处理</w:t>
      </w:r>
      <w:r w:rsidR="001D4668">
        <w:t>图像、</w:t>
      </w:r>
      <w:r w:rsidR="001D4668">
        <w:rPr>
          <w:rFonts w:hint="eastAsia"/>
        </w:rPr>
        <w:t>数据</w:t>
      </w:r>
      <w:r w:rsidR="001D4668">
        <w:t>信息的技术</w:t>
      </w:r>
      <w:r w:rsidR="001D4668">
        <w:rPr>
          <w:rFonts w:hint="eastAsia"/>
        </w:rPr>
        <w:t>等</w:t>
      </w:r>
      <w:r w:rsidR="001D4668">
        <w:t>迅猛发展</w:t>
      </w:r>
      <w:r w:rsidR="005A44E4">
        <w:t>，</w:t>
      </w:r>
      <w:r w:rsidR="00B81CE9">
        <w:t>公开的数据库</w:t>
      </w:r>
      <w:r w:rsidR="00B81CE9">
        <w:rPr>
          <w:rFonts w:hint="eastAsia"/>
        </w:rPr>
        <w:t>数据</w:t>
      </w:r>
      <w:r w:rsidR="00B81CE9">
        <w:t>丰富，</w:t>
      </w:r>
      <w:r w:rsidR="005A44E4">
        <w:rPr>
          <w:rFonts w:hint="eastAsia"/>
        </w:rPr>
        <w:t>这些</w:t>
      </w:r>
      <w:r w:rsidR="005A44E4">
        <w:t>都给我们</w:t>
      </w:r>
      <w:r w:rsidR="005A44E4">
        <w:rPr>
          <w:rFonts w:hint="eastAsia"/>
        </w:rPr>
        <w:t>进行</w:t>
      </w:r>
      <w:r w:rsidR="005A44E4">
        <w:t>相关的</w:t>
      </w:r>
      <w:r w:rsidR="005A44E4">
        <w:rPr>
          <w:rFonts w:hint="eastAsia"/>
        </w:rPr>
        <w:t>研究</w:t>
      </w:r>
      <w:r w:rsidR="005A44E4">
        <w:t>带来了</w:t>
      </w:r>
      <w:r w:rsidR="007C60F1">
        <w:t>极大的便利。</w:t>
      </w:r>
    </w:p>
    <w:p w14:paraId="49DF9D9C" w14:textId="77777777" w:rsidR="00DE4F0C" w:rsidRDefault="00DE4F0C" w:rsidP="00621174">
      <w:pPr>
        <w:ind w:firstLine="480"/>
      </w:pPr>
      <w:r>
        <w:rPr>
          <w:rFonts w:hint="eastAsia"/>
        </w:rPr>
        <w:t>在</w:t>
      </w:r>
      <w:r>
        <w:t>过去的研究中，</w:t>
      </w:r>
      <w:r w:rsidR="008D2159">
        <w:t>我们组</w:t>
      </w:r>
      <w:r>
        <w:rPr>
          <w:rFonts w:hint="eastAsia"/>
        </w:rPr>
        <w:t>提出了</w:t>
      </w:r>
      <w:r>
        <w:t>分形模型以解释</w:t>
      </w:r>
      <w:r>
        <w:t>CpG</w:t>
      </w:r>
      <w:r>
        <w:t>双碱基在不同尺度范围内</w:t>
      </w:r>
      <w:r>
        <w:rPr>
          <w:rFonts w:hint="eastAsia"/>
        </w:rPr>
        <w:t>长程相关性</w:t>
      </w:r>
      <w:r>
        <w:t>的幂次定律分布。</w:t>
      </w:r>
      <w:r w:rsidR="00FA7F26">
        <w:t>在</w:t>
      </w:r>
      <w:r w:rsidR="00E044AE">
        <w:t>本研究中，</w:t>
      </w:r>
      <w:r>
        <w:rPr>
          <w:rFonts w:hint="eastAsia"/>
        </w:rPr>
        <w:t>我</w:t>
      </w:r>
      <w:r w:rsidR="00FC1580">
        <w:t>将自身长程相关性的</w:t>
      </w:r>
      <w:r w:rsidR="00FC1580">
        <w:rPr>
          <w:rFonts w:hint="eastAsia"/>
        </w:rPr>
        <w:t>相关</w:t>
      </w:r>
      <w:r w:rsidR="00FC1580">
        <w:t>计算进一步扩展至所有双碱基和三碱基，</w:t>
      </w:r>
      <w:r w:rsidR="00FC1580">
        <w:rPr>
          <w:rFonts w:hint="eastAsia"/>
        </w:rPr>
        <w:t>以及</w:t>
      </w:r>
      <w:r w:rsidR="00FC1580">
        <w:t>四碱基，</w:t>
      </w:r>
      <w:r w:rsidR="00FC1580">
        <w:rPr>
          <w:rFonts w:hint="eastAsia"/>
        </w:rPr>
        <w:t>并</w:t>
      </w:r>
      <w:r w:rsidR="001D24EC">
        <w:t>结合温度、</w:t>
      </w:r>
      <w:r w:rsidR="001D24EC">
        <w:rPr>
          <w:rFonts w:hint="eastAsia"/>
        </w:rPr>
        <w:t>物种类型</w:t>
      </w:r>
      <w:r w:rsidR="001D24EC">
        <w:t>等信息进行</w:t>
      </w:r>
      <w:r w:rsidR="001D24EC">
        <w:rPr>
          <w:rFonts w:hint="eastAsia"/>
        </w:rPr>
        <w:t>图像</w:t>
      </w:r>
      <w:r w:rsidR="001D24EC">
        <w:t>绘制和规律</w:t>
      </w:r>
      <w:r w:rsidR="001D24EC">
        <w:rPr>
          <w:rFonts w:hint="eastAsia"/>
        </w:rPr>
        <w:t>总结</w:t>
      </w:r>
      <w:r w:rsidR="001D24EC">
        <w:t>。</w:t>
      </w:r>
      <w:r w:rsidR="00B54D4D">
        <w:t>同时，</w:t>
      </w:r>
      <w:r w:rsidR="00B54D4D">
        <w:rPr>
          <w:rFonts w:hint="eastAsia"/>
        </w:rPr>
        <w:t>我也</w:t>
      </w:r>
      <w:r w:rsidR="00B54D4D">
        <w:t>进行了</w:t>
      </w:r>
      <w:r w:rsidR="004C6FB5">
        <w:t>不同碱基密度相关性的处理</w:t>
      </w:r>
      <w:r w:rsidR="001C73D1">
        <w:t>。</w:t>
      </w:r>
    </w:p>
    <w:p w14:paraId="22AE453D" w14:textId="77777777" w:rsidR="001C73D1" w:rsidRPr="00621174" w:rsidRDefault="001C73D1" w:rsidP="00621174">
      <w:pPr>
        <w:ind w:firstLine="480"/>
      </w:pPr>
      <w:r>
        <w:rPr>
          <w:rFonts w:hint="eastAsia"/>
        </w:rPr>
        <w:t>这些</w:t>
      </w:r>
      <w:r>
        <w:t>研究结合了化学、</w:t>
      </w:r>
      <w:r>
        <w:rPr>
          <w:rFonts w:hint="eastAsia"/>
        </w:rPr>
        <w:t>生物</w:t>
      </w:r>
      <w:r>
        <w:t>、</w:t>
      </w:r>
      <w:r>
        <w:rPr>
          <w:rFonts w:hint="eastAsia"/>
        </w:rPr>
        <w:t>数学</w:t>
      </w:r>
      <w:r>
        <w:t>等多方面</w:t>
      </w:r>
      <w:r>
        <w:rPr>
          <w:rFonts w:hint="eastAsia"/>
        </w:rPr>
        <w:t>知识</w:t>
      </w:r>
      <w:r>
        <w:t>，提供了</w:t>
      </w:r>
      <w:r>
        <w:rPr>
          <w:rFonts w:hint="eastAsia"/>
        </w:rPr>
        <w:t>对</w:t>
      </w:r>
      <w:r>
        <w:t>具有不同的宏观的生物学特征的生物进行</w:t>
      </w:r>
      <w:r>
        <w:rPr>
          <w:rFonts w:hint="eastAsia"/>
        </w:rPr>
        <w:t>分类</w:t>
      </w:r>
      <w:r>
        <w:t>的一个新的角度，</w:t>
      </w:r>
      <w:r w:rsidR="00857CF9">
        <w:t>可以帮助我们更好地理解</w:t>
      </w:r>
      <w:r w:rsidR="004363FA">
        <w:t>遗传物质</w:t>
      </w:r>
      <w:r w:rsidR="006F3F45">
        <w:t>对生物特征</w:t>
      </w:r>
      <w:r w:rsidR="00FB003D">
        <w:rPr>
          <w:rFonts w:hint="eastAsia"/>
        </w:rPr>
        <w:t>的</w:t>
      </w:r>
      <w:r w:rsidR="00FB003D">
        <w:t>影响。</w:t>
      </w:r>
    </w:p>
    <w:p w14:paraId="12A2E74A" w14:textId="77777777" w:rsidR="00030BDA" w:rsidRPr="00621174" w:rsidRDefault="00030BDA" w:rsidP="00621174">
      <w:pPr>
        <w:ind w:firstLine="480"/>
      </w:pPr>
    </w:p>
    <w:p w14:paraId="0E8FC938" w14:textId="77777777" w:rsidR="00030BDA" w:rsidRPr="00621174" w:rsidRDefault="00030BDA" w:rsidP="00621174">
      <w:pPr>
        <w:ind w:firstLine="480"/>
      </w:pPr>
    </w:p>
    <w:p w14:paraId="3D2719D3" w14:textId="77777777" w:rsidR="00B07C5B" w:rsidRPr="0038323C" w:rsidRDefault="00B07C5B" w:rsidP="00B07C5B">
      <w:pPr>
        <w:rPr>
          <w:b/>
        </w:rPr>
      </w:pPr>
      <w:r w:rsidRPr="0038323C">
        <w:rPr>
          <w:b/>
        </w:rPr>
        <w:t>一、</w:t>
      </w:r>
      <w:r w:rsidR="00DD2259" w:rsidRPr="0038323C">
        <w:rPr>
          <w:rFonts w:hint="eastAsia"/>
          <w:b/>
        </w:rPr>
        <w:t>研究</w:t>
      </w:r>
      <w:r w:rsidR="00DD2259" w:rsidRPr="0038323C">
        <w:rPr>
          <w:b/>
        </w:rPr>
        <w:t>背景</w:t>
      </w:r>
    </w:p>
    <w:p w14:paraId="20167B23" w14:textId="77777777" w:rsidR="00212886" w:rsidRDefault="002E7099" w:rsidP="00B07C5B">
      <w:pPr>
        <w:numPr>
          <w:ilvl w:val="0"/>
          <w:numId w:val="9"/>
        </w:numPr>
      </w:pPr>
      <w:r>
        <w:rPr>
          <w:rFonts w:hint="eastAsia"/>
        </w:rPr>
        <w:t>经典遗传学</w:t>
      </w:r>
      <w:r w:rsidR="00120C9F">
        <w:rPr>
          <w:rFonts w:hint="eastAsia"/>
        </w:rPr>
        <w:t>与</w:t>
      </w:r>
      <w:r w:rsidR="00857C90">
        <w:t>中心法则</w:t>
      </w:r>
    </w:p>
    <w:p w14:paraId="197EAC22" w14:textId="77777777" w:rsidR="002E7099" w:rsidRDefault="002A6335" w:rsidP="00CA5618">
      <w:pPr>
        <w:ind w:firstLine="475"/>
      </w:pPr>
      <w:r>
        <w:t>从</w:t>
      </w:r>
      <w:r w:rsidR="003F6C28">
        <w:t>1865</w:t>
      </w:r>
      <w:r w:rsidR="003F6C28">
        <w:rPr>
          <w:rFonts w:hint="eastAsia"/>
        </w:rPr>
        <w:t>年</w:t>
      </w:r>
      <w:r>
        <w:t>遗传学之父孟德尔发表植物杂交</w:t>
      </w:r>
      <w:r>
        <w:rPr>
          <w:rFonts w:hint="eastAsia"/>
        </w:rPr>
        <w:t>试验</w:t>
      </w:r>
      <w:r>
        <w:t>论文，</w:t>
      </w:r>
      <w:r w:rsidR="00B226ED">
        <w:rPr>
          <w:rFonts w:hint="eastAsia"/>
        </w:rPr>
        <w:t>在</w:t>
      </w:r>
      <w:r w:rsidR="00B226ED">
        <w:t>遗传学</w:t>
      </w:r>
      <w:r w:rsidR="00B226ED">
        <w:rPr>
          <w:rFonts w:hint="eastAsia"/>
        </w:rPr>
        <w:t>上具有</w:t>
      </w:r>
      <w:r w:rsidR="00B226ED">
        <w:t>历史性的意义。</w:t>
      </w:r>
      <w:r w:rsidR="00300C63">
        <w:rPr>
          <w:rFonts w:hint="eastAsia"/>
        </w:rPr>
        <w:t>之后</w:t>
      </w:r>
      <w:r w:rsidR="00300C63">
        <w:t>，</w:t>
      </w:r>
      <w:r w:rsidR="00300C63">
        <w:rPr>
          <w:rFonts w:hint="eastAsia"/>
        </w:rPr>
        <w:t>遗传学</w:t>
      </w:r>
      <w:r w:rsidR="00300C63">
        <w:t>的分子生物学机制被逐渐揭晓，</w:t>
      </w:r>
      <w:r w:rsidR="00F42B97">
        <w:t>在</w:t>
      </w:r>
      <w:r w:rsidR="00F42B97">
        <w:t>1953</w:t>
      </w:r>
      <w:r w:rsidR="00F42B97">
        <w:rPr>
          <w:rFonts w:hint="eastAsia"/>
        </w:rPr>
        <w:t>年</w:t>
      </w:r>
      <w:r w:rsidR="00F42B97">
        <w:t>由沃森和克里克提出</w:t>
      </w:r>
      <w:r w:rsidR="00F42B97">
        <w:t>DNA</w:t>
      </w:r>
      <w:r w:rsidR="00F42B97">
        <w:t>双螺旋结构模型</w:t>
      </w:r>
      <w:r w:rsidR="00F42B97">
        <w:fldChar w:fldCharType="begin"/>
      </w:r>
      <w:r w:rsidR="00F42B97">
        <w:instrText xml:space="preserve"> ADDIN EN.CITE &lt;EndNote&gt;&lt;Cite&gt;&lt;Author&gt;Watson&lt;/Author&gt;&lt;Year&gt;1953&lt;/Year&gt;&lt;RecNum&gt;4&lt;/RecNum&gt;&lt;DisplayText&gt;&lt;style face="superscript"&gt;1&lt;/style&gt;&lt;/DisplayText&gt;&lt;record&gt;&lt;rec-number&gt;4&lt;/rec-number&gt;&lt;foreign-keys&gt;&lt;key app="EN" db-id="eztre9xz3st2r3ewdrrpvt5arvrzpe2x9pve" timestamp="1540217287"&gt;4&lt;/key&gt;&lt;/foreign-keys&gt;&lt;ref-type name="Journal Article"&gt;17&lt;/ref-type&gt;&lt;contributors&gt;&lt;authors&gt;&lt;author&gt;Watson, James D&lt;/author&gt;&lt;author&gt;Crick, Francis HC&lt;/author&gt;&lt;/authors&gt;&lt;/contributors&gt;&lt;titles&gt;&lt;title&gt;Molecular structure of nucleic acids&lt;/title&gt;&lt;secondary-title&gt;Nature&lt;/secondary-title&gt;&lt;/titles&gt;&lt;periodical&gt;&lt;full-title&gt;Nature&lt;/full-title&gt;&lt;/periodical&gt;&lt;pages&gt;737-738&lt;/pages&gt;&lt;volume&gt;171&lt;/volume&gt;&lt;number&gt;4356&lt;/number&gt;&lt;dates&gt;&lt;year&gt;1953&lt;/year&gt;&lt;/dates&gt;&lt;urls&gt;&lt;/urls&gt;&lt;/record&gt;&lt;/Cite&gt;&lt;/EndNote&gt;</w:instrText>
      </w:r>
      <w:r w:rsidR="00F42B97">
        <w:fldChar w:fldCharType="separate"/>
      </w:r>
      <w:r w:rsidR="00F42B97" w:rsidRPr="00F42B97">
        <w:rPr>
          <w:noProof/>
          <w:vertAlign w:val="superscript"/>
        </w:rPr>
        <w:t>1</w:t>
      </w:r>
      <w:r w:rsidR="00F42B97">
        <w:fldChar w:fldCharType="end"/>
      </w:r>
      <w:r w:rsidR="00F42B97">
        <w:t>，</w:t>
      </w:r>
      <w:r w:rsidR="008009F0">
        <w:t>并在</w:t>
      </w:r>
      <w:r w:rsidR="008009F0">
        <w:t>1970</w:t>
      </w:r>
      <w:r w:rsidR="008009F0">
        <w:rPr>
          <w:rFonts w:hint="eastAsia"/>
        </w:rPr>
        <w:t>年由</w:t>
      </w:r>
      <w:r w:rsidR="008009F0">
        <w:t>克里克提出最初的</w:t>
      </w:r>
      <w:r w:rsidR="008009F0">
        <w:t>“</w:t>
      </w:r>
      <w:r w:rsidR="008009F0">
        <w:t>中心法则</w:t>
      </w:r>
      <w:r w:rsidR="008009F0">
        <w:t>”</w:t>
      </w:r>
      <w:r w:rsidR="008009F0">
        <w:fldChar w:fldCharType="begin"/>
      </w:r>
      <w:r w:rsidR="00F42B97">
        <w:instrText xml:space="preserve"> ADDIN EN.CITE &lt;EndNote&gt;&lt;Cite&gt;&lt;Author&gt;Crick&lt;/Author&gt;&lt;Year&gt;1970&lt;/Year&gt;&lt;RecNum&gt;1&lt;/RecNum&gt;&lt;DisplayText&gt;&lt;style face="superscript"&gt;2&lt;/style&gt;&lt;/DisplayText&gt;&lt;record&gt;&lt;rec-number&gt;1&lt;/rec-number&gt;&lt;foreign-keys&gt;&lt;key app="EN" db-id="eztre9xz3st2r3ewdrrpvt5arvrzpe2x9pve" timestamp="1540215477"&gt;1&lt;/key&gt;&lt;/foreign-keys&gt;&lt;ref-type name="Journal Article"&gt;17&lt;/ref-type&gt;&lt;contributors&gt;&lt;authors&gt;&lt;author&gt;Crick, Francis&lt;/author&gt;&lt;/authors&gt;&lt;/contributors&gt;&lt;titles&gt;&lt;title&gt;Central Dogma of Molecular Biology&lt;/title&gt;&lt;secondary-title&gt;Nature&lt;/secondary-title&gt;&lt;/titles&gt;&lt;periodical&gt;&lt;full-title&gt;Nature&lt;/full-title&gt;&lt;/periodical&gt;&lt;pages&gt;561&lt;/pages&gt;&lt;volume&gt;227&lt;/volume&gt;&lt;dates&gt;&lt;year&gt;1970&lt;/year&gt;&lt;pub-dates&gt;&lt;date&gt;08/08/online&lt;/date&gt;&lt;/pub-dates&gt;&lt;/dates&gt;&lt;publisher&gt;Nature Publishing Group&lt;/publisher&gt;&lt;urls&gt;&lt;related-urls&gt;&lt;url&gt;http://dx.doi.org/10.1038/227561a0&lt;/url&gt;&lt;/related-urls&gt;&lt;/urls&gt;&lt;electronic-resource-num&gt;10.1038/227561a0&lt;/electronic-resource-num&gt;&lt;/record&gt;&lt;/Cite&gt;&lt;/EndNote&gt;</w:instrText>
      </w:r>
      <w:r w:rsidR="008009F0">
        <w:fldChar w:fldCharType="separate"/>
      </w:r>
      <w:r w:rsidR="00F42B97" w:rsidRPr="00F42B97">
        <w:rPr>
          <w:noProof/>
          <w:vertAlign w:val="superscript"/>
        </w:rPr>
        <w:t>2</w:t>
      </w:r>
      <w:r w:rsidR="008009F0">
        <w:fldChar w:fldCharType="end"/>
      </w:r>
      <w:r w:rsidR="008009F0">
        <w:t>，</w:t>
      </w:r>
      <w:r w:rsidR="008009F0">
        <w:rPr>
          <w:rFonts w:hint="eastAsia"/>
        </w:rPr>
        <w:t>即</w:t>
      </w:r>
      <w:r w:rsidR="008009F0">
        <w:t>遗传物质</w:t>
      </w:r>
      <w:r w:rsidR="008009F0">
        <w:t>DNA</w:t>
      </w:r>
      <w:r w:rsidR="008009F0">
        <w:rPr>
          <w:rFonts w:hint="eastAsia"/>
        </w:rPr>
        <w:t>的</w:t>
      </w:r>
      <w:r w:rsidR="008009F0">
        <w:t>序列组成密码子，</w:t>
      </w:r>
      <w:r w:rsidR="008009F0">
        <w:rPr>
          <w:rFonts w:hint="eastAsia"/>
        </w:rPr>
        <w:t>转录</w:t>
      </w:r>
      <w:r w:rsidR="008009F0">
        <w:t>为</w:t>
      </w:r>
      <w:r w:rsidR="008009F0">
        <w:t>RNA</w:t>
      </w:r>
      <w:r w:rsidR="008009F0">
        <w:t>，</w:t>
      </w:r>
      <w:r w:rsidR="008009F0">
        <w:t>RNA</w:t>
      </w:r>
      <w:r w:rsidR="008009F0">
        <w:t>翻译为蛋白质</w:t>
      </w:r>
      <w:r w:rsidR="008009F0">
        <w:rPr>
          <w:rFonts w:hint="eastAsia"/>
        </w:rPr>
        <w:t>参与</w:t>
      </w:r>
      <w:r w:rsidR="008009F0">
        <w:t>生命活动。</w:t>
      </w:r>
      <w:r w:rsidR="001D08B3">
        <w:rPr>
          <w:rFonts w:hint="eastAsia"/>
        </w:rPr>
        <w:t>上世纪</w:t>
      </w:r>
      <w:r w:rsidR="001D08B3">
        <w:t>九十年代</w:t>
      </w:r>
      <w:r w:rsidR="008A4AF6">
        <w:t>即</w:t>
      </w:r>
      <w:r w:rsidR="001D08B3">
        <w:t>开始人类全基因组测序、</w:t>
      </w:r>
      <w:r w:rsidR="001D08B3">
        <w:rPr>
          <w:rFonts w:hint="eastAsia"/>
        </w:rPr>
        <w:t>模式生物</w:t>
      </w:r>
      <w:r w:rsidR="005F452B">
        <w:t>全基因组测序</w:t>
      </w:r>
      <w:r w:rsidR="008A4AF6">
        <w:t>等，</w:t>
      </w:r>
      <w:r w:rsidR="00981C2C">
        <w:t>随着测序技术进一步发展</w:t>
      </w:r>
      <w:r w:rsidR="00AB7D05">
        <w:t>，</w:t>
      </w:r>
      <w:r w:rsidR="008A4AF6">
        <w:t>越来越多的生物基因组序列</w:t>
      </w:r>
      <w:r w:rsidR="00640B03">
        <w:rPr>
          <w:rFonts w:hint="eastAsia"/>
        </w:rPr>
        <w:t>信息</w:t>
      </w:r>
      <w:r w:rsidR="00B44091">
        <w:t>为人类所掌握</w:t>
      </w:r>
      <w:r w:rsidR="00653776">
        <w:fldChar w:fldCharType="begin"/>
      </w:r>
      <w:r w:rsidR="00F42B97">
        <w:instrText xml:space="preserve"> ADDIN EN.CITE &lt;EndNote&gt;&lt;Cite&gt;&lt;Author&gt;Consortium&lt;/Author&gt;&lt;Year&gt;2007&lt;/Year&gt;&lt;RecNum&gt;2&lt;/RecNum&gt;&lt;DisplayText&gt;&lt;style face="superscript"&gt;3&lt;/style&gt;&lt;/DisplayText&gt;&lt;record&gt;&lt;rec-number&gt;2&lt;/rec-number&gt;&lt;foreign-keys&gt;&lt;key app="EN" db-id="eztre9xz3st2r3ewdrrpvt5arvrzpe2x9pve" timestamp="1540216561"&gt;2&lt;/key&gt;&lt;/foreign-keys&gt;&lt;ref-type name="Journal Article"&gt;17&lt;/ref-type&gt;&lt;contributors&gt;&lt;authors&gt;&lt;author&gt;ENCODE Project Consortium&lt;/author&gt;&lt;/authors&gt;&lt;/contributors&gt;&lt;titles&gt;&lt;title&gt;Identification and analysis of functional elements in 1% of the human genome by the ENCODE pilot project&lt;/title&gt;&lt;secondary-title&gt;Nature&lt;/secondary-title&gt;&lt;/titles&gt;&lt;periodical&gt;&lt;full-title&gt;Nature&lt;/full-title&gt;&lt;/periodical&gt;&lt;pages&gt;799&lt;/pages&gt;&lt;volume&gt;447&lt;/volume&gt;&lt;number&gt;7146&lt;/number&gt;&lt;dates&gt;&lt;year&gt;2007&lt;/year&gt;&lt;/dates&gt;&lt;isbn&gt;1476-4687&lt;/isbn&gt;&lt;urls&gt;&lt;/urls&gt;&lt;/record&gt;&lt;/Cite&gt;&lt;/EndNote&gt;</w:instrText>
      </w:r>
      <w:r w:rsidR="00653776">
        <w:fldChar w:fldCharType="separate"/>
      </w:r>
      <w:r w:rsidR="00F42B97" w:rsidRPr="00F42B97">
        <w:rPr>
          <w:noProof/>
          <w:vertAlign w:val="superscript"/>
        </w:rPr>
        <w:t>3</w:t>
      </w:r>
      <w:r w:rsidR="00653776">
        <w:fldChar w:fldCharType="end"/>
      </w:r>
      <w:r w:rsidR="005F5ADB">
        <w:t>。</w:t>
      </w:r>
      <w:r w:rsidR="005F5ADB">
        <w:rPr>
          <w:rFonts w:hint="eastAsia"/>
        </w:rPr>
        <w:t>尽管</w:t>
      </w:r>
      <w:r w:rsidR="005F5ADB">
        <w:t>生物</w:t>
      </w:r>
      <w:r w:rsidR="005F5ADB">
        <w:rPr>
          <w:rFonts w:hint="eastAsia"/>
        </w:rPr>
        <w:t>遗传</w:t>
      </w:r>
      <w:r w:rsidR="005F5ADB">
        <w:t>和最终表达</w:t>
      </w:r>
      <w:r w:rsidR="005F5ADB">
        <w:rPr>
          <w:rFonts w:hint="eastAsia"/>
        </w:rPr>
        <w:t>受到</w:t>
      </w:r>
      <w:r w:rsidR="005F5ADB">
        <w:t>表观遗传学的影响</w:t>
      </w:r>
      <w:r w:rsidR="005F5ADB">
        <w:fldChar w:fldCharType="begin"/>
      </w:r>
      <w:r w:rsidR="00F42B97">
        <w:instrText xml:space="preserve"> ADDIN EN.CITE &lt;EndNote&gt;&lt;Cite&gt;&lt;Author&gt;Öst&lt;/Author&gt;&lt;Year&gt;2014&lt;/Year&gt;&lt;RecNum&gt;3&lt;/RecNum&gt;&lt;DisplayText&gt;&lt;style face="superscript"&gt;4&lt;/style&gt;&lt;/DisplayText&gt;&lt;record&gt;&lt;rec-number&gt;3&lt;/rec-number&gt;&lt;foreign-keys&gt;&lt;key app="EN" db-id="eztre9xz3st2r3ewdrrpvt5arvrzpe2x9pve" timestamp="1540216762"&gt;3&lt;/key&gt;&lt;/foreign-keys&gt;&lt;ref-type name="Journal Article"&gt;17&lt;/ref-type&gt;&lt;contributors&gt;&lt;authors&gt;&lt;author&gt;Öst, Anita&lt;/author&gt;&lt;author&gt;Lempradl, Adelheid&lt;/author&gt;&lt;author&gt;Casas, Eduard&lt;/author&gt;&lt;author&gt;Weigert, Melanie&lt;/author&gt;&lt;author&gt;Tiko, Theodor&lt;/author&gt;&lt;author&gt;Deniz, Merdin&lt;/author&gt;&lt;author&gt;Pantano, Lorena&lt;/author&gt;&lt;author&gt;Boenisch, Ulrike&lt;/author&gt;&lt;author&gt;Itskov, Pavel M&lt;/author&gt;&lt;author&gt;Stoeckius, Marlon&lt;/author&gt;&lt;/authors&gt;&lt;/contributors&gt;&lt;titles&gt;&lt;title&gt;Paternal diet defines offspring chromatin state and intergenerational obesity&lt;/title&gt;&lt;secondary-title&gt;Cell&lt;/secondary-title&gt;&lt;/titles&gt;&lt;periodical&gt;&lt;full-title&gt;Cell&lt;/full-title&gt;&lt;/periodical&gt;&lt;pages&gt;1352-1364&lt;/pages&gt;&lt;volume&gt;159&lt;/volume&gt;&lt;number&gt;6&lt;/number&gt;&lt;dates&gt;&lt;year&gt;2014&lt;/year&gt;&lt;/dates&gt;&lt;isbn&gt;0092-8674&lt;/isbn&gt;&lt;urls&gt;&lt;/urls&gt;&lt;/record&gt;&lt;/Cite&gt;&lt;/EndNote&gt;</w:instrText>
      </w:r>
      <w:r w:rsidR="005F5ADB">
        <w:fldChar w:fldCharType="separate"/>
      </w:r>
      <w:r w:rsidR="00F42B97" w:rsidRPr="00F42B97">
        <w:rPr>
          <w:noProof/>
          <w:vertAlign w:val="superscript"/>
        </w:rPr>
        <w:t>4</w:t>
      </w:r>
      <w:r w:rsidR="005F5ADB">
        <w:fldChar w:fldCharType="end"/>
      </w:r>
      <w:r w:rsidR="005F5ADB">
        <w:t>，但是</w:t>
      </w:r>
      <w:r w:rsidR="000D39FD">
        <w:t>DNA</w:t>
      </w:r>
      <w:r w:rsidR="000D39FD">
        <w:t>序列</w:t>
      </w:r>
      <w:r w:rsidR="004A0EDF">
        <w:t>的变化仍然是生物进化</w:t>
      </w:r>
      <w:r w:rsidR="004A0EDF">
        <w:rPr>
          <w:rFonts w:hint="eastAsia"/>
        </w:rPr>
        <w:t>过程</w:t>
      </w:r>
      <w:r w:rsidR="004A0EDF">
        <w:t>产生巨大变化的基础，</w:t>
      </w:r>
      <w:r w:rsidR="004A0EDF">
        <w:rPr>
          <w:rFonts w:hint="eastAsia"/>
        </w:rPr>
        <w:t>其</w:t>
      </w:r>
      <w:r w:rsidR="005F5ADB">
        <w:t>本身</w:t>
      </w:r>
      <w:r w:rsidR="00CA6554">
        <w:t>所蕴含的信息</w:t>
      </w:r>
      <w:r w:rsidR="00CA6554">
        <w:rPr>
          <w:rFonts w:hint="eastAsia"/>
        </w:rPr>
        <w:t>仍然</w:t>
      </w:r>
      <w:r w:rsidR="00CA6554">
        <w:t>具有重要地位。</w:t>
      </w:r>
      <w:r w:rsidR="004D4A11">
        <w:t>我们已有的</w:t>
      </w:r>
      <w:r w:rsidR="004D4A11">
        <w:t>DNA</w:t>
      </w:r>
      <w:r w:rsidR="004D4A11">
        <w:t>序列</w:t>
      </w:r>
      <w:r w:rsidR="000D39FD">
        <w:t>数据信息非常丰富，</w:t>
      </w:r>
      <w:r w:rsidR="00F821F6">
        <w:t>其本身的特征和生物进化阶段、</w:t>
      </w:r>
      <w:r w:rsidR="00F821F6">
        <w:rPr>
          <w:rFonts w:hint="eastAsia"/>
        </w:rPr>
        <w:t>孵化</w:t>
      </w:r>
      <w:r w:rsidR="00F821F6">
        <w:t>或</w:t>
      </w:r>
      <w:r w:rsidR="00F821F6">
        <w:rPr>
          <w:rFonts w:hint="eastAsia"/>
        </w:rPr>
        <w:t>生长温度等</w:t>
      </w:r>
      <w:r w:rsidR="00F821F6">
        <w:t>生物学特征的联系</w:t>
      </w:r>
      <w:r w:rsidR="009467FA">
        <w:rPr>
          <w:rFonts w:hint="eastAsia"/>
        </w:rPr>
        <w:t>有</w:t>
      </w:r>
      <w:r w:rsidR="009467FA">
        <w:t>很大的研究意义。</w:t>
      </w:r>
    </w:p>
    <w:p w14:paraId="2B9E5398" w14:textId="77777777" w:rsidR="008236CA" w:rsidRDefault="00212886" w:rsidP="00B025E9">
      <w:pPr>
        <w:numPr>
          <w:ilvl w:val="0"/>
          <w:numId w:val="9"/>
        </w:numPr>
      </w:pPr>
      <w:r>
        <w:rPr>
          <w:rFonts w:hint="eastAsia"/>
        </w:rPr>
        <w:t>DNA</w:t>
      </w:r>
      <w:r>
        <w:t xml:space="preserve"> </w:t>
      </w:r>
      <w:r>
        <w:rPr>
          <w:rFonts w:hint="eastAsia"/>
        </w:rPr>
        <w:t>序列</w:t>
      </w:r>
      <w:r>
        <w:t>特征</w:t>
      </w:r>
    </w:p>
    <w:p w14:paraId="73F9AD61" w14:textId="77777777" w:rsidR="001E2A92" w:rsidRDefault="008208E7" w:rsidP="001A35AC">
      <w:pPr>
        <w:numPr>
          <w:ilvl w:val="1"/>
          <w:numId w:val="9"/>
        </w:numPr>
      </w:pPr>
      <w:r>
        <w:rPr>
          <w:rFonts w:hint="eastAsia"/>
        </w:rPr>
        <w:t>DNA</w:t>
      </w:r>
      <w:r>
        <w:t>序列与染色质</w:t>
      </w:r>
      <w:r w:rsidR="00EA15DF">
        <w:t>及</w:t>
      </w:r>
      <w:r w:rsidR="002524C0">
        <w:t>基因组</w:t>
      </w:r>
      <w:r w:rsidR="00EA15DF">
        <w:t>三维</w:t>
      </w:r>
      <w:r>
        <w:t>结构的关系</w:t>
      </w:r>
    </w:p>
    <w:p w14:paraId="4C7D6729" w14:textId="77777777" w:rsidR="00DD1CE5" w:rsidRDefault="000B1BB3" w:rsidP="00CA5618">
      <w:pPr>
        <w:ind w:firstLine="475"/>
      </w:pPr>
      <w:r>
        <w:rPr>
          <w:rFonts w:hint="eastAsia"/>
        </w:rPr>
        <w:t>在</w:t>
      </w:r>
      <w:r>
        <w:t>较为复杂的</w:t>
      </w:r>
      <w:r>
        <w:rPr>
          <w:rFonts w:hint="eastAsia"/>
        </w:rPr>
        <w:t>生物</w:t>
      </w:r>
      <w:r>
        <w:t>，</w:t>
      </w:r>
      <w:r>
        <w:rPr>
          <w:rFonts w:hint="eastAsia"/>
        </w:rPr>
        <w:t>如</w:t>
      </w:r>
      <w:r>
        <w:t>人类，</w:t>
      </w:r>
      <w:r w:rsidR="00811F1A">
        <w:t>DNA</w:t>
      </w:r>
      <w:r w:rsidR="00811F1A">
        <w:t>的编码区仅占</w:t>
      </w:r>
      <w:r w:rsidR="000908BD">
        <w:t>2%</w:t>
      </w:r>
      <w:r w:rsidR="000908BD">
        <w:t>，</w:t>
      </w:r>
      <w:r w:rsidR="00DD1CE5">
        <w:t>占比</w:t>
      </w:r>
      <w:r w:rsidR="00DD1CE5">
        <w:t>98%</w:t>
      </w:r>
      <w:r w:rsidR="00DD1CE5">
        <w:rPr>
          <w:rFonts w:hint="eastAsia"/>
        </w:rPr>
        <w:t>的</w:t>
      </w:r>
      <w:r w:rsidR="00DD1CE5">
        <w:t>非编码区</w:t>
      </w:r>
      <w:r w:rsidR="00BD259D">
        <w:fldChar w:fldCharType="begin"/>
      </w:r>
      <w:r w:rsidR="00BD259D">
        <w:instrText xml:space="preserve"> ADDIN EN.CITE &lt;EndNote&gt;&lt;Cite&gt;&lt;Author&gt;Pennisi&lt;/Author&gt;&lt;Year&gt;2012&lt;/Year&gt;&lt;RecNum&gt;6&lt;/RecNum&gt;&lt;DisplayText&gt;&lt;style face="superscript"&gt;5&lt;/style&gt;&lt;/DisplayText&gt;&lt;record&gt;&lt;rec-number&gt;6&lt;/rec-number&gt;&lt;foreign-keys&gt;&lt;key app="EN" db-id="eztre9xz3st2r3ewdrrpvt5arvrzpe2x9pve" timestamp="1540219251"&gt;6&lt;/key&gt;&lt;/foreign-keys&gt;&lt;ref-type name="Journal Article"&gt;17&lt;/ref-type&gt;&lt;contributors&gt;&lt;authors&gt;&lt;author&gt;Pennisi, Elizabeth&lt;/author&gt;&lt;/authors&gt;&lt;/contributors&gt;&lt;titles&gt;&lt;title&gt;ENCODE Project Writes Eulogy for Junk DNA&lt;/title&gt;&lt;secondary-title&gt;Science&lt;/secondary-title&gt;&lt;/titles&gt;&lt;periodical&gt;&lt;full-title&gt;Science&lt;/full-title&gt;&lt;/periodical&gt;&lt;pages&gt;1159-1161&lt;/pages&gt;&lt;volume&gt;337&lt;/volume&gt;&lt;number&gt;6099&lt;/number&gt;&lt;dates&gt;&lt;year&gt;2012&lt;/year&gt;&lt;/dates&gt;&lt;urls&gt;&lt;related-urls&gt;&lt;url&gt;http://science.sciencemag.org/content/sci/337/6099/1159.full.pdf&lt;/url&gt;&lt;/related-urls&gt;&lt;/urls&gt;&lt;electronic-resource-num&gt;10.1126/science.337.6099.1159&lt;/electronic-resource-num&gt;&lt;/record&gt;&lt;/Cite&gt;&lt;/EndNote&gt;</w:instrText>
      </w:r>
      <w:r w:rsidR="00BD259D">
        <w:fldChar w:fldCharType="separate"/>
      </w:r>
      <w:r w:rsidR="00BD259D" w:rsidRPr="00BD259D">
        <w:rPr>
          <w:noProof/>
          <w:vertAlign w:val="superscript"/>
        </w:rPr>
        <w:t>5</w:t>
      </w:r>
      <w:r w:rsidR="00BD259D">
        <w:fldChar w:fldCharType="end"/>
      </w:r>
      <w:r w:rsidR="00DD1CE5">
        <w:t>的碱基序列和所结合的蛋白质对染色质结构有重要影响</w:t>
      </w:r>
      <w:r w:rsidR="003C1B80">
        <w:fldChar w:fldCharType="begin"/>
      </w:r>
      <w:r w:rsidR="003C1B80">
        <w:instrText xml:space="preserve"> ADDIN EN.CITE &lt;EndNote&gt;&lt;Cite&gt;&lt;Author&gt;Mizuguchi&lt;/Author&gt;&lt;Year&gt;2014&lt;/Year&gt;&lt;RecNum&gt;7&lt;/RecNum&gt;&lt;DisplayText&gt;&lt;style face="superscript"&gt;6&lt;/style&gt;&lt;/DisplayText&gt;&lt;record&gt;&lt;rec-number&gt;7&lt;/rec-number&gt;&lt;foreign-keys&gt;&lt;key app="EN" db-id="eztre9xz3st2r3ewdrrpvt5arvrzpe2x9pve" timestamp="1540219342"&gt;7&lt;/key&gt;&lt;/foreign-keys&gt;&lt;ref-type name="Journal Article"&gt;17&lt;/ref-type&gt;&lt;contributors&gt;&lt;authors&gt;&lt;author&gt;Mizuguchi, Takeshi&lt;/author&gt;&lt;author&gt;Fudenberg, Geoffrey&lt;/author&gt;&lt;author&gt;Mehta, Sameet&lt;/author&gt;&lt;author&gt;Belton, Jon-Matthew&lt;/author&gt;&lt;author&gt;Taneja, Nitika&lt;/author&gt;&lt;author&gt;Folco, Hernan Diego&lt;/author&gt;&lt;author&gt;FitzGerald, Peter&lt;/author&gt;&lt;author&gt;Dekker, Job&lt;/author&gt;&lt;author&gt;Mirny, Leonid&lt;/author&gt;&lt;author&gt;Barrowman, Jemima&lt;/author&gt;&lt;/authors&gt;&lt;/contributors&gt;&lt;titles&gt;&lt;title&gt;Cohesin-dependent globules and heterochromatin shape 3D genome architecture in S. pombe&lt;/title&gt;&lt;secondary-title&gt;Nature&lt;/secondary-title&gt;&lt;/titles&gt;&lt;periodical&gt;&lt;full-title&gt;Nature&lt;/full-title&gt;&lt;/periodical&gt;&lt;pages&gt;432&lt;/pages&gt;&lt;volume&gt;516&lt;/volume&gt;&lt;number&gt;7531&lt;/number&gt;&lt;dates&gt;&lt;year&gt;2014&lt;/year&gt;&lt;/dates&gt;&lt;isbn&gt;1476-4687&lt;/isbn&gt;&lt;urls&gt;&lt;/urls&gt;&lt;/record&gt;&lt;/Cite&gt;&lt;/EndNote&gt;</w:instrText>
      </w:r>
      <w:r w:rsidR="003C1B80">
        <w:fldChar w:fldCharType="separate"/>
      </w:r>
      <w:r w:rsidR="003C1B80" w:rsidRPr="003C1B80">
        <w:rPr>
          <w:noProof/>
          <w:vertAlign w:val="superscript"/>
        </w:rPr>
        <w:t>6</w:t>
      </w:r>
      <w:r w:rsidR="003C1B80">
        <w:fldChar w:fldCharType="end"/>
      </w:r>
      <w:r w:rsidR="00DD1CE5">
        <w:t>。</w:t>
      </w:r>
    </w:p>
    <w:p w14:paraId="01EB72BB" w14:textId="77777777" w:rsidR="00595615" w:rsidRDefault="00446989" w:rsidP="00CA5618">
      <w:pPr>
        <w:ind w:firstLine="475"/>
      </w:pPr>
      <w:r>
        <w:t>DNA</w:t>
      </w:r>
      <w:r>
        <w:t>碱基分布并不均匀，</w:t>
      </w:r>
      <w:r>
        <w:rPr>
          <w:rFonts w:hint="eastAsia"/>
        </w:rPr>
        <w:t>而是有</w:t>
      </w:r>
      <w:r>
        <w:t>局部聚集的倾向</w:t>
      </w:r>
      <w:r w:rsidR="008E587A">
        <w:t>。</w:t>
      </w:r>
      <w:r w:rsidR="00033B4B">
        <w:rPr>
          <w:rFonts w:hint="eastAsia"/>
        </w:rPr>
        <w:t>DNA</w:t>
      </w:r>
      <w:r w:rsidR="00033B4B">
        <w:t>片段中存在</w:t>
      </w:r>
      <w:r w:rsidR="004C6E22">
        <w:t>10-20 kb</w:t>
      </w:r>
      <w:r w:rsidR="004C6E22">
        <w:t>（</w:t>
      </w:r>
      <w:r w:rsidR="004C6E22">
        <w:t>kilobase</w:t>
      </w:r>
      <w:r w:rsidR="004C6E22">
        <w:t>，千碱基）</w:t>
      </w:r>
      <w:r w:rsidR="0064720C">
        <w:t>大小的</w:t>
      </w:r>
      <w:r w:rsidR="00F15AF5">
        <w:t>、</w:t>
      </w:r>
      <w:r w:rsidR="00F15AF5">
        <w:rPr>
          <w:rFonts w:hint="eastAsia"/>
        </w:rPr>
        <w:t>碱基</w:t>
      </w:r>
      <w:r w:rsidR="00F15AF5">
        <w:t>组成比较均匀的</w:t>
      </w:r>
      <w:r w:rsidR="00033B4B">
        <w:t>小</w:t>
      </w:r>
      <w:r w:rsidR="0064720C">
        <w:rPr>
          <w:rFonts w:hint="eastAsia"/>
        </w:rPr>
        <w:t>片段</w:t>
      </w:r>
      <w:r w:rsidR="009B47BF">
        <w:t>，</w:t>
      </w:r>
      <w:r w:rsidR="009B47BF">
        <w:rPr>
          <w:rFonts w:hint="eastAsia"/>
        </w:rPr>
        <w:t>称为</w:t>
      </w:r>
      <w:r w:rsidR="009B47BF">
        <w:t>等容区域</w:t>
      </w:r>
      <w:r w:rsidR="00D77381">
        <w:fldChar w:fldCharType="begin"/>
      </w:r>
      <w:r w:rsidR="00D77381">
        <w:instrText xml:space="preserve"> ADDIN EN.CITE &lt;EndNote&gt;&lt;Cite&gt;&lt;Author&gt;Costantini&lt;/Author&gt;&lt;Year&gt;2009&lt;/Year&gt;&lt;RecNum&gt;8&lt;/RecNum&gt;&lt;DisplayText&gt;&lt;style face="superscript"&gt;7&lt;/style&gt;&lt;/DisplayText&gt;&lt;record&gt;&lt;rec-number&gt;8&lt;/rec-number&gt;&lt;foreign-keys&gt;&lt;key app="EN" db-id="eztre9xz3st2r3ewdrrpvt5arvrzpe2x9pve" timestamp="1540222051"&gt;8&lt;/key&gt;&lt;/foreign-keys&gt;&lt;ref-type name="Journal Article"&gt;17&lt;/ref-type&gt;&lt;contributors&gt;&lt;authors&gt;&lt;author&gt;Costantini, Maria&lt;/author&gt;&lt;author&gt;Cammarano, Rosalia&lt;/author&gt;&lt;author&gt;Bernardi, Giorgio&lt;/author&gt;&lt;/authors&gt;&lt;/contributors&gt;&lt;titles&gt;&lt;title&gt;The evolution of isochore patterns in vertebrate genomes&lt;/title&gt;&lt;secondary-title&gt;BMC genomics&lt;/secondary-title&gt;&lt;/titles&gt;&lt;periodical&gt;&lt;full-title&gt;BMC genomics&lt;/full-title&gt;&lt;/periodical&gt;&lt;pages&gt;146&lt;/pages&gt;&lt;volume&gt;10&lt;/volume&gt;&lt;number&gt;1&lt;/number&gt;&lt;dates&gt;&lt;year&gt;2009&lt;/year&gt;&lt;/dates&gt;&lt;isbn&gt;1471-2164&lt;/isbn&gt;&lt;urls&gt;&lt;/urls&gt;&lt;/record&gt;&lt;/Cite&gt;&lt;/EndNote&gt;</w:instrText>
      </w:r>
      <w:r w:rsidR="00D77381">
        <w:fldChar w:fldCharType="separate"/>
      </w:r>
      <w:r w:rsidR="00D77381" w:rsidRPr="00D77381">
        <w:rPr>
          <w:noProof/>
          <w:vertAlign w:val="superscript"/>
        </w:rPr>
        <w:t>7</w:t>
      </w:r>
      <w:r w:rsidR="00D77381">
        <w:fldChar w:fldCharType="end"/>
      </w:r>
      <w:r w:rsidR="00DC5FB5">
        <w:t>，</w:t>
      </w:r>
      <w:r w:rsidR="00B269DC">
        <w:t>每个等容区域</w:t>
      </w:r>
      <w:r w:rsidR="001559EE">
        <w:t>内部</w:t>
      </w:r>
      <w:r w:rsidR="001559EE">
        <w:t>G+C</w:t>
      </w:r>
      <w:r w:rsidR="001559EE">
        <w:t>含量</w:t>
      </w:r>
      <w:r w:rsidR="00A74F96">
        <w:t>变化较小，</w:t>
      </w:r>
      <w:r w:rsidR="003E71DF">
        <w:t>区域边界部分则有</w:t>
      </w:r>
      <w:r w:rsidR="001E0BF8">
        <w:t>G+C</w:t>
      </w:r>
      <w:r w:rsidR="003E71DF">
        <w:t>含量</w:t>
      </w:r>
      <w:r w:rsidR="00D572BA">
        <w:t>的</w:t>
      </w:r>
      <w:r w:rsidR="003E71DF">
        <w:t>突</w:t>
      </w:r>
      <w:r w:rsidR="003E71DF">
        <w:lastRenderedPageBreak/>
        <w:t>变</w:t>
      </w:r>
      <w:r w:rsidR="00FC028E">
        <w:t>。等容区域</w:t>
      </w:r>
      <w:r w:rsidR="0025590C">
        <w:rPr>
          <w:rFonts w:hint="eastAsia"/>
        </w:rPr>
        <w:t>根据</w:t>
      </w:r>
      <w:r w:rsidR="0025590C">
        <w:t>序列特征</w:t>
      </w:r>
      <w:r w:rsidR="0025590C">
        <w:t>——G+C</w:t>
      </w:r>
      <w:r w:rsidR="0025590C">
        <w:t>含量不同而</w:t>
      </w:r>
      <w:r w:rsidR="0025590C">
        <w:rPr>
          <w:rFonts w:hint="eastAsia"/>
        </w:rPr>
        <w:t>被</w:t>
      </w:r>
      <w:r w:rsidR="0025590C">
        <w:t>分为</w:t>
      </w:r>
      <w:r w:rsidR="0025590C">
        <w:t>5</w:t>
      </w:r>
      <w:r w:rsidR="0025590C">
        <w:t>类</w:t>
      </w:r>
      <w:r w:rsidR="00FE73D4">
        <w:t>。</w:t>
      </w:r>
      <w:r w:rsidR="00A07DC3">
        <w:rPr>
          <w:rFonts w:hint="eastAsia"/>
        </w:rPr>
        <w:t>这些</w:t>
      </w:r>
      <w:r w:rsidR="00BC15B3">
        <w:t>不同的</w:t>
      </w:r>
      <w:r w:rsidR="00FF4739">
        <w:t>区域具有不同的特征，</w:t>
      </w:r>
      <w:r w:rsidR="00FF4739">
        <w:rPr>
          <w:rFonts w:hint="eastAsia"/>
        </w:rPr>
        <w:t>其中</w:t>
      </w:r>
      <w:r w:rsidR="00393788">
        <w:t>G+C</w:t>
      </w:r>
      <w:r w:rsidR="00393788">
        <w:t>碱基含量最高的</w:t>
      </w:r>
      <w:r w:rsidR="00B93E10">
        <w:t>两类</w:t>
      </w:r>
      <w:r w:rsidR="0030354A">
        <w:t>区域</w:t>
      </w:r>
      <w:r w:rsidR="006B18D0">
        <w:t>基因</w:t>
      </w:r>
      <w:r w:rsidR="006B18D0">
        <w:rPr>
          <w:rFonts w:hint="eastAsia"/>
        </w:rPr>
        <w:t>富集</w:t>
      </w:r>
      <w:r w:rsidR="006B18D0">
        <w:t>，复制时间早，染色质状态</w:t>
      </w:r>
      <w:r w:rsidR="006B18D0">
        <w:rPr>
          <w:rFonts w:hint="eastAsia"/>
        </w:rPr>
        <w:t>开放</w:t>
      </w:r>
      <w:r w:rsidR="006B18D0">
        <w:t>，</w:t>
      </w:r>
      <w:r w:rsidR="006B18D0">
        <w:rPr>
          <w:rFonts w:hint="eastAsia"/>
        </w:rPr>
        <w:t>而</w:t>
      </w:r>
      <w:r w:rsidR="006B18D0">
        <w:t>最低的三类区域则</w:t>
      </w:r>
      <w:r w:rsidR="00BB13DE">
        <w:t>相反</w:t>
      </w:r>
      <w:r w:rsidR="00DC7DC2">
        <w:fldChar w:fldCharType="begin"/>
      </w:r>
      <w:r w:rsidR="00DC7DC2">
        <w:instrText xml:space="preserve"> ADDIN EN.CITE &lt;EndNote&gt;&lt;Cite&gt;&lt;Author&gt;Bernardi&lt;/Author&gt;&lt;Year&gt;1985&lt;/Year&gt;&lt;RecNum&gt;9&lt;/RecNum&gt;&lt;DisplayText&gt;&lt;style face="superscript"&gt;8&lt;/style&gt;&lt;/DisplayText&gt;&lt;record&gt;&lt;rec-number&gt;9&lt;/rec-number&gt;&lt;foreign-keys&gt;&lt;key app="EN" db-id="eztre9xz3st2r3ewdrrpvt5arvrzpe2x9pve" timestamp="1540222348"&gt;9&lt;/key&gt;&lt;/foreign-keys&gt;&lt;ref-type name="Journal Article"&gt;17&lt;/ref-type&gt;&lt;contributors&gt;&lt;authors&gt;&lt;author&gt;Bernardi, Giorgio&lt;/author&gt;&lt;author&gt;Olofsson, Birgitta&lt;/author&gt;&lt;author&gt;Filipski, Jan&lt;/author&gt;&lt;author&gt;Zerial, Marino&lt;/author&gt;&lt;author&gt;Salinas, Julio&lt;/author&gt;&lt;author&gt;Cuny, Gerard&lt;/author&gt;&lt;author&gt;Meunier-Rotival, Michele&lt;/author&gt;&lt;author&gt;Rodier, Francis&lt;/author&gt;&lt;/authors&gt;&lt;/contributors&gt;&lt;titles&gt;&lt;title&gt;The mosaic genome of warm-blooded vertebrates&lt;/title&gt;&lt;secondary-title&gt;Science&lt;/secondary-title&gt;&lt;/titles&gt;&lt;periodical&gt;&lt;full-title&gt;Science&lt;/full-title&gt;&lt;/periodical&gt;&lt;pages&gt;953-958&lt;/pages&gt;&lt;volume&gt;228&lt;/volume&gt;&lt;number&gt;4702&lt;/number&gt;&lt;dates&gt;&lt;year&gt;1985&lt;/year&gt;&lt;/dates&gt;&lt;isbn&gt;0036-8075&lt;/isbn&gt;&lt;urls&gt;&lt;/urls&gt;&lt;/record&gt;&lt;/Cite&gt;&lt;/EndNote&gt;</w:instrText>
      </w:r>
      <w:r w:rsidR="00DC7DC2">
        <w:fldChar w:fldCharType="separate"/>
      </w:r>
      <w:r w:rsidR="00DC7DC2" w:rsidRPr="00DC7DC2">
        <w:rPr>
          <w:noProof/>
          <w:vertAlign w:val="superscript"/>
        </w:rPr>
        <w:t>8</w:t>
      </w:r>
      <w:r w:rsidR="00DC7DC2">
        <w:fldChar w:fldCharType="end"/>
      </w:r>
      <w:r w:rsidR="00140915">
        <w:t>。</w:t>
      </w:r>
    </w:p>
    <w:p w14:paraId="409D1373" w14:textId="337725DB" w:rsidR="00D1161D" w:rsidRDefault="00222E1C" w:rsidP="00CA5618">
      <w:pPr>
        <w:ind w:firstLine="475"/>
      </w:pPr>
      <w:r>
        <w:rPr>
          <w:rFonts w:hint="eastAsia"/>
          <w:noProof/>
        </w:rPr>
        <mc:AlternateContent>
          <mc:Choice Requires="wpg">
            <w:drawing>
              <wp:anchor distT="0" distB="0" distL="114300" distR="114300" simplePos="0" relativeHeight="251648000" behindDoc="0" locked="0" layoutInCell="1" allowOverlap="1" wp14:anchorId="7CF404DE" wp14:editId="6F639D68">
                <wp:simplePos x="0" y="0"/>
                <wp:positionH relativeFrom="column">
                  <wp:posOffset>535305</wp:posOffset>
                </wp:positionH>
                <wp:positionV relativeFrom="paragraph">
                  <wp:posOffset>1658216</wp:posOffset>
                </wp:positionV>
                <wp:extent cx="4133850" cy="3785870"/>
                <wp:effectExtent l="0" t="0" r="6350" b="0"/>
                <wp:wrapTopAndBottom/>
                <wp:docPr id="5" name="组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33850" cy="3785870"/>
                          <a:chOff x="0" y="0"/>
                          <a:chExt cx="4133850" cy="3786447"/>
                        </a:xfrm>
                        <a:extLst>
                          <a:ext uri="{0CCBE362-F206-4b92-989A-16890622DB6E}">
                            <ma14:wrappingTextBoxFlag xmlns:ma14="http://schemas.microsoft.com/office/mac/drawingml/2011/main"/>
                          </a:ext>
                        </a:extLst>
                      </wpg:grpSpPr>
                      <wpg:grpSp>
                        <wpg:cNvPr id="1" name="Group 5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4133850" cy="3531235"/>
                            <a:chOff x="2637" y="4092"/>
                            <a:chExt cx="6510" cy="5561"/>
                          </a:xfrm>
                          <a:extLst>
                            <a:ext uri="{0CCBE362-F206-4b92-989A-16890622DB6E}">
                              <ma14:wrappingTextBoxFlag xmlns:ma14="http://schemas.microsoft.com/office/mac/drawingml/2011/main"/>
                            </a:ext>
                          </a:extLst>
                        </wpg:grpSpPr>
                        <pic:pic xmlns:pic="http://schemas.openxmlformats.org/drawingml/2006/picture">
                          <pic:nvPicPr>
                            <pic:cNvPr id="2" name="Picture 3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667" y="7056"/>
                              <a:ext cx="6480" cy="2597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3" name="Picture 4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637" y="4092"/>
                              <a:ext cx="6480" cy="2674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</wpg:grpSp>
                      <wps:wsp>
                        <wps:cNvPr id="4" name="文本框 4"/>
                        <wps:cNvSpPr txBox="1"/>
                        <wps:spPr>
                          <a:xfrm>
                            <a:off x="0" y="3588297"/>
                            <a:ext cx="4133850" cy="1981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0653F199" w14:textId="2C14F349" w:rsidR="008E44E2" w:rsidRPr="00383063" w:rsidRDefault="008E44E2" w:rsidP="003F4931">
                              <w:pPr>
                                <w:pStyle w:val="ac"/>
                                <w:rPr>
                                  <w:rFonts w:ascii="Times New Roman" w:eastAsia="SimSu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</w:pPr>
                              <w:bookmarkStart w:id="0" w:name="_Ref528016019"/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图</w: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fldChar w:fldCharType="begin"/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instrText xml:space="preserve"> SEQ </w:instrTex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instrText>图</w:instrTex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instrText xml:space="preserve"> \* ARABIC </w:instrTex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fldChar w:fldCharType="separate"/>
                              </w:r>
                              <w:r w:rsidR="00E5110F">
                                <w:rPr>
                                  <w:rFonts w:ascii="Times New Roman" w:eastAsia="SimSu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  <w:t>1</w: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fldChar w:fldCharType="end"/>
                              </w:r>
                              <w:bookmarkEnd w:id="0"/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人类、小鼠等容区间与</w: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Hi-C</w: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接触矩阵</w: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TAD</w:t>
                              </w:r>
                              <w:r w:rsidRPr="00383063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边界对比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CF404DE" id="_x7ec4__x0020_5" o:spid="_x0000_s1026" style="position:absolute;left:0;text-align:left;margin-left:42.15pt;margin-top:130.55pt;width:325.5pt;height:298.1pt;z-index:251648000" coordsize="4133850,3786447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">
                <v:group id="Group_x0020_5" o:spid="_x0000_s1027" style="position:absolute;width:4133850;height:3531235" coordorigin="2637,4092" coordsize="6510,5561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_x0020_3" o:spid="_x0000_s1028" type="#_x0000_t75" style="position:absolute;left:2667;top:7056;width:6480;height:2597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AES&#10;6m7BAAAA2gAAAA8AAABkcnMvZG93bnJldi54bWxEj0GLwjAUhO+C/yE8wZtNFZRSjSKC4KGH1RX0&#10;+GiebbF5qU1Wq7/eCAseh5n5hlmsOlOLO7WusqxgHMUgiHOrKy4UHH+3owSE88gaa8uk4EkOVst+&#10;b4Gptg/e0/3gCxEg7FJUUHrfpFK6vCSDLrINcfAutjXog2wLqVt8BLip5SSOZ9JgxWGhxIY2JeXX&#10;w59RkJyLqbll41d23VQnM22Sn2eeKTUcdOs5CE+d/4b/2zutYAKfK+EGyOUb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AES6m7BAAAA2gAAAA8AAAAAAAAAAAAAAAAAnAIAAGRy&#10;cy9kb3ducmV2LnhtbFBLBQYAAAAABAAEAPcAAACKAwAAAAA=&#10;">
                    <v:imagedata r:id="rId10" o:title=""/>
                  </v:shape>
                  <v:shape id="Picture_x0020_4" o:spid="_x0000_s1029" type="#_x0000_t75" style="position:absolute;left:2637;top:4092;width:6480;height:2674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P9p&#10;cJrEAAAA2gAAAA8AAABkcnMvZG93bnJldi54bWxEj0FrwkAUhO8F/8PyBG+6UUu10VVEFISCaJSW&#10;3h7ZZxLMvg3ZNcZ/7xaEHoeZ+YaZL1tTioZqV1hWMBxEIIhTqwvOFJxP2/4UhPPIGkvLpOBBDpaL&#10;ztscY23vfKQm8ZkIEHYxKsi9r2IpXZqTQTewFXHwLrY26IOsM6lrvAe4KeUoij6kwYLDQo4VrXNK&#10;r8nNKPjaPJrDz2R/2un33+/ic31uVkmkVK/brmYgPLX+P/xq77SCMfxdCTdALp4A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P9pcJrEAAAA2gAAAA8AAAAAAAAAAAAAAAAAnAIA&#10;AGRycy9kb3ducmV2LnhtbFBLBQYAAAAABAAEAPcAAACNAwAAAAA=&#10;">
                    <v:imagedata r:id="rId11" o:title=""/>
                  </v:shape>
                </v:group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_x6587__x672c__x6846__x0020_4" o:spid="_x0000_s1030" type="#_x0000_t202" style="position:absolute;top:3588297;width:4133850;height:19815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8oWc8xQAA&#10;ANoAAAAPAAAAZHJzL2Rvd25yZXYueG1sRI9BawIxFITvBf9DeAUvRbPaRcrWKCIttL2IWy/eHpvn&#10;ZtvNy5JkdfvvG0HwOMzMN8xyPdhWnMmHxrGC2TQDQVw53XCt4PD9PnkBESKyxtYxKfijAOvV6GGJ&#10;hXYX3tO5jLVIEA4FKjAxdoWUoTJkMUxdR5y8k/MWY5K+ltrjJcFtK+dZtpAWG04LBjvaGqp+y94q&#10;2OXHnXnqT29fm/zZfx767eKnLpUaPw6bVxCRhngP39ofWkEO1yvpBsjVP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HyhZzzFAAAA2gAAAA8AAAAAAAAAAAAAAAAAlwIAAGRycy9k&#10;b3ducmV2LnhtbFBLBQYAAAAABAAEAPUAAACJAwAAAAA=&#10;" stroked="f">
                  <v:textbox style="mso-fit-shape-to-text:t" inset="0,0,0,0">
                    <w:txbxContent>
                      <w:p w14:paraId="0653F199" w14:textId="2C14F349" w:rsidR="008E44E2" w:rsidRPr="00383063" w:rsidRDefault="008E44E2" w:rsidP="003F4931">
                        <w:pPr>
                          <w:pStyle w:val="ac"/>
                          <w:rPr>
                            <w:rFonts w:ascii="Times New Roman" w:eastAsia="SimSun" w:hAnsi="Times New Roman" w:cs="Times New Roman"/>
                            <w:noProof/>
                            <w:sz w:val="21"/>
                            <w:szCs w:val="21"/>
                          </w:rPr>
                        </w:pPr>
                        <w:bookmarkStart w:id="1" w:name="_Ref528016019"/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图</w: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fldChar w:fldCharType="begin"/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instrText xml:space="preserve"> SEQ </w:instrTex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instrText>图</w:instrTex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instrText xml:space="preserve"> \* ARABIC </w:instrTex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fldChar w:fldCharType="separate"/>
                        </w:r>
                        <w:r w:rsidR="00E5110F">
                          <w:rPr>
                            <w:rFonts w:ascii="Times New Roman" w:eastAsia="SimSun" w:hAnsi="Times New Roman" w:cs="Times New Roman"/>
                            <w:noProof/>
                            <w:sz w:val="21"/>
                            <w:szCs w:val="21"/>
                          </w:rPr>
                          <w:t>1</w: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fldChar w:fldCharType="end"/>
                        </w:r>
                        <w:bookmarkEnd w:id="1"/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人类、小鼠等容区间与</w: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Hi-C</w: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接触矩阵</w: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TAD</w:t>
                        </w:r>
                        <w:r w:rsidRPr="00383063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边界对比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2840E7">
        <w:rPr>
          <w:rFonts w:hint="eastAsia"/>
        </w:rPr>
        <w:t>另外</w:t>
      </w:r>
      <w:r w:rsidR="002840E7">
        <w:t>，</w:t>
      </w:r>
      <w:r w:rsidR="009A2362">
        <w:t>2009</w:t>
      </w:r>
      <w:r w:rsidR="009A2362">
        <w:rPr>
          <w:rFonts w:hint="eastAsia"/>
        </w:rPr>
        <w:t>年</w:t>
      </w:r>
      <w:r w:rsidR="009A2362">
        <w:t xml:space="preserve">Job Dekker </w:t>
      </w:r>
      <w:r w:rsidR="009A2362">
        <w:rPr>
          <w:rFonts w:hint="eastAsia"/>
        </w:rPr>
        <w:t>等人</w:t>
      </w:r>
      <w:r w:rsidR="009A2362">
        <w:t>开发出</w:t>
      </w:r>
      <w:r w:rsidR="00D134F5">
        <w:rPr>
          <w:rFonts w:hint="eastAsia"/>
        </w:rPr>
        <w:t>了</w:t>
      </w:r>
      <w:r w:rsidR="009A2362">
        <w:t>可以捕获全基因组范围</w:t>
      </w:r>
      <w:r w:rsidR="00E46B11">
        <w:rPr>
          <w:rFonts w:hint="eastAsia"/>
        </w:rPr>
        <w:t>染色质</w:t>
      </w:r>
      <w:r w:rsidR="00E46B11">
        <w:t>作用相互作用</w:t>
      </w:r>
      <w:r w:rsidR="009A2362">
        <w:t>的</w:t>
      </w:r>
      <w:r w:rsidR="00E46B11">
        <w:t>Hi-C</w:t>
      </w:r>
      <w:r w:rsidR="00E46B11">
        <w:rPr>
          <w:rFonts w:hint="eastAsia"/>
        </w:rPr>
        <w:t>技术</w:t>
      </w:r>
      <w:r w:rsidR="00FA3A04">
        <w:fldChar w:fldCharType="begin"/>
      </w:r>
      <w:r w:rsidR="00FA3A04">
        <w:instrText xml:space="preserve"> ADDIN EN.CITE &lt;EndNote&gt;&lt;Cite&gt;&lt;Author&gt;Lieberman-Aiden&lt;/Author&gt;&lt;Year&gt;2009&lt;/Year&gt;&lt;RecNum&gt;10&lt;/RecNum&gt;&lt;DisplayText&gt;&lt;style face="superscript"&gt;9&lt;/style&gt;&lt;/DisplayText&gt;&lt;record&gt;&lt;rec-number&gt;10&lt;/rec-number&gt;&lt;foreign-keys&gt;&lt;key app="EN" db-id="eztre9xz3st2r3ewdrrpvt5arvrzpe2x9pve" timestamp="1540222671"&gt;10&lt;/key&gt;&lt;/foreign-keys&gt;&lt;ref-type name="Journal Article"&gt;17&lt;/ref-type&gt;&lt;contributors&gt;&lt;authors&gt;&lt;author&gt;Lieberman-Aiden, Erez&lt;/author&gt;&lt;author&gt;Van Berkum, Nynke L&lt;/author&gt;&lt;author&gt;Williams, Louise&lt;/author&gt;&lt;author&gt;Imakaev, Maxim&lt;/author&gt;&lt;author&gt;Ragoczy, Tobias&lt;/author&gt;&lt;author&gt;Telling, Agnes&lt;/author&gt;&lt;author&gt;Amit, Ido&lt;/author&gt;&lt;author&gt;Lajoie, Bryan R&lt;/author&gt;&lt;author&gt;Sabo, Peter J&lt;/author&gt;&lt;author&gt;Dorschner, Michael O&lt;/author&gt;&lt;/authors&gt;&lt;/contributors&gt;&lt;titles&gt;&lt;title&gt;Comprehensive mapping of long-range interactions reveals folding principles of the human genome&lt;/title&gt;&lt;secondary-title&gt;Science&lt;/secondary-title&gt;&lt;/titles&gt;&lt;periodical&gt;&lt;full-title&gt;Science&lt;/full-title&gt;&lt;/periodical&gt;&lt;pages&gt;289-293&lt;/pages&gt;&lt;volume&gt;326&lt;/volume&gt;&lt;number&gt;5950&lt;/number&gt;&lt;dates&gt;&lt;year&gt;2009&lt;/year&gt;&lt;/dates&gt;&lt;isbn&gt;0036-8075&lt;/isbn&gt;&lt;urls&gt;&lt;/urls&gt;&lt;/record&gt;&lt;/Cite&gt;&lt;/EndNote&gt;</w:instrText>
      </w:r>
      <w:r w:rsidR="00FA3A04">
        <w:fldChar w:fldCharType="separate"/>
      </w:r>
      <w:r w:rsidR="00FA3A04" w:rsidRPr="00FA3A04">
        <w:rPr>
          <w:noProof/>
          <w:vertAlign w:val="superscript"/>
        </w:rPr>
        <w:t>9</w:t>
      </w:r>
      <w:r w:rsidR="00FA3A04">
        <w:fldChar w:fldCharType="end"/>
      </w:r>
      <w:r w:rsidR="00CD7D8B">
        <w:t>，</w:t>
      </w:r>
      <w:r w:rsidR="00CD7D8B">
        <w:rPr>
          <w:rFonts w:hint="eastAsia"/>
        </w:rPr>
        <w:t>将</w:t>
      </w:r>
      <w:r w:rsidR="00CD7D8B">
        <w:t>空间距离近的</w:t>
      </w:r>
      <w:r w:rsidR="00392010">
        <w:t>DNA</w:t>
      </w:r>
      <w:r w:rsidR="00392010">
        <w:t>片段进行交联</w:t>
      </w:r>
      <w:r w:rsidR="003C3C69">
        <w:t>、</w:t>
      </w:r>
      <w:r w:rsidR="003C3C69">
        <w:rPr>
          <w:rFonts w:hint="eastAsia"/>
        </w:rPr>
        <w:t>富集和</w:t>
      </w:r>
      <w:r w:rsidR="003C3C69">
        <w:t>高通量测序</w:t>
      </w:r>
      <w:r w:rsidR="00900655">
        <w:t>，</w:t>
      </w:r>
      <w:r w:rsidR="00900655">
        <w:rPr>
          <w:rFonts w:hint="eastAsia"/>
        </w:rPr>
        <w:t>可以</w:t>
      </w:r>
      <w:r w:rsidR="00D15061">
        <w:t>得</w:t>
      </w:r>
      <w:r w:rsidR="00D15061">
        <w:rPr>
          <w:rFonts w:hint="eastAsia"/>
        </w:rPr>
        <w:t>到</w:t>
      </w:r>
      <w:r w:rsidR="00D15061">
        <w:t>染色质远程相互作用信息</w:t>
      </w:r>
      <w:r w:rsidR="00CC219E">
        <w:t>并</w:t>
      </w:r>
      <w:r w:rsidR="00CC219E">
        <w:rPr>
          <w:rFonts w:hint="eastAsia"/>
        </w:rPr>
        <w:t>推出</w:t>
      </w:r>
      <w:r w:rsidR="00344EBA">
        <w:t>基因组三维结构和</w:t>
      </w:r>
      <w:r w:rsidR="00537767">
        <w:t>基因、序列之间的关系</w:t>
      </w:r>
      <w:r w:rsidR="00E46B11">
        <w:t>。</w:t>
      </w:r>
      <w:r w:rsidR="00A5670E">
        <w:t>在</w:t>
      </w:r>
      <w:r w:rsidR="00A5670E">
        <w:rPr>
          <w:rFonts w:hint="eastAsia"/>
        </w:rPr>
        <w:t>人类</w:t>
      </w:r>
      <w:r w:rsidR="00A5670E">
        <w:t>、</w:t>
      </w:r>
      <w:r w:rsidR="00A5670E">
        <w:rPr>
          <w:rFonts w:hint="eastAsia"/>
        </w:rPr>
        <w:t>小鼠</w:t>
      </w:r>
      <w:r w:rsidR="00A5670E">
        <w:t>细胞中，</w:t>
      </w:r>
      <w:r w:rsidR="00652BE5">
        <w:rPr>
          <w:rFonts w:hint="eastAsia"/>
        </w:rPr>
        <w:t>等容区域</w:t>
      </w:r>
      <w:r w:rsidR="00652BE5">
        <w:t>边界与</w:t>
      </w:r>
      <w:r w:rsidR="00140915">
        <w:rPr>
          <w:rFonts w:hint="eastAsia"/>
        </w:rPr>
        <w:t>Hi-C</w:t>
      </w:r>
      <w:r w:rsidR="00140915">
        <w:t>接触矩阵</w:t>
      </w:r>
      <w:r w:rsidR="00E17383">
        <w:t>TAD</w:t>
      </w:r>
      <w:r w:rsidR="00E17383">
        <w:t>边界</w:t>
      </w:r>
      <w:r w:rsidR="000907DB">
        <w:t>对比</w:t>
      </w:r>
      <w:r w:rsidR="007533AE">
        <w:t>（</w:t>
      </w:r>
      <w:r w:rsidR="00551017">
        <w:fldChar w:fldCharType="begin"/>
      </w:r>
      <w:r w:rsidR="00551017">
        <w:instrText xml:space="preserve"> REF _Ref528016019 \h </w:instrText>
      </w:r>
      <w:r w:rsidR="00551017">
        <w:fldChar w:fldCharType="separate"/>
      </w:r>
      <w:r w:rsidR="00E5110F" w:rsidRPr="00383063">
        <w:rPr>
          <w:rFonts w:eastAsia="SimSun"/>
          <w:sz w:val="21"/>
          <w:szCs w:val="21"/>
        </w:rPr>
        <w:t>图</w:t>
      </w:r>
      <w:r w:rsidR="00E5110F" w:rsidRPr="00383063">
        <w:rPr>
          <w:rFonts w:eastAsia="SimSun"/>
          <w:sz w:val="21"/>
          <w:szCs w:val="21"/>
        </w:rPr>
        <w:t xml:space="preserve"> </w:t>
      </w:r>
      <w:r w:rsidR="00E5110F" w:rsidRPr="00383063">
        <w:rPr>
          <w:rFonts w:eastAsia="SimSun"/>
          <w:noProof/>
          <w:sz w:val="21"/>
          <w:szCs w:val="21"/>
        </w:rPr>
        <w:t>1</w:t>
      </w:r>
      <w:r w:rsidR="00551017">
        <w:fldChar w:fldCharType="end"/>
      </w:r>
      <w:r w:rsidR="007533AE">
        <w:t>）</w:t>
      </w:r>
      <w:r w:rsidR="000907DB">
        <w:t>，</w:t>
      </w:r>
      <w:r w:rsidR="00CF7FB3">
        <w:t>均发现</w:t>
      </w:r>
      <w:r w:rsidR="00B01BED">
        <w:t>有</w:t>
      </w:r>
      <w:r w:rsidR="00CF7FB3">
        <w:t>很好</w:t>
      </w:r>
      <w:r w:rsidR="00CF7FB3">
        <w:rPr>
          <w:rFonts w:hint="eastAsia"/>
        </w:rPr>
        <w:t>的吻合</w:t>
      </w:r>
      <w:r w:rsidR="00652AB5">
        <w:fldChar w:fldCharType="begin"/>
      </w:r>
      <w:r w:rsidR="00652AB5">
        <w:instrText xml:space="preserve"> ADDIN EN.CITE &lt;EndNote&gt;&lt;Cite&gt;&lt;Author&gt;Jabbari&lt;/Author&gt;&lt;Year&gt;2017&lt;/Year&gt;&lt;RecNum&gt;11&lt;/RecNum&gt;&lt;DisplayText&gt;&lt;style face="superscript"&gt;10&lt;/style&gt;&lt;/DisplayText&gt;&lt;record&gt;&lt;rec-number&gt;11&lt;/rec-number&gt;&lt;foreign-keys&gt;&lt;key app="EN" db-id="eztre9xz3st2r3ewdrrpvt5arvrzpe2x9pve" timestamp="1540223047"&gt;11&lt;/key&gt;&lt;/foreign-keys&gt;&lt;ref-type name="Journal Article"&gt;17&lt;/ref-type&gt;&lt;contributors&gt;&lt;authors&gt;&lt;author&gt;Jabbari, Kamel&lt;/author&gt;&lt;author&gt;Bernardi, Giorgio&lt;/author&gt;&lt;/authors&gt;&lt;/contributors&gt;&lt;titles&gt;&lt;title&gt;An isochore framework underlies chromatin architecture&lt;/title&gt;&lt;secondary-title&gt;PloS one&lt;/secondary-title&gt;&lt;/titles&gt;&lt;periodical&gt;&lt;full-title&gt;PloS one&lt;/full-title&gt;&lt;/periodical&gt;&lt;pages&gt;e0168023&lt;/pages&gt;&lt;volume&gt;12&lt;/volume&gt;&lt;number&gt;1&lt;/number&gt;&lt;dates&gt;&lt;year&gt;2017&lt;/year&gt;&lt;/dates&gt;&lt;isbn&gt;1932-6203&lt;/isbn&gt;&lt;urls&gt;&lt;/urls&gt;&lt;/record&gt;&lt;/Cite&gt;&lt;/EndNote&gt;</w:instrText>
      </w:r>
      <w:r w:rsidR="00652AB5">
        <w:fldChar w:fldCharType="separate"/>
      </w:r>
      <w:r w:rsidR="00652AB5" w:rsidRPr="00652AB5">
        <w:rPr>
          <w:noProof/>
          <w:vertAlign w:val="superscript"/>
        </w:rPr>
        <w:t>10</w:t>
      </w:r>
      <w:r w:rsidR="00652AB5">
        <w:fldChar w:fldCharType="end"/>
      </w:r>
      <w:r w:rsidR="00CF7FB3">
        <w:t>。</w:t>
      </w:r>
      <w:r w:rsidR="008F4527">
        <w:t>这也从一个方面揭示了</w:t>
      </w:r>
      <w:r w:rsidR="00764BE7">
        <w:t>G+C</w:t>
      </w:r>
      <w:r w:rsidR="00764BE7">
        <w:t>含量低的</w:t>
      </w:r>
      <w:r w:rsidR="00764BE7">
        <w:rPr>
          <w:rFonts w:hint="eastAsia"/>
        </w:rPr>
        <w:t>等容区间</w:t>
      </w:r>
      <w:r w:rsidR="006722AE">
        <w:t>在远程的</w:t>
      </w:r>
      <w:r w:rsidR="006722AE">
        <w:rPr>
          <w:rFonts w:hint="eastAsia"/>
        </w:rPr>
        <w:t>强</w:t>
      </w:r>
      <w:r w:rsidR="006722AE">
        <w:t>相互作用和</w:t>
      </w:r>
      <w:r w:rsidR="006722AE">
        <w:t>G+C</w:t>
      </w:r>
      <w:r w:rsidR="006722AE">
        <w:t>含量高的</w:t>
      </w:r>
      <w:r w:rsidR="00483DCE">
        <w:t>等容区间</w:t>
      </w:r>
      <w:r w:rsidR="008D7520">
        <w:t>区段内部较为丰富的相互作用。</w:t>
      </w:r>
    </w:p>
    <w:p w14:paraId="6500005D" w14:textId="77777777" w:rsidR="00363A05" w:rsidRDefault="00363A05" w:rsidP="00CA5618">
      <w:pPr>
        <w:ind w:firstLine="475"/>
      </w:pPr>
    </w:p>
    <w:p w14:paraId="4C1ADB9B" w14:textId="77777777" w:rsidR="00B75F32" w:rsidRDefault="00B75F32" w:rsidP="00CA5618">
      <w:pPr>
        <w:ind w:firstLine="475"/>
      </w:pPr>
    </w:p>
    <w:p w14:paraId="7807163E" w14:textId="1CC65B98" w:rsidR="009D6BCA" w:rsidRDefault="00DD1CE5" w:rsidP="00C243F7">
      <w:pPr>
        <w:ind w:firstLine="475"/>
      </w:pPr>
      <w:r>
        <w:rPr>
          <w:rFonts w:hint="eastAsia"/>
        </w:rPr>
        <w:t>综上</w:t>
      </w:r>
      <w:r>
        <w:t>，</w:t>
      </w:r>
      <w:r w:rsidR="001E70CE">
        <w:rPr>
          <w:rFonts w:hint="eastAsia"/>
        </w:rPr>
        <w:t>DNA</w:t>
      </w:r>
      <w:r w:rsidR="001E70CE">
        <w:t>序列对染色质</w:t>
      </w:r>
      <w:r w:rsidR="000109EA">
        <w:t>三维</w:t>
      </w:r>
      <w:r w:rsidR="001E70CE">
        <w:t>结构有着重要影响，</w:t>
      </w:r>
      <w:r w:rsidR="00725B11">
        <w:t>染色质分层、</w:t>
      </w:r>
      <w:r w:rsidR="00725B11">
        <w:rPr>
          <w:rFonts w:hint="eastAsia"/>
        </w:rPr>
        <w:t>分相</w:t>
      </w:r>
      <w:r w:rsidR="00725B11">
        <w:t>等特征</w:t>
      </w:r>
      <w:r w:rsidR="008F0468">
        <w:rPr>
          <w:rFonts w:hint="eastAsia"/>
        </w:rPr>
        <w:t>很可能</w:t>
      </w:r>
      <w:r w:rsidR="008F0468">
        <w:t>与</w:t>
      </w:r>
      <w:r w:rsidR="008F0468">
        <w:t>DNA</w:t>
      </w:r>
      <w:r w:rsidR="008F0468">
        <w:t>序列有关，</w:t>
      </w:r>
      <w:r w:rsidR="00CF4EC0">
        <w:rPr>
          <w:rFonts w:hint="eastAsia"/>
        </w:rPr>
        <w:t>不同</w:t>
      </w:r>
      <w:r w:rsidR="00CF4EC0">
        <w:t>序列特征的</w:t>
      </w:r>
      <w:r w:rsidR="00CF4EC0">
        <w:t>DNA</w:t>
      </w:r>
      <w:r w:rsidR="00CF4EC0">
        <w:rPr>
          <w:rFonts w:hint="eastAsia"/>
        </w:rPr>
        <w:t>片段功能</w:t>
      </w:r>
      <w:r w:rsidR="00CF4EC0">
        <w:t>也有</w:t>
      </w:r>
      <w:r w:rsidR="00B22FB1">
        <w:rPr>
          <w:rFonts w:hint="eastAsia"/>
        </w:rPr>
        <w:t>许多</w:t>
      </w:r>
      <w:r w:rsidR="00CF4EC0">
        <w:t>不同，</w:t>
      </w:r>
      <w:r w:rsidR="000361CA">
        <w:t>因而</w:t>
      </w:r>
      <w:r w:rsidR="00AF73FD">
        <w:rPr>
          <w:rFonts w:hint="eastAsia"/>
        </w:rPr>
        <w:t>某些</w:t>
      </w:r>
      <w:r w:rsidR="00D0138F">
        <w:t>生物学特征</w:t>
      </w:r>
      <w:r w:rsidR="00B22FB1">
        <w:rPr>
          <w:rFonts w:hint="eastAsia"/>
        </w:rPr>
        <w:t>很</w:t>
      </w:r>
      <w:r w:rsidR="00D0138F">
        <w:t>可能与</w:t>
      </w:r>
      <w:r w:rsidR="00D0138F">
        <w:t>DNA</w:t>
      </w:r>
      <w:r w:rsidR="00D0138F">
        <w:rPr>
          <w:rFonts w:hint="eastAsia"/>
        </w:rPr>
        <w:t>序列</w:t>
      </w:r>
      <w:r w:rsidR="00907DC2">
        <w:t>本身</w:t>
      </w:r>
      <w:r w:rsidR="00D0138F">
        <w:t>有很大关系。</w:t>
      </w:r>
    </w:p>
    <w:p w14:paraId="74C45A6B" w14:textId="12272936" w:rsidR="00C87D9F" w:rsidRDefault="00C87D9F" w:rsidP="00091C91">
      <w:pPr>
        <w:pStyle w:val="ae"/>
        <w:numPr>
          <w:ilvl w:val="1"/>
          <w:numId w:val="9"/>
        </w:numPr>
      </w:pPr>
      <w:r>
        <w:rPr>
          <w:rFonts w:hint="eastAsia"/>
        </w:rPr>
        <w:t>双碱基</w:t>
      </w:r>
      <w:r>
        <w:t>分布</w:t>
      </w:r>
      <w:r>
        <w:rPr>
          <w:rFonts w:hint="eastAsia"/>
        </w:rPr>
        <w:t>特征</w:t>
      </w:r>
    </w:p>
    <w:p w14:paraId="0630E65B" w14:textId="63E3543C" w:rsidR="008540CC" w:rsidRDefault="00C87D9F" w:rsidP="00AF092D">
      <w:pPr>
        <w:ind w:firstLine="475"/>
      </w:pPr>
      <w:r>
        <w:t>DNA</w:t>
      </w:r>
      <w:r>
        <w:t>中四种碱基</w:t>
      </w:r>
      <w:r w:rsidR="00AF092D">
        <w:t>的</w:t>
      </w:r>
      <w:r>
        <w:t>分布</w:t>
      </w:r>
      <w:r w:rsidR="00AF092D">
        <w:t>是不</w:t>
      </w:r>
      <w:r>
        <w:t>均匀</w:t>
      </w:r>
      <w:r w:rsidR="00AF092D">
        <w:t>的</w:t>
      </w:r>
      <w:r>
        <w:t>，</w:t>
      </w:r>
      <w:r w:rsidR="00A227D5">
        <w:t>同样，</w:t>
      </w:r>
      <w:r>
        <w:t>碱基组合的分布也不均匀。按</w:t>
      </w:r>
      <w:r>
        <w:t>5’</w:t>
      </w:r>
      <w:r>
        <w:rPr>
          <w:rFonts w:hint="eastAsia"/>
        </w:rPr>
        <w:t>-3</w:t>
      </w:r>
      <w:r>
        <w:t>’</w:t>
      </w:r>
      <w:r>
        <w:rPr>
          <w:rFonts w:hint="eastAsia"/>
        </w:rPr>
        <w:t>的</w:t>
      </w:r>
      <w:r>
        <w:t>顺序，</w:t>
      </w:r>
      <w:r>
        <w:t>DNA</w:t>
      </w:r>
      <w:r>
        <w:t>中共有</w:t>
      </w:r>
      <w:r>
        <w:t>4*4=16</w:t>
      </w:r>
      <w:r>
        <w:rPr>
          <w:rFonts w:hint="eastAsia"/>
        </w:rPr>
        <w:t>种</w:t>
      </w:r>
      <w:r>
        <w:t>不同的双碱基组合，</w:t>
      </w:r>
      <w:r>
        <w:rPr>
          <w:rFonts w:hint="eastAsia"/>
        </w:rPr>
        <w:t>其中</w:t>
      </w:r>
      <w:r>
        <w:t>CpG</w:t>
      </w:r>
      <w:r>
        <w:t>双碱基</w:t>
      </w:r>
      <w:r>
        <w:rPr>
          <w:rFonts w:hint="eastAsia"/>
        </w:rPr>
        <w:t>由于</w:t>
      </w:r>
      <w:r>
        <w:t>其特殊性，是目前研究最多的</w:t>
      </w:r>
      <w:r>
        <w:rPr>
          <w:rFonts w:hint="eastAsia"/>
        </w:rPr>
        <w:t>双碱基</w:t>
      </w:r>
      <w:r>
        <w:t>。</w:t>
      </w:r>
      <w:r>
        <w:t>CpG</w:t>
      </w:r>
      <w:r>
        <w:rPr>
          <w:rFonts w:hint="eastAsia"/>
        </w:rPr>
        <w:t>双碱基</w:t>
      </w:r>
      <w:r>
        <w:t>的特殊性主要体现在如下几点：含量通常最少；分布不均匀，在恒温动物中含量出现高低交替；</w:t>
      </w:r>
      <w:r>
        <w:rPr>
          <w:rFonts w:hint="eastAsia"/>
        </w:rPr>
        <w:t>在</w:t>
      </w:r>
      <w:r>
        <w:t>大部分人类启动子区域附近存在</w:t>
      </w:r>
      <w:r>
        <w:t>CpG</w:t>
      </w:r>
      <w:r>
        <w:rPr>
          <w:rFonts w:hint="eastAsia"/>
        </w:rPr>
        <w:t>出现</w:t>
      </w:r>
      <w:r>
        <w:t>频率较高的</w:t>
      </w:r>
      <w:r>
        <w:t>CpG</w:t>
      </w:r>
      <w:r>
        <w:t>岛</w:t>
      </w:r>
      <w:r>
        <w:fldChar w:fldCharType="begin"/>
      </w:r>
      <w:r w:rsidR="00157709">
        <w:instrText xml:space="preserve"> ADDIN EN.CITE &lt;EndNote&gt;&lt;Cite&gt;&lt;Author&gt;Saxonov&lt;/Author&gt;&lt;Year&gt;2006&lt;/Year&gt;&lt;RecNum&gt;12&lt;/RecNum&gt;&lt;DisplayText&gt;&lt;style face="superscript"&gt;11&lt;/style&gt;&lt;/DisplayText&gt;&lt;record&gt;&lt;rec-number&gt;12&lt;/rec-number&gt;&lt;foreign-keys&gt;&lt;key app="EN" db-id="eztre9xz3st2r3ewdrrpvt5arvrzpe2x9pve" timestamp="1540224694"&gt;12&lt;/key&gt;&lt;/foreign-keys&gt;&lt;ref-type name="Journal Article"&gt;17&lt;/ref-type&gt;&lt;contributors&gt;&lt;authors&gt;&lt;author&gt;Saxonov, Serge&lt;/author&gt;&lt;author&gt;Berg, Paul&lt;/author&gt;&lt;author&gt;Brutlag, Douglas L&lt;/author&gt;&lt;/authors&gt;&lt;/contributors&gt;&lt;titles&gt;&lt;title&gt;A genome-wide analysis of CpG dinucleotides in the human genome distinguishes two distinct classes of promoters&lt;/title&gt;&lt;secondary-title&gt;Proceedings of the National Academy of Sciences&lt;/secondary-title&gt;&lt;/titles&gt;&lt;periodical&gt;&lt;full-title&gt;Proceedings of the National Academy of Sciences&lt;/full-title&gt;&lt;/periodical&gt;&lt;pages&gt;1412-1417&lt;/pages&gt;&lt;volume&gt;103&lt;/volume&gt;&lt;number&gt;5&lt;/number&gt;&lt;dates&gt;&lt;year&gt;2006&lt;/year&gt;&lt;/dates&gt;&lt;isbn&gt;0027-8424&lt;/isbn&gt;&lt;urls&gt;&lt;/urls&gt;&lt;/record&gt;&lt;/Cite&gt;&lt;/EndNote&gt;</w:instrText>
      </w:r>
      <w:r>
        <w:fldChar w:fldCharType="separate"/>
      </w:r>
      <w:r w:rsidR="00157709" w:rsidRPr="00157709">
        <w:rPr>
          <w:noProof/>
          <w:vertAlign w:val="superscript"/>
        </w:rPr>
        <w:t>11</w:t>
      </w:r>
      <w:r>
        <w:fldChar w:fldCharType="end"/>
      </w:r>
      <w:r>
        <w:t>，并且其甲基化常</w:t>
      </w:r>
      <w:r>
        <w:rPr>
          <w:rFonts w:hint="eastAsia"/>
        </w:rPr>
        <w:t>可以</w:t>
      </w:r>
      <w:r>
        <w:t>导致响应基因</w:t>
      </w:r>
      <w:r>
        <w:rPr>
          <w:rFonts w:hint="eastAsia"/>
        </w:rPr>
        <w:t>沉默</w:t>
      </w:r>
      <w:r>
        <w:fldChar w:fldCharType="begin"/>
      </w:r>
      <w:r w:rsidR="00157709">
        <w:instrText xml:space="preserve"> ADDIN EN.CITE &lt;EndNote&gt;&lt;Cite&gt;&lt;Author&gt;Jones&lt;/Author&gt;&lt;Year&gt;2001&lt;/Year&gt;&lt;RecNum&gt;13&lt;/RecNum&gt;&lt;DisplayText&gt;&lt;style face="superscript"&gt;12&lt;/style&gt;&lt;/DisplayText&gt;&lt;record&gt;&lt;rec-number&gt;13&lt;/rec-number&gt;&lt;foreign-keys&gt;&lt;key app="EN" db-id="eztre9xz3st2r3ewdrrpvt5arvrzpe2x9pve" timestamp="1540224808"&gt;13&lt;/key&gt;&lt;/foreign-keys&gt;&lt;ref-type name="Journal Article"&gt;17&lt;/ref-type&gt;&lt;contributors&gt;&lt;authors&gt;&lt;author&gt;Jones, Peter A&lt;/author&gt;&lt;author&gt;Takai, Daiya&lt;/author&gt;&lt;/authors&gt;&lt;/contributors&gt;&lt;titles&gt;&lt;title&gt;The role of DNA methylation in mammalian epigenetics&lt;/title&gt;&lt;secondary-title&gt;Science&lt;/secondary-title&gt;&lt;/titles&gt;&lt;periodical&gt;&lt;full-title&gt;Science&lt;/full-title&gt;&lt;/periodical&gt;&lt;pages&gt;1068-1070&lt;/pages&gt;&lt;volume&gt;293&lt;/volume&gt;&lt;number&gt;5532&lt;/number&gt;&lt;dates&gt;&lt;year&gt;2001&lt;/year&gt;&lt;/dates&gt;&lt;isbn&gt;0036-8075&lt;/isbn&gt;&lt;urls&gt;&lt;/urls&gt;&lt;/record&gt;&lt;/Cite&gt;&lt;/EndNote&gt;</w:instrText>
      </w:r>
      <w:r>
        <w:fldChar w:fldCharType="separate"/>
      </w:r>
      <w:r w:rsidR="00157709" w:rsidRPr="00157709">
        <w:rPr>
          <w:noProof/>
          <w:vertAlign w:val="superscript"/>
        </w:rPr>
        <w:t>12</w:t>
      </w:r>
      <w:r>
        <w:fldChar w:fldCharType="end"/>
      </w:r>
      <w:r>
        <w:t>；癌</w:t>
      </w:r>
      <w:r>
        <w:rPr>
          <w:rFonts w:hint="eastAsia"/>
        </w:rPr>
        <w:t>细胞</w:t>
      </w:r>
      <w:r>
        <w:t>中</w:t>
      </w:r>
      <w:r>
        <w:t>CpG</w:t>
      </w:r>
      <w:r>
        <w:t>甲基化情况也</w:t>
      </w:r>
      <w:r>
        <w:rPr>
          <w:rFonts w:hint="eastAsia"/>
        </w:rPr>
        <w:t>不同</w:t>
      </w:r>
      <w:r>
        <w:t>于正常细胞</w:t>
      </w:r>
      <w:r>
        <w:fldChar w:fldCharType="begin"/>
      </w:r>
      <w:r w:rsidR="00157709">
        <w:instrText xml:space="preserve"> ADDIN EN.CITE &lt;EndNote&gt;&lt;Cite&gt;&lt;Author&gt;Hanahan&lt;/Author&gt;&lt;Year&gt;2011&lt;/Year&gt;&lt;RecNum&gt;14&lt;/RecNum&gt;&lt;DisplayText&gt;&lt;style face="superscript"&gt;13&lt;/style&gt;&lt;/DisplayText&gt;&lt;record&gt;&lt;rec-number&gt;14&lt;/rec-number&gt;&lt;foreign-keys&gt;&lt;key app="EN" db-id="eztre9xz3st2r3ewdrrpvt5arvrzpe2x9pve" timestamp="1540224877"&gt;14&lt;/key&gt;&lt;/foreign-keys&gt;&lt;ref-type name="Journal Article"&gt;17&lt;/ref-type&gt;&lt;contributors&gt;&lt;authors&gt;&lt;author&gt;Hanahan, Douglas&lt;/author&gt;&lt;author&gt;Weinberg, Robert A&lt;/author&gt;&lt;/authors&gt;&lt;/contributors&gt;&lt;titles&gt;&lt;title&gt;Hallmarks of cancer: the next generation&lt;/title&gt;&lt;secondary-title&gt;cell&lt;/secondary-title&gt;&lt;/titles&gt;&lt;periodical&gt;&lt;full-title&gt;Cell&lt;/full-title&gt;&lt;/periodical&gt;&lt;pages&gt;646-674&lt;/pages&gt;&lt;volume&gt;144&lt;/volume&gt;&lt;number&gt;5&lt;/number&gt;&lt;dates&gt;&lt;year&gt;2011&lt;/year&gt;&lt;/dates&gt;&lt;isbn&gt;0092-8674&lt;/isbn&gt;&lt;urls&gt;&lt;/urls&gt;&lt;/record&gt;&lt;/Cite&gt;&lt;/EndNote&gt;</w:instrText>
      </w:r>
      <w:r>
        <w:fldChar w:fldCharType="separate"/>
      </w:r>
      <w:r w:rsidR="00157709" w:rsidRPr="00157709">
        <w:rPr>
          <w:noProof/>
          <w:vertAlign w:val="superscript"/>
        </w:rPr>
        <w:t>13</w:t>
      </w:r>
      <w:r>
        <w:fldChar w:fldCharType="end"/>
      </w:r>
      <w:r>
        <w:t>。</w:t>
      </w:r>
    </w:p>
    <w:p w14:paraId="06588DD8" w14:textId="39DCCB8A" w:rsidR="00C243F7" w:rsidRDefault="00C243F7" w:rsidP="00C243F7">
      <w:pPr>
        <w:numPr>
          <w:ilvl w:val="1"/>
          <w:numId w:val="9"/>
        </w:numPr>
      </w:pPr>
      <w:r>
        <w:t>CGI</w:t>
      </w:r>
      <w:r>
        <w:t>森林与草原</w:t>
      </w:r>
    </w:p>
    <w:p w14:paraId="61282D87" w14:textId="53E866B8" w:rsidR="00CD5396" w:rsidRDefault="00FA2D45" w:rsidP="00105CBC">
      <w:pPr>
        <w:ind w:firstLine="475"/>
      </w:pPr>
      <w:r>
        <w:t>根据上文中提到的</w:t>
      </w:r>
      <w:r>
        <w:t>CpG</w:t>
      </w:r>
      <w:r>
        <w:rPr>
          <w:rFonts w:hint="eastAsia"/>
        </w:rPr>
        <w:t>出现</w:t>
      </w:r>
      <w:r>
        <w:t>频率较高的</w:t>
      </w:r>
      <w:r>
        <w:t>CpG</w:t>
      </w:r>
      <w:r>
        <w:t>岛</w:t>
      </w:r>
      <w:r w:rsidR="00E328EF">
        <w:t>在</w:t>
      </w:r>
      <w:r w:rsidR="00E328EF">
        <w:t>DNA</w:t>
      </w:r>
      <w:r w:rsidR="00E328EF">
        <w:t>序列上</w:t>
      </w:r>
      <w:r w:rsidR="00D964DA">
        <w:t>的分布情况，</w:t>
      </w:r>
      <w:r w:rsidR="007A3378">
        <w:t>科学家将</w:t>
      </w:r>
      <w:r w:rsidR="00302836">
        <w:t>染色质分成</w:t>
      </w:r>
      <w:r w:rsidR="003B2E73">
        <w:t>CpG</w:t>
      </w:r>
      <w:r w:rsidR="003B2E73">
        <w:t>岛</w:t>
      </w:r>
      <w:r w:rsidR="003B2E73">
        <w:rPr>
          <w:rFonts w:hint="eastAsia"/>
        </w:rPr>
        <w:t>分布密集</w:t>
      </w:r>
      <w:r w:rsidR="00003EB8">
        <w:t>的</w:t>
      </w:r>
      <w:r w:rsidR="00003EB8">
        <w:t>CGI</w:t>
      </w:r>
      <w:r w:rsidR="00003EB8">
        <w:t>森林</w:t>
      </w:r>
      <w:r w:rsidR="00494AE3">
        <w:t>和</w:t>
      </w:r>
      <w:r w:rsidR="00494AE3">
        <w:t>CpG</w:t>
      </w:r>
      <w:r w:rsidR="00494AE3">
        <w:t>岛</w:t>
      </w:r>
      <w:r w:rsidR="00F86F08">
        <w:t>分布分布稀疏</w:t>
      </w:r>
      <w:r w:rsidR="00F86F08">
        <w:lastRenderedPageBreak/>
        <w:t>的</w:t>
      </w:r>
      <w:r w:rsidR="00F86F08">
        <w:t>CGI</w:t>
      </w:r>
      <w:r w:rsidR="007104E6">
        <w:t>草原两种</w:t>
      </w:r>
      <w:r w:rsidR="0038378F">
        <w:t>不同</w:t>
      </w:r>
      <w:r w:rsidR="00783A06">
        <w:t>的</w:t>
      </w:r>
      <w:r w:rsidR="0038378F">
        <w:rPr>
          <w:rFonts w:hint="eastAsia"/>
        </w:rPr>
        <w:t>类型</w:t>
      </w:r>
      <w:r w:rsidR="00FA744D">
        <w:fldChar w:fldCharType="begin"/>
      </w:r>
      <w:r w:rsidR="00FA744D">
        <w:instrText xml:space="preserve"> ADDIN EN.CITE &lt;EndNote&gt;&lt;Cite&gt;&lt;Author&gt;Liu&lt;/Author&gt;&lt;Year&gt;2018&lt;/Year&gt;&lt;RecNum&gt;20&lt;/RecNum&gt;&lt;DisplayText&gt;&lt;style face="superscript"&gt;14&lt;/style&gt;&lt;/DisplayText&gt;&lt;record&gt;&lt;rec-number&gt;20&lt;/rec-number&gt;&lt;foreign-keys&gt;&lt;key app="EN" db-id="eztre9xz3st2r3ewdrrpvt5arvrzpe2x9pve" timestamp="1540229880"&gt;20&lt;/key&gt;&lt;/foreign-keys&gt;&lt;ref-type name="Journal Article"&gt;17&lt;/ref-type&gt;&lt;contributors&gt;&lt;authors&gt;&lt;author&gt;Liu, Sirui&lt;/author&gt;&lt;author&gt;Zhang, Ling&lt;/author&gt;&lt;author&gt;Quan, Hui&lt;/author&gt;&lt;author&gt;Tian, Hao&lt;/author&gt;&lt;author&gt;Meng, Luming&lt;/author&gt;&lt;author&gt;Yang, Lijiang&lt;/author&gt;&lt;author&gt;Feng, Huajie&lt;/author&gt;&lt;author&gt;Gao, Yi Qin&lt;/author&gt;&lt;/authors&gt;&lt;/contributors&gt;&lt;titles&gt;&lt;title&gt;From 1D sequence to 3D chromatin dynamics and cellular functions: a phase separation perspective&lt;/title&gt;&lt;secondary-title&gt;bioRxiv&lt;/secondary-title&gt;&lt;/titles&gt;&lt;periodical&gt;&lt;full-title&gt;bioRxiv&lt;/full-title&gt;&lt;/periodical&gt;&lt;pages&gt;255174&lt;/pages&gt;&lt;dates&gt;&lt;year&gt;2018&lt;/year&gt;&lt;/dates&gt;&lt;urls&gt;&lt;/urls&gt;&lt;/record&gt;&lt;/Cite&gt;&lt;/EndNote&gt;</w:instrText>
      </w:r>
      <w:r w:rsidR="00FA744D">
        <w:fldChar w:fldCharType="separate"/>
      </w:r>
      <w:r w:rsidR="00FA744D" w:rsidRPr="00FA744D">
        <w:rPr>
          <w:noProof/>
          <w:vertAlign w:val="superscript"/>
        </w:rPr>
        <w:t>14</w:t>
      </w:r>
      <w:r w:rsidR="00FA744D">
        <w:fldChar w:fldCharType="end"/>
      </w:r>
      <w:r w:rsidR="00AB628A">
        <w:t>，</w:t>
      </w:r>
      <w:r w:rsidR="00AB628A">
        <w:rPr>
          <w:rFonts w:hint="eastAsia"/>
        </w:rPr>
        <w:t>发现</w:t>
      </w:r>
      <w:r w:rsidR="007967EA">
        <w:rPr>
          <w:rFonts w:hint="eastAsia"/>
        </w:rPr>
        <w:t>基因尤其是</w:t>
      </w:r>
      <w:r w:rsidR="007967EA">
        <w:t>管家基因</w:t>
      </w:r>
      <w:r w:rsidR="00BC1645">
        <w:rPr>
          <w:rFonts w:hint="eastAsia"/>
        </w:rPr>
        <w:t>富集</w:t>
      </w:r>
      <w:r w:rsidR="00BC1645">
        <w:t>程度</w:t>
      </w:r>
      <w:r w:rsidR="005E429A">
        <w:t>、组蛋白标记</w:t>
      </w:r>
      <w:r w:rsidR="00F46A6C">
        <w:t>分布</w:t>
      </w:r>
      <w:r w:rsidR="00B23501">
        <w:t>等</w:t>
      </w:r>
      <w:r w:rsidR="00836040">
        <w:t>性质</w:t>
      </w:r>
      <w:r w:rsidR="00F818E9">
        <w:t>在这两种不同类型</w:t>
      </w:r>
      <w:r w:rsidR="002C4F3B">
        <w:rPr>
          <w:rFonts w:hint="eastAsia"/>
        </w:rPr>
        <w:t>上</w:t>
      </w:r>
      <w:r w:rsidR="00760635">
        <w:t>有不同的特征</w:t>
      </w:r>
      <w:r w:rsidR="00D86595">
        <w:t>，并且</w:t>
      </w:r>
      <w:r w:rsidR="0034627E">
        <w:rPr>
          <w:rFonts w:hint="eastAsia"/>
        </w:rPr>
        <w:t>发现了</w:t>
      </w:r>
      <w:r w:rsidR="00FF33DF">
        <w:t>这两</w:t>
      </w:r>
      <w:r w:rsidR="00FF33DF">
        <w:rPr>
          <w:rFonts w:hint="eastAsia"/>
        </w:rPr>
        <w:t>种</w:t>
      </w:r>
      <w:r w:rsidR="000707A0">
        <w:t>序列类型和</w:t>
      </w:r>
      <w:r w:rsidR="002C1349">
        <w:t>染色质混</w:t>
      </w:r>
      <w:r w:rsidR="002C1349">
        <w:rPr>
          <w:rFonts w:hint="eastAsia"/>
        </w:rPr>
        <w:t>相</w:t>
      </w:r>
      <w:r w:rsidR="002C1349">
        <w:t>、</w:t>
      </w:r>
      <w:r w:rsidR="00985AFA">
        <w:t>细胞生命历程的关系</w:t>
      </w:r>
      <w:r w:rsidR="00760635">
        <w:t>。</w:t>
      </w:r>
      <w:r w:rsidR="00CC0B46">
        <w:rPr>
          <w:rFonts w:hint="eastAsia"/>
        </w:rPr>
        <w:t>这是</w:t>
      </w:r>
      <w:r w:rsidR="00CC0B46">
        <w:t>一维序列</w:t>
      </w:r>
      <w:r w:rsidR="00F56B5D">
        <w:t>反应三维</w:t>
      </w:r>
      <w:r w:rsidR="00B9422D">
        <w:t>特征的</w:t>
      </w:r>
      <w:r w:rsidR="00304218">
        <w:t>例子。</w:t>
      </w:r>
    </w:p>
    <w:p w14:paraId="0A6E9287" w14:textId="64ECA578" w:rsidR="0079161D" w:rsidRDefault="00185B91" w:rsidP="0079161D">
      <w:pPr>
        <w:pStyle w:val="ae"/>
        <w:numPr>
          <w:ilvl w:val="1"/>
          <w:numId w:val="9"/>
        </w:numPr>
      </w:pPr>
      <w:r>
        <w:t>DNA</w:t>
      </w:r>
      <w:r w:rsidR="003F19BA">
        <w:t>序列长程</w:t>
      </w:r>
      <w:r w:rsidR="003F19BA">
        <w:rPr>
          <w:rFonts w:hint="eastAsia"/>
        </w:rPr>
        <w:t>相关性</w:t>
      </w:r>
      <w:r w:rsidR="003F19BA">
        <w:t>（</w:t>
      </w:r>
      <w:r w:rsidR="003F19BA">
        <w:t>Long</w:t>
      </w:r>
      <w:r w:rsidR="004E5A69">
        <w:t>-range Correlation</w:t>
      </w:r>
      <w:r w:rsidR="003F19BA">
        <w:t>）</w:t>
      </w:r>
    </w:p>
    <w:p w14:paraId="066C7446" w14:textId="3D6B58EE" w:rsidR="008B7209" w:rsidRDefault="008B7209" w:rsidP="00165376">
      <w:pPr>
        <w:ind w:firstLine="475"/>
      </w:pPr>
      <w:r>
        <w:t>DNA</w:t>
      </w:r>
      <w:r>
        <w:t>序列的长程</w:t>
      </w:r>
      <w:r>
        <w:rPr>
          <w:rFonts w:hint="eastAsia"/>
        </w:rPr>
        <w:t>相关性</w:t>
      </w:r>
      <w:r w:rsidR="00142B3E">
        <w:t>测</w:t>
      </w:r>
      <w:r w:rsidR="00142B3E">
        <w:rPr>
          <w:rFonts w:hint="eastAsia"/>
        </w:rPr>
        <w:t>量方法</w:t>
      </w:r>
      <w:r w:rsidR="00142B3E">
        <w:t>有很多</w:t>
      </w:r>
      <w:r w:rsidR="0071316D">
        <w:t>，</w:t>
      </w:r>
      <w:r w:rsidR="0071316D">
        <w:rPr>
          <w:rFonts w:hint="eastAsia"/>
        </w:rPr>
        <w:t>最基本</w:t>
      </w:r>
      <w:r w:rsidR="0071316D">
        <w:t>的</w:t>
      </w:r>
      <w:r w:rsidR="0071316D">
        <w:rPr>
          <w:rFonts w:hint="eastAsia"/>
        </w:rPr>
        <w:t>一个</w:t>
      </w:r>
      <w:r w:rsidR="0071316D">
        <w:t>方法是</w:t>
      </w:r>
      <w:r w:rsidR="009C53B1">
        <w:t>计算序列中</w:t>
      </w:r>
      <w:r w:rsidR="003E76D0">
        <w:t>16</w:t>
      </w:r>
      <w:r w:rsidR="003E76D0">
        <w:rPr>
          <w:rFonts w:hint="eastAsia"/>
        </w:rPr>
        <w:t>种</w:t>
      </w:r>
      <w:r w:rsidR="003E76D0">
        <w:t>可能的碱基对组合的</w:t>
      </w:r>
      <w:r w:rsidR="00FA2741">
        <w:t>相关性</w:t>
      </w:r>
      <w:r w:rsidR="00032177">
        <w:fldChar w:fldCharType="begin"/>
      </w:r>
      <w:r w:rsidR="00FA744D">
        <w:instrText xml:space="preserve"> ADDIN EN.CITE &lt;EndNote&gt;&lt;Cite&gt;&lt;Author&gt;Li&lt;/Author&gt;&lt;Year&gt;1997&lt;/Year&gt;&lt;RecNum&gt;17&lt;/RecNum&gt;&lt;DisplayText&gt;&lt;style face="superscript"&gt;15&lt;/style&gt;&lt;/DisplayText&gt;&lt;record&gt;&lt;rec-number&gt;17&lt;/rec-number&gt;&lt;foreign-keys&gt;&lt;key app="EN" db-id="eztre9xz3st2r3ewdrrpvt5arvrzpe2x9pve" timestamp="1540227389"&gt;17&lt;/key&gt;&lt;/foreign-keys&gt;&lt;ref-type name="Journal Article"&gt;17&lt;/ref-type&gt;&lt;contributors&gt;&lt;authors&gt;&lt;author&gt;Li, Wentian&lt;/author&gt;&lt;/authors&gt;&lt;/contributors&gt;&lt;titles&gt;&lt;title&gt;The study of correlation structures of DNA sequences: a critical review&lt;/title&gt;&lt;secondary-title&gt;Computers &amp;amp; chemistry&lt;/secondary-title&gt;&lt;/titles&gt;&lt;periodical&gt;&lt;full-title&gt;Computers &amp;amp; chemistry&lt;/full-title&gt;&lt;/periodical&gt;&lt;pages&gt;257-271&lt;/pages&gt;&lt;volume&gt;21&lt;/volume&gt;&lt;number&gt;4&lt;/number&gt;&lt;dates&gt;&lt;year&gt;1997&lt;/year&gt;&lt;/dates&gt;&lt;isbn&gt;0097-8485&lt;/isbn&gt;&lt;urls&gt;&lt;/urls&gt;&lt;/record&gt;&lt;/Cite&gt;&lt;/EndNote&gt;</w:instrText>
      </w:r>
      <w:r w:rsidR="00032177">
        <w:fldChar w:fldCharType="separate"/>
      </w:r>
      <w:r w:rsidR="00FA744D" w:rsidRPr="00FA744D">
        <w:rPr>
          <w:noProof/>
          <w:vertAlign w:val="superscript"/>
        </w:rPr>
        <w:t>15</w:t>
      </w:r>
      <w:r w:rsidR="00032177">
        <w:fldChar w:fldCharType="end"/>
      </w:r>
      <w:r w:rsidR="00EA05C0">
        <w:t>。</w:t>
      </w:r>
      <w:r w:rsidR="004B3A01">
        <w:t>人们对长程相关性的</w:t>
      </w:r>
      <w:r w:rsidR="004B3A01">
        <w:rPr>
          <w:rFonts w:hint="eastAsia"/>
        </w:rPr>
        <w:t>测量</w:t>
      </w:r>
      <w:r w:rsidR="004B3A01">
        <w:t>进行了扩展，</w:t>
      </w:r>
      <w:r w:rsidR="004A1A58">
        <w:rPr>
          <w:rFonts w:hint="eastAsia"/>
        </w:rPr>
        <w:t>目前</w:t>
      </w:r>
      <w:r w:rsidR="004A1A58">
        <w:t>，</w:t>
      </w:r>
      <w:r w:rsidR="00724C37">
        <w:t>已经有</w:t>
      </w:r>
      <w:r w:rsidR="00724C37">
        <w:rPr>
          <w:rFonts w:hint="eastAsia"/>
        </w:rPr>
        <w:t>科学家</w:t>
      </w:r>
      <w:r w:rsidR="00724C37">
        <w:t>通过</w:t>
      </w:r>
      <w:r w:rsidR="00A26BA6">
        <w:t>分析</w:t>
      </w:r>
      <w:r w:rsidR="009E6E90">
        <w:t>外显子、内含子、</w:t>
      </w:r>
      <w:r w:rsidR="00880BA2">
        <w:t>编码序列的</w:t>
      </w:r>
      <w:r w:rsidR="00B63131">
        <w:t>长程相关性，</w:t>
      </w:r>
      <w:r w:rsidR="00FC200A">
        <w:rPr>
          <w:rFonts w:hint="eastAsia"/>
        </w:rPr>
        <w:t>分离</w:t>
      </w:r>
      <w:r w:rsidR="00A26BA6">
        <w:rPr>
          <w:rFonts w:hint="eastAsia"/>
        </w:rPr>
        <w:t>出</w:t>
      </w:r>
      <w:r w:rsidR="00FC2F92">
        <w:t>不同的幂律相关系统</w:t>
      </w:r>
      <w:r w:rsidR="00E152BC">
        <w:t>，</w:t>
      </w:r>
      <w:r w:rsidR="003752AB">
        <w:rPr>
          <w:rFonts w:hint="eastAsia"/>
        </w:rPr>
        <w:t>推测</w:t>
      </w:r>
      <w:r w:rsidR="003752AB">
        <w:t>小尺度</w:t>
      </w:r>
      <w:r w:rsidR="00960253">
        <w:t>幂律相关系统</w:t>
      </w:r>
      <w:r w:rsidR="003752AB" w:rsidRPr="003752AB">
        <w:t>与核小体结构中</w:t>
      </w:r>
      <w:r w:rsidR="003752AB" w:rsidRPr="003752AB">
        <w:t>DNA</w:t>
      </w:r>
      <w:r w:rsidR="00960253">
        <w:t>的包裹</w:t>
      </w:r>
      <w:r w:rsidR="003752AB" w:rsidRPr="003752AB">
        <w:t>机制有关</w:t>
      </w:r>
      <w:r w:rsidR="00287536">
        <w:t>，</w:t>
      </w:r>
      <w:r w:rsidR="00287536">
        <w:rPr>
          <w:rFonts w:hint="eastAsia"/>
        </w:rPr>
        <w:t>大尺度</w:t>
      </w:r>
      <w:r w:rsidR="006B15E1">
        <w:t>幂律相关系统</w:t>
      </w:r>
      <w:r w:rsidR="006B15E1">
        <w:rPr>
          <w:rFonts w:hint="eastAsia"/>
        </w:rPr>
        <w:t>与</w:t>
      </w:r>
      <w:r w:rsidR="00DF231C">
        <w:t>染色质高阶结构和动力学特征有关</w:t>
      </w:r>
      <w:r w:rsidR="00E45E2A">
        <w:fldChar w:fldCharType="begin"/>
      </w:r>
      <w:r w:rsidR="00FA744D">
        <w:instrText xml:space="preserve"> ADDIN EN.CITE &lt;EndNote&gt;&lt;Cite&gt;&lt;Author&gt;Audit&lt;/Author&gt;&lt;Year&gt;2001&lt;/Year&gt;&lt;RecNum&gt;18&lt;/RecNum&gt;&lt;DisplayText&gt;&lt;style face="superscript"&gt;16&lt;/style&gt;&lt;/DisplayText&gt;&lt;record&gt;&lt;rec-number&gt;18&lt;/rec-number&gt;&lt;foreign-keys&gt;&lt;key app="EN" db-id="eztre9xz3st2r3ewdrrpvt5arvrzpe2x9pve" timestamp="1540227770"&gt;18&lt;/key&gt;&lt;/foreign-keys&gt;&lt;ref-type name="Journal Article"&gt;17&lt;/ref-type&gt;&lt;contributors&gt;&lt;authors&gt;&lt;author&gt;Audit, Benjamin&lt;/author&gt;&lt;author&gt;Thermes, Claude&lt;/author&gt;&lt;author&gt;Vaillant, Cedric&lt;/author&gt;&lt;author&gt;d&amp;apos;Aubenton-Carafa, Yves&lt;/author&gt;&lt;author&gt;Muzy, Jean-Francois&lt;/author&gt;&lt;author&gt;Arneodo, Alain&lt;/author&gt;&lt;/authors&gt;&lt;/contributors&gt;&lt;titles&gt;&lt;title&gt;Long-range correlations in genomic DNA: a signature of the nucleosomal structure&lt;/title&gt;&lt;secondary-title&gt;Physical Review Letters&lt;/secondary-title&gt;&lt;/titles&gt;&lt;periodical&gt;&lt;full-title&gt;Physical Review Letters&lt;/full-title&gt;&lt;/periodical&gt;&lt;pages&gt;2471&lt;/pages&gt;&lt;volume&gt;86&lt;/volume&gt;&lt;number&gt;11&lt;/number&gt;&lt;dates&gt;&lt;year&gt;2001&lt;/year&gt;&lt;/dates&gt;&lt;urls&gt;&lt;/urls&gt;&lt;/record&gt;&lt;/Cite&gt;&lt;/EndNote&gt;</w:instrText>
      </w:r>
      <w:r w:rsidR="00E45E2A">
        <w:fldChar w:fldCharType="separate"/>
      </w:r>
      <w:r w:rsidR="00FA744D" w:rsidRPr="00FA744D">
        <w:rPr>
          <w:noProof/>
          <w:vertAlign w:val="superscript"/>
        </w:rPr>
        <w:t>16</w:t>
      </w:r>
      <w:r w:rsidR="00E45E2A">
        <w:fldChar w:fldCharType="end"/>
      </w:r>
      <w:r w:rsidR="00530A6F">
        <w:t>；</w:t>
      </w:r>
      <w:r w:rsidR="00530A6F">
        <w:rPr>
          <w:rFonts w:hint="eastAsia"/>
        </w:rPr>
        <w:t>也有</w:t>
      </w:r>
      <w:r w:rsidR="00530A6F">
        <w:t>科学家</w:t>
      </w:r>
      <w:r w:rsidR="00490ED8">
        <w:t>通过分析</w:t>
      </w:r>
      <w:r w:rsidR="00043766" w:rsidRPr="00043766">
        <w:t>DNA</w:t>
      </w:r>
      <w:r w:rsidR="00043766" w:rsidRPr="00043766">
        <w:t>甲基化</w:t>
      </w:r>
      <w:r w:rsidR="00A841B9">
        <w:t>的长程相关性，</w:t>
      </w:r>
      <w:r w:rsidR="00F42ADC">
        <w:t>反映</w:t>
      </w:r>
      <w:r w:rsidR="00F42ADC">
        <w:rPr>
          <w:rFonts w:hint="eastAsia"/>
        </w:rPr>
        <w:t>出</w:t>
      </w:r>
      <w:r w:rsidR="00043766" w:rsidRPr="00043766">
        <w:t>不同细胞中染色质的空间组织</w:t>
      </w:r>
      <w:r w:rsidR="0051793C">
        <w:t>特征</w:t>
      </w:r>
      <w:r w:rsidR="00D67678">
        <w:fldChar w:fldCharType="begin"/>
      </w:r>
      <w:r w:rsidR="00FA744D">
        <w:instrText xml:space="preserve"> ADDIN EN.CITE &lt;EndNote&gt;&lt;Cite&gt;&lt;Author&gt;Zhang&lt;/Author&gt;&lt;Year&gt;2017&lt;/Year&gt;&lt;RecNum&gt;19&lt;/RecNum&gt;&lt;DisplayText&gt;&lt;style face="superscript"&gt;17&lt;/style&gt;&lt;/DisplayText&gt;&lt;record&gt;&lt;rec-number&gt;19&lt;/rec-number&gt;&lt;foreign-keys&gt;&lt;key app="EN" db-id="eztre9xz3st2r3ewdrrpvt5arvrzpe2x9pve" timestamp="1540228064"&gt;19&lt;/key&gt;&lt;/foreign-keys&gt;&lt;ref-type name="Journal Article"&gt;17&lt;/ref-type&gt;&lt;contributors&gt;&lt;authors&gt;&lt;author&gt;Zhang, Ling&lt;/author&gt;&lt;author&gt;Xie, Wen Jun&lt;/author&gt;&lt;author&gt;Liu, Sirui&lt;/author&gt;&lt;author&gt;Meng, Luming&lt;/author&gt;&lt;author&gt;Gu, Chan&lt;/author&gt;&lt;author&gt;Gao, Yi Qin&lt;/author&gt;&lt;/authors&gt;&lt;/contributors&gt;&lt;titles&gt;&lt;title&gt;DNA Methylation Landscape Reflects the Spatial Organization of Chromatin in Different Cells&lt;/title&gt;&lt;secondary-title&gt;Biophysical journal&lt;/secondary-title&gt;&lt;/titles&gt;&lt;periodical&gt;&lt;full-title&gt;Biophysical journal&lt;/full-title&gt;&lt;/periodical&gt;&lt;pages&gt;1395-1404&lt;/pages&gt;&lt;volume&gt;113&lt;/volume&gt;&lt;number&gt;7&lt;/number&gt;&lt;dates&gt;&lt;year&gt;2017&lt;/year&gt;&lt;/dates&gt;&lt;isbn&gt;0006-3495&lt;/isbn&gt;&lt;urls&gt;&lt;/urls&gt;&lt;/record&gt;&lt;/Cite&gt;&lt;/EndNote&gt;</w:instrText>
      </w:r>
      <w:r w:rsidR="00D67678">
        <w:fldChar w:fldCharType="separate"/>
      </w:r>
      <w:r w:rsidR="00FA744D" w:rsidRPr="00FA744D">
        <w:rPr>
          <w:noProof/>
          <w:vertAlign w:val="superscript"/>
        </w:rPr>
        <w:t>17</w:t>
      </w:r>
      <w:r w:rsidR="00D67678">
        <w:fldChar w:fldCharType="end"/>
      </w:r>
      <w:r w:rsidR="0051793C">
        <w:t>。</w:t>
      </w:r>
    </w:p>
    <w:p w14:paraId="61443EB3" w14:textId="77777777" w:rsidR="00157709" w:rsidRDefault="00157709" w:rsidP="00157709">
      <w:pPr>
        <w:numPr>
          <w:ilvl w:val="1"/>
          <w:numId w:val="9"/>
        </w:numPr>
      </w:pPr>
      <w:r>
        <w:t>幂次定律</w:t>
      </w:r>
    </w:p>
    <w:p w14:paraId="20B9FFE9" w14:textId="3EFD7816" w:rsidR="00157709" w:rsidRDefault="00157709" w:rsidP="00DA4CE8">
      <w:pPr>
        <w:ind w:firstLine="475"/>
      </w:pPr>
      <w:r>
        <w:t>幂次定律广泛存在于自然界中，如放射性同位素原子数随时间呈负指数函数衰减（</w:t>
      </w:r>
      <w:r>
        <w:t>Exponential Decay</w:t>
      </w:r>
      <w:r>
        <w:t>），</w:t>
      </w:r>
      <w:r>
        <w:rPr>
          <w:rFonts w:hint="eastAsia"/>
        </w:rPr>
        <w:t>动物</w:t>
      </w:r>
      <w:r>
        <w:t>代谢速率与体重的关系</w:t>
      </w:r>
      <w:r>
        <w:fldChar w:fldCharType="begin"/>
      </w:r>
      <w:r w:rsidR="00FA744D">
        <w:instrText xml:space="preserve"> ADDIN EN.CITE &lt;EndNote&gt;&lt;Cite&gt;&lt;Author&gt;Peters&lt;/Author&gt;&lt;Year&gt;1986&lt;/Year&gt;&lt;RecNum&gt;16&lt;/RecNum&gt;&lt;DisplayText&gt;&lt;style face="superscript"&gt;18&lt;/style&gt;&lt;/DisplayText&gt;&lt;record&gt;&lt;rec-number&gt;16&lt;/rec-number&gt;&lt;foreign-keys&gt;&lt;key app="EN" db-id="eztre9xz3st2r3ewdrrpvt5arvrzpe2x9pve" timestamp="1540227087"&gt;16&lt;/key&gt;&lt;/foreign-keys&gt;&lt;ref-type name="Book"&gt;6&lt;/ref-type&gt;&lt;contributors&gt;&lt;authors&gt;&lt;author&gt;Peters, Robert H&lt;/author&gt;&lt;author&gt;Peters, Robert Henry&lt;/author&gt;&lt;/authors&gt;&lt;/contributors&gt;&lt;titles&gt;&lt;title&gt;The ecological implications of body size&lt;/title&gt;&lt;/titles&gt;&lt;volume&gt;2&lt;/volume&gt;&lt;dates&gt;&lt;year&gt;1986&lt;/year&gt;&lt;/dates&gt;&lt;publisher&gt;Cambridge University Press&lt;/publisher&gt;&lt;isbn&gt;052128886X&lt;/isbn&gt;&lt;urls&gt;&lt;/urls&gt;&lt;/record&gt;&lt;/Cite&gt;&lt;/EndNote&gt;</w:instrText>
      </w:r>
      <w:r>
        <w:fldChar w:fldCharType="separate"/>
      </w:r>
      <w:r w:rsidR="00FA744D" w:rsidRPr="00FA744D">
        <w:rPr>
          <w:noProof/>
          <w:vertAlign w:val="superscript"/>
        </w:rPr>
        <w:t>18</w:t>
      </w:r>
      <w:r>
        <w:fldChar w:fldCharType="end"/>
      </w:r>
      <w:r>
        <w:t>，</w:t>
      </w:r>
      <w:r>
        <w:rPr>
          <w:rFonts w:hint="eastAsia"/>
        </w:rPr>
        <w:t>甚至</w:t>
      </w:r>
      <w:r>
        <w:t>啤酒泡沫体积的衰减</w:t>
      </w:r>
      <w:r>
        <w:fldChar w:fldCharType="begin"/>
      </w:r>
      <w:r w:rsidR="00FA744D">
        <w:instrText xml:space="preserve"> ADDIN EN.CITE &lt;EndNote&gt;&lt;Cite&gt;&lt;Author&gt;Leike&lt;/Author&gt;&lt;Year&gt;2001&lt;/Year&gt;&lt;RecNum&gt;15&lt;/RecNum&gt;&lt;DisplayText&gt;&lt;style face="superscript"&gt;19&lt;/style&gt;&lt;/DisplayText&gt;&lt;record&gt;&lt;rec-number&gt;15&lt;/rec-number&gt;&lt;foreign-keys&gt;&lt;key app="EN" db-id="eztre9xz3st2r3ewdrrpvt5arvrzpe2x9pve" timestamp="1540226987"&gt;15&lt;/key&gt;&lt;/foreign-keys&gt;&lt;ref-type name="Journal Article"&gt;17&lt;/ref-type&gt;&lt;contributors&gt;&lt;authors&gt;&lt;author&gt;Leike, Arnd&lt;/author&gt;&lt;/authors&gt;&lt;/contributors&gt;&lt;titles&gt;&lt;title&gt;Demonstration of the exponential decay law using beer froth&lt;/title&gt;&lt;secondary-title&gt;European Journal of Physics&lt;/secondary-title&gt;&lt;/titles&gt;&lt;periodical&gt;&lt;full-title&gt;European Journal of Physics&lt;/full-title&gt;&lt;/periodical&gt;&lt;pages&gt;21&lt;/pages&gt;&lt;volume&gt;23&lt;/volume&gt;&lt;number&gt;1&lt;/number&gt;&lt;dates&gt;&lt;year&gt;2001&lt;/year&gt;&lt;/dates&gt;&lt;isbn&gt;0143-0807&lt;/isbn&gt;&lt;urls&gt;&lt;/urls&gt;&lt;/record&gt;&lt;/Cite&gt;&lt;/EndNote&gt;</w:instrText>
      </w:r>
      <w:r>
        <w:fldChar w:fldCharType="separate"/>
      </w:r>
      <w:r w:rsidR="00FA744D" w:rsidRPr="00FA744D">
        <w:rPr>
          <w:noProof/>
          <w:vertAlign w:val="superscript"/>
        </w:rPr>
        <w:t>19</w:t>
      </w:r>
      <w:r>
        <w:fldChar w:fldCharType="end"/>
      </w:r>
      <w:r>
        <w:t>等，</w:t>
      </w:r>
      <w:r>
        <w:rPr>
          <w:rFonts w:hint="eastAsia"/>
        </w:rPr>
        <w:t>都符合</w:t>
      </w:r>
      <m:oMath>
        <m:r>
          <w:rPr>
            <w:rFonts w:ascii="Cambria Math" w:hAnsi="Cambria Math"/>
          </w:rPr>
          <m:t>y</m:t>
        </m:r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kx</m:t>
            </m:r>
          </m:e>
          <m:sup>
            <m:r>
              <w:rPr>
                <w:rFonts w:ascii="Cambria Math" w:hAnsi="Cambria Math"/>
              </w:rPr>
              <m:t>λ</m:t>
            </m:r>
          </m:sup>
        </m:sSup>
      </m:oMath>
      <w:r>
        <w:t>形式的幂次定律。</w:t>
      </w:r>
      <w:r>
        <w:rPr>
          <w:rFonts w:hint="eastAsia"/>
        </w:rPr>
        <w:t>相似的</w:t>
      </w:r>
      <w:r>
        <w:t>，</w:t>
      </w:r>
      <w:r>
        <w:rPr>
          <w:rFonts w:hint="eastAsia"/>
        </w:rPr>
        <w:t>DNA</w:t>
      </w:r>
      <w:r>
        <w:t>的序列分布</w:t>
      </w:r>
      <w:r>
        <w:rPr>
          <w:rFonts w:hint="eastAsia"/>
        </w:rPr>
        <w:t>相关性</w:t>
      </w:r>
      <w:r>
        <w:t>衰减特征也符</w:t>
      </w:r>
      <w:r>
        <w:rPr>
          <w:rFonts w:hint="eastAsia"/>
        </w:rPr>
        <w:t>合幂次定律</w:t>
      </w:r>
      <w:r>
        <w:t>。</w:t>
      </w:r>
    </w:p>
    <w:p w14:paraId="2B0D3514" w14:textId="77777777" w:rsidR="000B6244" w:rsidRDefault="000B6244" w:rsidP="00B07C5B">
      <w:pPr>
        <w:numPr>
          <w:ilvl w:val="0"/>
          <w:numId w:val="9"/>
        </w:numPr>
      </w:pPr>
      <w:r>
        <w:rPr>
          <w:rFonts w:hint="eastAsia"/>
        </w:rPr>
        <w:t>温度</w:t>
      </w:r>
      <w:r w:rsidR="00803D16">
        <w:t>等生物学特征与</w:t>
      </w:r>
      <w:r w:rsidR="00803D16">
        <w:t>DNA</w:t>
      </w:r>
      <w:r w:rsidR="00803D16">
        <w:rPr>
          <w:rFonts w:hint="eastAsia"/>
        </w:rPr>
        <w:t>序列</w:t>
      </w:r>
      <w:r w:rsidR="00803D16">
        <w:t>的关系</w:t>
      </w:r>
    </w:p>
    <w:p w14:paraId="34BA0188" w14:textId="72934956" w:rsidR="008F0058" w:rsidRDefault="00170B79" w:rsidP="00DA4CE8">
      <w:pPr>
        <w:ind w:firstLine="475"/>
      </w:pPr>
      <w:r>
        <w:t>我们认为，</w:t>
      </w:r>
      <w:r w:rsidR="00E42863">
        <w:t>染色质分相与</w:t>
      </w:r>
      <w:r w:rsidR="000C34AE">
        <w:rPr>
          <w:rFonts w:hint="eastAsia"/>
        </w:rPr>
        <w:t>熵</w:t>
      </w:r>
      <w:r w:rsidR="000C34AE">
        <w:t>驱动</w:t>
      </w:r>
      <w:r w:rsidR="00167DAB">
        <w:t>的</w:t>
      </w:r>
      <w:r w:rsidR="00E42863">
        <w:t>疏水作用</w:t>
      </w:r>
      <w:r w:rsidR="004B67CE">
        <w:fldChar w:fldCharType="begin"/>
      </w:r>
      <w:r w:rsidR="004B67CE">
        <w:instrText xml:space="preserve"> ADDIN EN.CITE &lt;EndNote&gt;&lt;Cite&gt;&lt;Author&gt;Chandler&lt;/Author&gt;&lt;Year&gt;2005&lt;/Year&gt;&lt;RecNum&gt;21&lt;/RecNum&gt;&lt;DisplayText&gt;&lt;style face="superscript"&gt;20&lt;/style&gt;&lt;/DisplayText&gt;&lt;record&gt;&lt;rec-number&gt;21&lt;/rec-number&gt;&lt;foreign-keys&gt;&lt;key app="EN" db-id="eztre9xz3st2r3ewdrrpvt5arvrzpe2x9pve" timestamp="1540230531"&gt;21&lt;/key&gt;&lt;/foreign-keys&gt;&lt;ref-type name="Journal Article"&gt;17&lt;/ref-type&gt;&lt;contributors&gt;&lt;authors&gt;&lt;author&gt;Chandler, David&lt;/author&gt;&lt;/authors&gt;&lt;/contributors&gt;&lt;titles&gt;&lt;title&gt;Interfaces and the driving force of hydrophobic assembly&lt;/title&gt;&lt;secondary-title&gt;Nature&lt;/secondary-title&gt;&lt;/titles&gt;&lt;periodical&gt;&lt;full-title&gt;Nature&lt;/full-title&gt;&lt;/periodical&gt;&lt;pages&gt;640&lt;/pages&gt;&lt;volume&gt;437&lt;/volume&gt;&lt;number&gt;7059&lt;/number&gt;&lt;dates&gt;&lt;year&gt;2005&lt;/year&gt;&lt;/dates&gt;&lt;isbn&gt;1476-4687&lt;/isbn&gt;&lt;urls&gt;&lt;/urls&gt;&lt;/record&gt;&lt;/Cite&gt;&lt;/EndNote&gt;</w:instrText>
      </w:r>
      <w:r w:rsidR="004B67CE">
        <w:fldChar w:fldCharType="separate"/>
      </w:r>
      <w:r w:rsidR="004B67CE" w:rsidRPr="004B67CE">
        <w:rPr>
          <w:noProof/>
          <w:vertAlign w:val="superscript"/>
        </w:rPr>
        <w:t>20</w:t>
      </w:r>
      <w:r w:rsidR="004B67CE">
        <w:fldChar w:fldCharType="end"/>
      </w:r>
      <w:r w:rsidR="00282B11">
        <w:t>原理相似，</w:t>
      </w:r>
      <w:r w:rsidR="00DA4CE8">
        <w:rPr>
          <w:rFonts w:hint="eastAsia"/>
        </w:rPr>
        <w:t>染色质</w:t>
      </w:r>
      <w:r w:rsidR="00DA4CE8">
        <w:t>结构分相与</w:t>
      </w:r>
      <w:r w:rsidR="008F0058">
        <w:rPr>
          <w:rFonts w:hint="eastAsia"/>
        </w:rPr>
        <w:t>温度</w:t>
      </w:r>
      <w:r w:rsidR="00DB3493">
        <w:t>关系密切</w:t>
      </w:r>
      <w:r w:rsidR="001635DD">
        <w:t>，</w:t>
      </w:r>
      <w:r w:rsidR="001635DD">
        <w:rPr>
          <w:rFonts w:hint="eastAsia"/>
        </w:rPr>
        <w:t>也</w:t>
      </w:r>
      <w:r w:rsidR="001635DD">
        <w:t>已经有发现证明了</w:t>
      </w:r>
      <w:r w:rsidR="00CF24DC">
        <w:t>不同细胞状态和温度的联系</w:t>
      </w:r>
      <w:r w:rsidR="00E04561">
        <w:fldChar w:fldCharType="begin">
          <w:fldData xml:space="preserve">PEVuZE5vdGU+PENpdGU+PEF1dGhvcj5HcmFmPC9BdXRob3I+PFllYXI+MTk1NTwvWWVhcj48UmVj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</w:fldData>
        </w:fldChar>
      </w:r>
      <w:r w:rsidR="009C7905">
        <w:instrText xml:space="preserve"> ADDIN EN.CITE </w:instrText>
      </w:r>
      <w:r w:rsidR="009C7905">
        <w:fldChar w:fldCharType="begin">
          <w:fldData xml:space="preserve">PEVuZE5vdGU+PENpdGU+PEF1dGhvcj5HcmFmPC9BdXRob3I+PFllYXI+MTk1NTwvWWVhcj48UmVj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</w:fldData>
        </w:fldChar>
      </w:r>
      <w:r w:rsidR="009C7905">
        <w:instrText xml:space="preserve"> ADDIN EN.CITE.DATA </w:instrText>
      </w:r>
      <w:r w:rsidR="009C7905">
        <w:fldChar w:fldCharType="end"/>
      </w:r>
      <w:r w:rsidR="00E04561">
        <w:fldChar w:fldCharType="separate"/>
      </w:r>
      <w:r w:rsidR="009C7905" w:rsidRPr="009C7905">
        <w:rPr>
          <w:noProof/>
          <w:vertAlign w:val="superscript"/>
        </w:rPr>
        <w:t>21-23</w:t>
      </w:r>
      <w:r w:rsidR="00E04561">
        <w:fldChar w:fldCharType="end"/>
      </w:r>
      <w:r w:rsidR="00CF24DC">
        <w:t>。</w:t>
      </w:r>
      <w:r w:rsidR="008F0058">
        <w:t xml:space="preserve"> </w:t>
      </w:r>
      <w:r w:rsidR="00B111A2">
        <w:t>如上文所述，</w:t>
      </w:r>
      <w:r w:rsidR="008F0058">
        <w:rPr>
          <w:rFonts w:hint="eastAsia"/>
        </w:rPr>
        <w:t>DNA</w:t>
      </w:r>
      <w:r w:rsidR="008F0058">
        <w:t>序列</w:t>
      </w:r>
      <w:r w:rsidR="00A52D45">
        <w:rPr>
          <w:rFonts w:hint="eastAsia"/>
        </w:rPr>
        <w:t>与</w:t>
      </w:r>
      <w:r w:rsidR="00A52D45">
        <w:t>染色质结构、</w:t>
      </w:r>
      <w:r w:rsidR="00A52D45">
        <w:rPr>
          <w:rFonts w:hint="eastAsia"/>
        </w:rPr>
        <w:t>染色质</w:t>
      </w:r>
      <w:r w:rsidR="00A52D45">
        <w:t>分相等</w:t>
      </w:r>
      <w:r w:rsidR="0029378B">
        <w:t>有着密切联系，</w:t>
      </w:r>
      <w:r w:rsidR="0029378B">
        <w:rPr>
          <w:rFonts w:hint="eastAsia"/>
        </w:rPr>
        <w:t>因此</w:t>
      </w:r>
      <w:r w:rsidR="0029378B">
        <w:t>我们推断，</w:t>
      </w:r>
      <w:r w:rsidR="004D67E1">
        <w:t>DNA</w:t>
      </w:r>
      <w:r w:rsidR="004D67E1">
        <w:t>序列与上述生物学特征也有</w:t>
      </w:r>
      <w:r w:rsidR="004F0223">
        <w:t>密切联系。</w:t>
      </w:r>
    </w:p>
    <w:p w14:paraId="5ED990E7" w14:textId="77777777" w:rsidR="00832196" w:rsidRDefault="00832196">
      <w:pPr>
        <w:ind w:firstLine="480"/>
      </w:pPr>
    </w:p>
    <w:p w14:paraId="5B98C73B" w14:textId="77777777" w:rsidR="00832196" w:rsidRPr="0038323C" w:rsidRDefault="00B07C5B" w:rsidP="00B07C5B">
      <w:pPr>
        <w:rPr>
          <w:b/>
        </w:rPr>
      </w:pPr>
      <w:r w:rsidRPr="0038323C">
        <w:rPr>
          <w:b/>
        </w:rPr>
        <w:t>二、</w:t>
      </w:r>
      <w:r w:rsidR="00DD2259" w:rsidRPr="0038323C">
        <w:rPr>
          <w:rFonts w:hint="eastAsia"/>
          <w:b/>
        </w:rPr>
        <w:t>主要</w:t>
      </w:r>
      <w:r w:rsidR="00DD2259" w:rsidRPr="0038323C">
        <w:rPr>
          <w:b/>
        </w:rPr>
        <w:t>研究</w:t>
      </w:r>
      <w:r w:rsidR="00832196" w:rsidRPr="0038323C">
        <w:rPr>
          <w:b/>
        </w:rPr>
        <w:t>方法</w:t>
      </w:r>
    </w:p>
    <w:p w14:paraId="0F20100F" w14:textId="174C08CF" w:rsidR="00480561" w:rsidRDefault="00480561" w:rsidP="00B07C5B">
      <w:pPr>
        <w:numPr>
          <w:ilvl w:val="0"/>
          <w:numId w:val="10"/>
        </w:numPr>
      </w:pPr>
      <w:r>
        <w:rPr>
          <w:rFonts w:hint="eastAsia"/>
        </w:rPr>
        <w:t>碱基</w:t>
      </w:r>
      <w:r w:rsidR="00FB1598">
        <w:rPr>
          <w:rFonts w:hint="eastAsia"/>
        </w:rPr>
        <w:t>组合</w:t>
      </w:r>
      <w:r>
        <w:t>长程</w:t>
      </w:r>
      <w:r>
        <w:rPr>
          <w:rFonts w:hint="eastAsia"/>
        </w:rPr>
        <w:t>相关性</w:t>
      </w:r>
      <w:r>
        <w:t>计算</w:t>
      </w:r>
    </w:p>
    <w:p w14:paraId="5C14B8F5" w14:textId="5175911D" w:rsidR="004E6BCC" w:rsidRDefault="004E6BCC" w:rsidP="00BE6141">
      <w:pPr>
        <w:ind w:firstLine="475"/>
      </w:pPr>
      <w:r>
        <w:t>使用</w:t>
      </w:r>
      <w:r>
        <w:t>UCSC</w:t>
      </w:r>
      <w:r>
        <w:t>数据库</w:t>
      </w:r>
      <w:r w:rsidR="00184C67">
        <w:t>下载</w:t>
      </w:r>
      <w:r w:rsidR="005E621F">
        <w:rPr>
          <w:rFonts w:hint="eastAsia"/>
        </w:rPr>
        <w:t>染色体</w:t>
      </w:r>
      <w:r w:rsidR="005E621F">
        <w:rPr>
          <w:rFonts w:hint="eastAsia"/>
        </w:rPr>
        <w:t>DNA</w:t>
      </w:r>
      <w:r w:rsidR="005E621F">
        <w:t>序列和长度信息。</w:t>
      </w:r>
      <w:r w:rsidR="00D22DB1">
        <w:t>通过取得的序列，</w:t>
      </w:r>
      <w:r w:rsidR="00DF33B6">
        <w:rPr>
          <w:rFonts w:hint="eastAsia"/>
        </w:rPr>
        <w:t>以</w:t>
      </w:r>
      <w:r w:rsidR="00DF33B6">
        <w:t>每</w:t>
      </w:r>
      <w:r w:rsidR="00DF33B6">
        <w:t>200</w:t>
      </w:r>
      <w:r w:rsidR="00DF33B6">
        <w:rPr>
          <w:rFonts w:hint="eastAsia"/>
        </w:rPr>
        <w:t>个</w:t>
      </w:r>
      <w:r w:rsidR="00DF33B6">
        <w:t>碱基为</w:t>
      </w:r>
      <w:r w:rsidR="00543228">
        <w:t>一个区间，</w:t>
      </w:r>
      <w:r w:rsidR="00B62A53">
        <w:rPr>
          <w:rFonts w:hint="eastAsia"/>
        </w:rPr>
        <w:t>统计</w:t>
      </w:r>
      <w:r w:rsidR="00B410E9">
        <w:t>所探究碱基组合的</w:t>
      </w:r>
      <w:r w:rsidR="00B62A53">
        <w:t>数目并计算密度。</w:t>
      </w:r>
    </w:p>
    <w:p w14:paraId="220880F9" w14:textId="7FE66F59" w:rsidR="008A7088" w:rsidRDefault="00857ED7" w:rsidP="00BE6141">
      <w:pPr>
        <w:ind w:firstLine="475"/>
      </w:pPr>
      <w:r>
        <w:t>根据长程相关性系数公式</w:t>
      </w:r>
      <w:r w:rsidR="008A7088">
        <w:t>：</w:t>
      </w:r>
    </w:p>
    <w:p w14:paraId="464A954E" w14:textId="60661C38" w:rsidR="00847AE5" w:rsidRPr="00A81FBD" w:rsidRDefault="002470A5" w:rsidP="00BE6141">
      <w:pPr>
        <w:ind w:firstLine="475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-k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μ</m:t>
                      </m:r>
                    </m:e>
                  </m:d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+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μ</m:t>
                      </m:r>
                    </m:e>
                  </m:d>
                </m:num>
                <m:den>
                  <m:nary>
                    <m:naryPr>
                      <m:chr m:val="∑"/>
                      <m:limLoc m:val="subSup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μ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nary>
                </m:den>
              </m:f>
            </m:e>
          </m:nary>
        </m:oMath>
      </m:oMathPara>
    </w:p>
    <w:p w14:paraId="52C8156D" w14:textId="41C74619" w:rsidR="00A81FBD" w:rsidRDefault="00A81FBD" w:rsidP="00BE6141">
      <w:pPr>
        <w:ind w:firstLine="475"/>
      </w:pPr>
      <w:r>
        <w:rPr>
          <w:rFonts w:hint="eastAsia"/>
        </w:rPr>
        <w:t>其中</w:t>
      </w:r>
      <w:r>
        <w:t>，</w:t>
      </w:r>
      <w:r w:rsidR="00BF02E7" w:rsidRPr="00BF02E7">
        <w:rPr>
          <w:i/>
        </w:rPr>
        <w:t>x</w:t>
      </w:r>
      <w:r w:rsidR="00BF02E7" w:rsidRPr="00BF02E7">
        <w:rPr>
          <w:i/>
          <w:vertAlign w:val="subscript"/>
        </w:rPr>
        <w:t>i</w:t>
      </w:r>
      <w:r w:rsidR="00BF02E7">
        <w:rPr>
          <w:rFonts w:hint="eastAsia"/>
        </w:rPr>
        <w:t>与</w:t>
      </w:r>
      <w:r w:rsidR="00BF02E7" w:rsidRPr="00BF02E7">
        <w:rPr>
          <w:i/>
        </w:rPr>
        <w:t>x</w:t>
      </w:r>
      <w:r w:rsidR="00BF02E7" w:rsidRPr="00BF02E7">
        <w:rPr>
          <w:i/>
          <w:vertAlign w:val="subscript"/>
        </w:rPr>
        <w:t>i</w:t>
      </w:r>
      <w:r w:rsidR="00BF02E7">
        <w:rPr>
          <w:i/>
          <w:vertAlign w:val="subscript"/>
        </w:rPr>
        <w:t>+k</w:t>
      </w:r>
      <w:r w:rsidR="0095480C" w:rsidRPr="0095480C">
        <w:t>分别</w:t>
      </w:r>
      <w:r w:rsidR="00307D2E">
        <w:t>为第</w:t>
      </w:r>
      <w:r w:rsidR="00307D2E">
        <w:rPr>
          <w:i/>
        </w:rPr>
        <w:t>i</w:t>
      </w:r>
      <w:r w:rsidR="00307D2E">
        <w:t>和第</w:t>
      </w:r>
      <w:r w:rsidR="00307D2E" w:rsidRPr="00307D2E">
        <w:rPr>
          <w:i/>
        </w:rPr>
        <w:t>i</w:t>
      </w:r>
      <w:r w:rsidR="00307D2E">
        <w:t>+</w:t>
      </w:r>
      <w:r w:rsidR="00307D2E" w:rsidRPr="00307D2E">
        <w:rPr>
          <w:i/>
        </w:rPr>
        <w:t>k</w:t>
      </w:r>
      <w:r w:rsidR="00307D2E">
        <w:t>个</w:t>
      </w:r>
      <w:r w:rsidR="008F0228">
        <w:t>区间</w:t>
      </w:r>
      <w:r w:rsidR="00367662">
        <w:t>内</w:t>
      </w:r>
      <w:r w:rsidR="002D1038">
        <w:rPr>
          <w:rFonts w:hint="eastAsia"/>
        </w:rPr>
        <w:t>所研究</w:t>
      </w:r>
      <w:r w:rsidR="00367662">
        <w:t>碱基组合</w:t>
      </w:r>
      <w:r w:rsidR="002D1038">
        <w:t>的密度</w:t>
      </w:r>
      <w:r w:rsidR="00B87792">
        <w:t>，</w:t>
      </w:r>
      <w:r w:rsidR="00B87792" w:rsidRPr="00B4425D">
        <w:rPr>
          <w:rFonts w:hint="eastAsia"/>
          <w:i/>
        </w:rPr>
        <w:t>μ</w:t>
      </w:r>
      <w:r w:rsidR="00B87792">
        <w:t>为</w:t>
      </w:r>
      <w:r w:rsidR="00FB0851">
        <w:rPr>
          <w:rFonts w:hint="eastAsia"/>
        </w:rPr>
        <w:t>所研究</w:t>
      </w:r>
      <w:r w:rsidR="00FB0851">
        <w:t>碱基的平均密度。</w:t>
      </w:r>
    </w:p>
    <w:p w14:paraId="7A2FA5F1" w14:textId="28371212" w:rsidR="00ED5443" w:rsidRPr="00DE74BD" w:rsidRDefault="00DE74BD" w:rsidP="00BE6141">
      <w:pPr>
        <w:ind w:firstLine="475"/>
      </w:pPr>
      <w:r w:rsidRPr="00DE74BD">
        <w:t>根</w:t>
      </w:r>
      <w:r w:rsidRPr="00DE74BD">
        <w:rPr>
          <w:rFonts w:hint="eastAsia"/>
        </w:rPr>
        <w:t>据</w:t>
      </w:r>
      <w:r w:rsidR="004F67A3">
        <w:t>幂次定律，</w:t>
      </w:r>
      <w:r w:rsidR="002A14C2">
        <w:t>对所得</w:t>
      </w:r>
      <w:r w:rsidR="0051746A">
        <w:t>长程</w:t>
      </w:r>
      <w:r w:rsidR="0051746A">
        <w:rPr>
          <w:rFonts w:hint="eastAsia"/>
        </w:rPr>
        <w:t>相关性</w:t>
      </w:r>
      <w:r w:rsidR="00CE0484">
        <w:t>系数和相关性长度</w:t>
      </w:r>
      <w:r w:rsidR="00CE0484">
        <w:rPr>
          <w:rFonts w:hint="eastAsia"/>
        </w:rPr>
        <w:t>取</w:t>
      </w:r>
      <w:r w:rsidR="00CE0484">
        <w:t>对数，</w:t>
      </w:r>
      <w:r w:rsidR="00B344A5">
        <w:t>观察其</w:t>
      </w:r>
      <w:r w:rsidR="00E90140">
        <w:t>线性好坏、</w:t>
      </w:r>
      <w:r w:rsidR="00E90140">
        <w:rPr>
          <w:rFonts w:hint="eastAsia"/>
        </w:rPr>
        <w:t>斜率</w:t>
      </w:r>
      <w:r w:rsidR="00E90140">
        <w:t>、截距</w:t>
      </w:r>
      <w:r w:rsidR="004905AD">
        <w:t>等特征。</w:t>
      </w:r>
    </w:p>
    <w:p w14:paraId="3B488E80" w14:textId="63F5AE06" w:rsidR="00832196" w:rsidRDefault="0041794E" w:rsidP="00B07C5B">
      <w:pPr>
        <w:numPr>
          <w:ilvl w:val="0"/>
          <w:numId w:val="10"/>
        </w:numPr>
      </w:pPr>
      <w:r>
        <w:rPr>
          <w:rFonts w:hint="eastAsia"/>
        </w:rPr>
        <w:t>主成分分析</w:t>
      </w:r>
      <w:r>
        <w:t>（</w:t>
      </w:r>
      <w:r>
        <w:t>PCA</w:t>
      </w:r>
      <w:r>
        <w:t>）</w:t>
      </w:r>
      <w:r w:rsidR="008A7088">
        <w:t>原理</w:t>
      </w:r>
      <w:r w:rsidR="00576E20">
        <w:fldChar w:fldCharType="begin"/>
      </w:r>
      <w:r w:rsidR="00576E20">
        <w:instrText xml:space="preserve"> ADDIN EN.CITE &lt;EndNote&gt;&lt;Cite&gt;&lt;Author&gt;Shlens&lt;/Author&gt;&lt;Year&gt;2014&lt;/Year&gt;&lt;RecNum&gt;26&lt;/RecNum&gt;&lt;DisplayText&gt;&lt;style face="superscript"&gt;24&lt;/style&gt;&lt;/DisplayText&gt;&lt;record&gt;&lt;rec-number&gt;26&lt;/rec-number&gt;&lt;foreign-keys&gt;&lt;key app="EN" db-id="eztre9xz3st2r3ewdrrpvt5arvrzpe2x9pve" timestamp="1540234494"&gt;26&lt;/key&gt;&lt;/foreign-keys&gt;&lt;ref-type name="Journal Article"&gt;17&lt;/ref-type&gt;&lt;contributors&gt;&lt;authors&gt;&lt;author&gt;Shlens, Jonathon&lt;/author&gt;&lt;/authors&gt;&lt;/contributors&gt;&lt;titles&gt;&lt;title&gt;A tutorial on principal component analysis&lt;/title&gt;&lt;secondary-title&gt;arXiv preprint arXiv:1404.1100&lt;/secondary-title&gt;&lt;/titles&gt;&lt;periodical&gt;&lt;full-title&gt;arXiv preprint arXiv:1404.1100&lt;/full-title&gt;&lt;/periodical&gt;&lt;dates&gt;&lt;year&gt;2014&lt;/year&gt;&lt;/dates&gt;&lt;urls&gt;&lt;/urls&gt;&lt;/record&gt;&lt;/Cite&gt;&lt;/EndNote&gt;</w:instrText>
      </w:r>
      <w:r w:rsidR="00576E20">
        <w:fldChar w:fldCharType="separate"/>
      </w:r>
      <w:r w:rsidR="00576E20" w:rsidRPr="00576E20">
        <w:rPr>
          <w:noProof/>
          <w:vertAlign w:val="superscript"/>
        </w:rPr>
        <w:t>24</w:t>
      </w:r>
      <w:r w:rsidR="00576E20">
        <w:fldChar w:fldCharType="end"/>
      </w:r>
    </w:p>
    <w:p w14:paraId="7E3AFFEB" w14:textId="77777777" w:rsidR="00407B0F" w:rsidRDefault="004A3D89" w:rsidP="00D03CD8">
      <w:pPr>
        <w:ind w:firstLine="475"/>
      </w:pPr>
      <w:r>
        <w:t>主成分分析是</w:t>
      </w:r>
      <w:r w:rsidR="00B90C8C">
        <w:rPr>
          <w:rFonts w:hint="eastAsia"/>
        </w:rPr>
        <w:t>现代数据分析</w:t>
      </w:r>
      <w:r w:rsidR="00B90C8C">
        <w:t>的</w:t>
      </w:r>
      <w:r w:rsidR="00B90C8C">
        <w:rPr>
          <w:rFonts w:hint="eastAsia"/>
        </w:rPr>
        <w:t>支柱</w:t>
      </w:r>
      <w:r w:rsidR="00B90C8C">
        <w:t>，</w:t>
      </w:r>
      <w:r w:rsidR="00D03CD8">
        <w:t>它</w:t>
      </w:r>
      <w:r w:rsidR="00D03CD8" w:rsidRPr="00D03CD8">
        <w:t>通过线性变换</w:t>
      </w:r>
      <w:r w:rsidR="004222E6">
        <w:t>，</w:t>
      </w:r>
      <w:r w:rsidR="00D03CD8" w:rsidRPr="00D03CD8">
        <w:t>将原始数据变换为一组各维度线性无关的表示，可用于提取数据的主要特征分量</w:t>
      </w:r>
      <w:r w:rsidR="00180C57">
        <w:t>。</w:t>
      </w:r>
    </w:p>
    <w:p w14:paraId="698F8742" w14:textId="18995DC0" w:rsidR="00C135AB" w:rsidRDefault="00407B0F" w:rsidP="00D03CD8">
      <w:pPr>
        <w:ind w:firstLine="475"/>
      </w:pPr>
      <w:r>
        <w:t>其优化目标为</w:t>
      </w:r>
      <w:r w:rsidR="0012759C">
        <w:t>，</w:t>
      </w:r>
      <w:r w:rsidR="0012759C">
        <w:rPr>
          <w:rFonts w:hint="eastAsia"/>
        </w:rPr>
        <w:t>将</w:t>
      </w:r>
      <w:r w:rsidR="0012759C">
        <w:t>一组</w:t>
      </w:r>
      <w:r w:rsidR="0012759C">
        <w:t>N</w:t>
      </w:r>
      <w:r w:rsidR="0012759C">
        <w:t>维向量</w:t>
      </w:r>
      <w:r w:rsidR="00C467E3">
        <w:t>降为</w:t>
      </w:r>
      <w:r w:rsidR="00C467E3">
        <w:t>K</w:t>
      </w:r>
      <w:r w:rsidR="00C467E3">
        <w:t>维，</w:t>
      </w:r>
      <w:r w:rsidR="00765437">
        <w:t>选择</w:t>
      </w:r>
      <w:r w:rsidR="00765437">
        <w:t>K</w:t>
      </w:r>
      <w:r w:rsidR="00765437">
        <w:t>个单位正交基使原始数据变化到这组新的基上之后，</w:t>
      </w:r>
      <w:r w:rsidR="006B25A1">
        <w:t>各</w:t>
      </w:r>
      <w:r w:rsidR="006B25A1">
        <w:rPr>
          <w:rFonts w:hint="eastAsia"/>
        </w:rPr>
        <w:t>组间</w:t>
      </w:r>
      <w:r w:rsidR="0048104A">
        <w:rPr>
          <w:rFonts w:hint="eastAsia"/>
        </w:rPr>
        <w:t>协方差</w:t>
      </w:r>
      <w:r w:rsidR="0048104A">
        <w:t>为</w:t>
      </w:r>
      <w:r w:rsidR="0048104A">
        <w:t>0</w:t>
      </w:r>
      <w:r w:rsidR="0048104A">
        <w:t>，</w:t>
      </w:r>
      <w:r w:rsidR="0004183E">
        <w:rPr>
          <w:rFonts w:hint="eastAsia"/>
        </w:rPr>
        <w:t>组内</w:t>
      </w:r>
      <w:r w:rsidR="0004183E">
        <w:t>方差尽可能大。</w:t>
      </w:r>
    </w:p>
    <w:p w14:paraId="43CDC823" w14:textId="7A536F95" w:rsidR="00C96FE9" w:rsidRPr="001B4463" w:rsidRDefault="00C96FE9" w:rsidP="00D03CD8">
      <w:pPr>
        <w:ind w:firstLine="475"/>
      </w:pPr>
      <w:r>
        <w:rPr>
          <w:rFonts w:hint="eastAsia"/>
        </w:rPr>
        <w:t>我们</w:t>
      </w:r>
      <w:r>
        <w:t>将</w:t>
      </w:r>
      <w:r w:rsidR="00964D48">
        <w:t>原始数据矩阵</w:t>
      </w:r>
      <w:r w:rsidR="00D64E46">
        <w:t>乘以其转</w:t>
      </w:r>
      <w:r w:rsidR="00D64E46">
        <w:rPr>
          <w:rFonts w:hint="eastAsia"/>
        </w:rPr>
        <w:t>置</w:t>
      </w:r>
      <w:r w:rsidR="003900C7">
        <w:t>并</w:t>
      </w:r>
      <w:r w:rsidR="00411334">
        <w:t>乘</w:t>
      </w:r>
      <w:r w:rsidR="00B60FED">
        <w:rPr>
          <w:rFonts w:hint="eastAsia"/>
        </w:rPr>
        <w:t>系数</w:t>
      </w:r>
      <w:r w:rsidR="007F26AC">
        <w:t>1</w:t>
      </w:r>
      <w:r w:rsidR="00AF065C">
        <w:t>/</w:t>
      </w:r>
      <w:r w:rsidR="00217C8A">
        <w:t>n</w:t>
      </w:r>
      <w:r w:rsidR="00AF065C">
        <w:t>，</w:t>
      </w:r>
      <w:r w:rsidR="00291AE4">
        <w:t>得到</w:t>
      </w:r>
      <w:r w:rsidR="00C55D8A">
        <w:t>对角</w:t>
      </w:r>
      <w:r w:rsidR="00C55D8A">
        <w:rPr>
          <w:rFonts w:hint="eastAsia"/>
        </w:rPr>
        <w:t>为</w:t>
      </w:r>
      <w:r w:rsidR="00CD7FBA">
        <w:t>各</w:t>
      </w:r>
      <w:r w:rsidR="00CD7FBA">
        <w:rPr>
          <w:rFonts w:hint="eastAsia"/>
        </w:rPr>
        <w:t>组</w:t>
      </w:r>
      <w:r w:rsidR="00CD7FBA">
        <w:t>内方差，</w:t>
      </w:r>
      <w:r w:rsidR="00C64839">
        <w:t>其他元素为</w:t>
      </w:r>
      <w:r w:rsidR="008C6EB2">
        <w:t>对应组</w:t>
      </w:r>
      <w:r w:rsidR="008C6EB2">
        <w:rPr>
          <w:rFonts w:hint="eastAsia"/>
        </w:rPr>
        <w:t>间</w:t>
      </w:r>
      <w:r w:rsidR="008C6EB2">
        <w:t>协方差的</w:t>
      </w:r>
      <w:r w:rsidR="001018C7">
        <w:t>对称</w:t>
      </w:r>
      <w:r w:rsidR="00783356">
        <w:t>矩阵</w:t>
      </w:r>
      <w:r w:rsidR="0096787C">
        <w:t>C</w:t>
      </w:r>
      <w:r w:rsidR="0096787C" w:rsidRPr="0096787C">
        <w:rPr>
          <w:vertAlign w:val="subscript"/>
        </w:rPr>
        <w:t>X</w:t>
      </w:r>
      <w:r w:rsidR="0005339B">
        <w:t>=</w:t>
      </w:r>
      <w:r w:rsidR="00217C8A">
        <w:t>1/n XX</w:t>
      </w:r>
      <w:r w:rsidR="00217C8A">
        <w:rPr>
          <w:vertAlign w:val="superscript"/>
        </w:rPr>
        <w:t>T</w:t>
      </w:r>
      <w:r w:rsidR="00962D28">
        <w:t>.</w:t>
      </w:r>
      <w:r w:rsidR="00962D28">
        <w:t>设变换后数据矩阵为</w:t>
      </w:r>
      <w:r w:rsidR="00962D28">
        <w:t>Y</w:t>
      </w:r>
      <w:r w:rsidR="00962D28">
        <w:t>，</w:t>
      </w:r>
      <w:r w:rsidR="00A85FB4">
        <w:t>Y=PX</w:t>
      </w:r>
      <w:r w:rsidR="00A85FB4">
        <w:t>，</w:t>
      </w:r>
      <w:r w:rsidR="00962D28">
        <w:t>则</w:t>
      </w:r>
      <w:r w:rsidR="00805592">
        <w:t>Y</w:t>
      </w:r>
      <w:r w:rsidR="00805592">
        <w:t>的协方差矩阵为</w:t>
      </w:r>
      <w:r w:rsidR="001948BD">
        <w:t>C</w:t>
      </w:r>
      <w:r w:rsidR="001948BD" w:rsidRPr="00265A1A">
        <w:rPr>
          <w:vertAlign w:val="subscript"/>
        </w:rPr>
        <w:t>Y</w:t>
      </w:r>
      <w:r w:rsidR="001948BD">
        <w:t>=</w:t>
      </w:r>
      <w:r w:rsidR="00265A1A">
        <w:t>PC</w:t>
      </w:r>
      <w:r w:rsidR="00265A1A" w:rsidRPr="00265A1A">
        <w:rPr>
          <w:vertAlign w:val="subscript"/>
        </w:rPr>
        <w:t>X</w:t>
      </w:r>
      <w:r w:rsidR="00265A1A">
        <w:t>P</w:t>
      </w:r>
      <w:r w:rsidR="00265A1A" w:rsidRPr="00265A1A">
        <w:rPr>
          <w:vertAlign w:val="superscript"/>
        </w:rPr>
        <w:t>T</w:t>
      </w:r>
      <w:r w:rsidR="001B4463">
        <w:t>.</w:t>
      </w:r>
      <w:r w:rsidR="003A3149">
        <w:t xml:space="preserve"> </w:t>
      </w:r>
      <w:r w:rsidR="00DC5FF2">
        <w:rPr>
          <w:rFonts w:hint="eastAsia"/>
        </w:rPr>
        <w:t>根据</w:t>
      </w:r>
      <w:r w:rsidR="00DC5FF2">
        <w:t>实对称矩阵的</w:t>
      </w:r>
      <w:r w:rsidR="00DC5FF2">
        <w:rPr>
          <w:rFonts w:hint="eastAsia"/>
        </w:rPr>
        <w:t>性质，</w:t>
      </w:r>
      <w:r w:rsidR="00786A37">
        <w:t>可以找到</w:t>
      </w:r>
      <w:r w:rsidR="00086002">
        <w:t>由</w:t>
      </w:r>
      <w:r w:rsidR="00086002">
        <w:lastRenderedPageBreak/>
        <w:t>n</w:t>
      </w:r>
      <w:r w:rsidR="00086002">
        <w:t>个</w:t>
      </w:r>
      <w:r w:rsidR="00153CCB">
        <w:t>单位</w:t>
      </w:r>
      <w:r w:rsidR="00153CCB">
        <w:rPr>
          <w:rFonts w:hint="eastAsia"/>
        </w:rPr>
        <w:t>正交特征向量</w:t>
      </w:r>
      <w:r w:rsidR="00153CCB">
        <w:t>组成的矩阵</w:t>
      </w:r>
      <w:r w:rsidR="00153CCB">
        <w:t>E</w:t>
      </w:r>
      <w:r w:rsidR="00153CCB">
        <w:t>，</w:t>
      </w:r>
      <w:r w:rsidR="00153CCB">
        <w:rPr>
          <w:rFonts w:hint="eastAsia"/>
        </w:rPr>
        <w:t>使得</w:t>
      </w:r>
      <w:r w:rsidR="00131B2F">
        <w:t>E</w:t>
      </w:r>
      <w:r w:rsidR="00131B2F" w:rsidRPr="00335F75">
        <w:rPr>
          <w:vertAlign w:val="superscript"/>
        </w:rPr>
        <w:t>T</w:t>
      </w:r>
      <w:r w:rsidR="00131B2F">
        <w:t>CE</w:t>
      </w:r>
      <w:r w:rsidR="00131B2F">
        <w:t>为</w:t>
      </w:r>
      <w:r w:rsidR="00131B2F">
        <w:rPr>
          <w:rFonts w:hint="eastAsia"/>
        </w:rPr>
        <w:t>一</w:t>
      </w:r>
      <w:r w:rsidR="00131B2F">
        <w:t>对角矩阵。</w:t>
      </w:r>
      <w:r w:rsidR="00CC0EBF">
        <w:t>由此可以得到</w:t>
      </w:r>
      <w:r w:rsidR="00E115E4">
        <w:t>作用于原始数据矩阵的</w:t>
      </w:r>
      <w:r w:rsidR="005E50F2">
        <w:t>矩阵</w:t>
      </w:r>
      <w:r w:rsidR="005E50F2">
        <w:t>P=E</w:t>
      </w:r>
      <w:r w:rsidR="005E50F2" w:rsidRPr="005E50F2">
        <w:rPr>
          <w:vertAlign w:val="superscript"/>
        </w:rPr>
        <w:t>T</w:t>
      </w:r>
      <w:r w:rsidR="005E50F2">
        <w:t>，</w:t>
      </w:r>
      <w:r w:rsidR="001E5396">
        <w:t>处理后数据</w:t>
      </w:r>
      <w:r w:rsidR="000B50F2">
        <w:t>Y=PX</w:t>
      </w:r>
      <w:r w:rsidR="00E45B54">
        <w:t>.</w:t>
      </w:r>
    </w:p>
    <w:p w14:paraId="2BD5513E" w14:textId="50C834AA" w:rsidR="0052145F" w:rsidRDefault="0052145F" w:rsidP="004A3D89">
      <w:pPr>
        <w:ind w:firstLine="475"/>
      </w:pPr>
      <w:r>
        <w:rPr>
          <w:rFonts w:hint="eastAsia"/>
        </w:rPr>
        <w:t>这里</w:t>
      </w:r>
      <w:r>
        <w:t>使用</w:t>
      </w:r>
      <w:r>
        <w:t>R</w:t>
      </w:r>
      <w:r>
        <w:t>语言</w:t>
      </w:r>
      <w:r w:rsidR="00B23E63">
        <w:fldChar w:fldCharType="begin"/>
      </w:r>
      <w:r w:rsidR="00576E20">
        <w:instrText xml:space="preserve"> ADDIN EN.CITE &lt;EndNote&gt;&lt;Cite&gt;&lt;Author&gt;Team&lt;/Author&gt;&lt;Year&gt;2013&lt;/Year&gt;&lt;RecNum&gt;25&lt;/RecNum&gt;&lt;DisplayText&gt;&lt;style face="superscript"&gt;25&lt;/style&gt;&lt;/DisplayText&gt;&lt;record&gt;&lt;rec-number&gt;25&lt;/rec-number&gt;&lt;foreign-keys&gt;&lt;key app="EN" db-id="eztre9xz3st2r3ewdrrpvt5arvrzpe2x9pve" timestamp="1540233206"&gt;25&lt;/key&gt;&lt;/foreign-keys&gt;&lt;ref-type name="Journal Article"&gt;17&lt;/ref-type&gt;&lt;contributors&gt;&lt;authors&gt;&lt;author&gt;Team, R Core&lt;/author&gt;&lt;/authors&gt;&lt;/contributors&gt;&lt;titles&gt;&lt;title&gt;R: A language and environment for statistical computing&lt;/title&gt;&lt;/titles&gt;&lt;dates&gt;&lt;year&gt;2013&lt;/year&gt;&lt;/dates&gt;&lt;urls&gt;&lt;/urls&gt;&lt;/record&gt;&lt;/Cite&gt;&lt;/EndNote&gt;</w:instrText>
      </w:r>
      <w:r w:rsidR="00B23E63">
        <w:fldChar w:fldCharType="separate"/>
      </w:r>
      <w:r w:rsidR="00576E20" w:rsidRPr="00576E20">
        <w:rPr>
          <w:noProof/>
          <w:vertAlign w:val="superscript"/>
        </w:rPr>
        <w:t>25</w:t>
      </w:r>
      <w:r w:rsidR="00B23E63">
        <w:fldChar w:fldCharType="end"/>
      </w:r>
      <w:r>
        <w:t>包对</w:t>
      </w:r>
      <w:r w:rsidR="00C436D7">
        <w:t>部分双碱基密度数据进行主成分分析，</w:t>
      </w:r>
      <w:r w:rsidR="005A20B5">
        <w:t>以观察其相关性和所蕴含信息的丰富程度。</w:t>
      </w:r>
    </w:p>
    <w:p w14:paraId="3E2514AA" w14:textId="77777777" w:rsidR="006C7FF2" w:rsidRDefault="006C7FF2" w:rsidP="004A3D89">
      <w:pPr>
        <w:ind w:firstLine="475"/>
      </w:pPr>
    </w:p>
    <w:p w14:paraId="4244E91C" w14:textId="77777777" w:rsidR="00832196" w:rsidRPr="0038323C" w:rsidRDefault="00B07C5B" w:rsidP="00B07C5B">
      <w:pPr>
        <w:rPr>
          <w:b/>
        </w:rPr>
      </w:pPr>
      <w:r w:rsidRPr="0038323C">
        <w:rPr>
          <w:b/>
        </w:rPr>
        <w:t>三、</w:t>
      </w:r>
      <w:r w:rsidR="004C7480" w:rsidRPr="0038323C">
        <w:rPr>
          <w:b/>
        </w:rPr>
        <w:t>研究</w:t>
      </w:r>
      <w:r w:rsidR="00832196" w:rsidRPr="0038323C">
        <w:rPr>
          <w:rFonts w:hint="eastAsia"/>
          <w:b/>
        </w:rPr>
        <w:t>数据</w:t>
      </w:r>
      <w:r w:rsidR="00832196" w:rsidRPr="0038323C">
        <w:rPr>
          <w:b/>
        </w:rPr>
        <w:t>与结果</w:t>
      </w:r>
    </w:p>
    <w:p w14:paraId="3793CCD9" w14:textId="77777777" w:rsidR="00167A3C" w:rsidRDefault="00167A3C" w:rsidP="00B07C5B">
      <w:pPr>
        <w:numPr>
          <w:ilvl w:val="0"/>
          <w:numId w:val="11"/>
        </w:numPr>
      </w:pPr>
      <w:r>
        <w:rPr>
          <w:rFonts w:hint="eastAsia"/>
        </w:rPr>
        <w:t>不同</w:t>
      </w:r>
      <w:r>
        <w:t>物种</w:t>
      </w:r>
      <w:r>
        <w:t>DNA</w:t>
      </w:r>
      <w:r>
        <w:t>双碱基长程相关性特征</w:t>
      </w:r>
    </w:p>
    <w:p w14:paraId="3E19E444" w14:textId="031AC986" w:rsidR="00A91BCE" w:rsidRDefault="00017FB3" w:rsidP="009974D5">
      <w:pPr>
        <w:ind w:firstLine="475"/>
      </w:pPr>
      <w:r>
        <w:t>如</w:t>
      </w:r>
      <w:r w:rsidR="005E2ED7">
        <w:t>上文所述，</w:t>
      </w:r>
      <w:r w:rsidR="00A91BCE">
        <w:t>我</w:t>
      </w:r>
      <w:r w:rsidR="00206858">
        <w:t>对</w:t>
      </w:r>
      <w:r w:rsidR="002A2B6C">
        <w:rPr>
          <w:rFonts w:hint="eastAsia"/>
        </w:rPr>
        <w:t>下表</w:t>
      </w:r>
      <w:r w:rsidR="002A2B6C">
        <w:t>中</w:t>
      </w:r>
      <w:r w:rsidR="00D85E24">
        <w:t>所列</w:t>
      </w:r>
      <w:r w:rsidR="00353468">
        <w:t>生物的</w:t>
      </w:r>
      <w:r w:rsidR="00206858">
        <w:t>16</w:t>
      </w:r>
      <w:r w:rsidR="00206858">
        <w:rPr>
          <w:rFonts w:hint="eastAsia"/>
        </w:rPr>
        <w:t>种</w:t>
      </w:r>
      <w:r w:rsidR="00206858">
        <w:t>不同碱基的</w:t>
      </w:r>
      <w:r w:rsidR="002C783E">
        <w:t>自身</w:t>
      </w:r>
      <w:r w:rsidR="005C354B">
        <w:t>长程相关性</w:t>
      </w:r>
      <w:r w:rsidR="00220C03">
        <w:t>进行了计算，</w:t>
      </w:r>
      <w:r w:rsidR="005C64B4">
        <w:t>并绘制了各个物种</w:t>
      </w:r>
      <w:r w:rsidR="00A41439">
        <w:t>各染色体</w:t>
      </w:r>
      <w:r w:rsidR="00584546">
        <w:t>不同双碱基</w:t>
      </w:r>
      <w:r w:rsidR="0017394F">
        <w:t>长程</w:t>
      </w:r>
      <w:r w:rsidR="0017394F">
        <w:rPr>
          <w:rFonts w:hint="eastAsia"/>
        </w:rPr>
        <w:t>相关性</w:t>
      </w:r>
      <w:r w:rsidR="0017394F">
        <w:t>图，</w:t>
      </w:r>
      <w:r w:rsidR="0017394F">
        <w:rPr>
          <w:rFonts w:hint="eastAsia"/>
        </w:rPr>
        <w:t>见</w:t>
      </w:r>
      <w:r w:rsidR="0017394F">
        <w:t>附件。</w:t>
      </w:r>
    </w:p>
    <w:p w14:paraId="56E8CB74" w14:textId="501C445D" w:rsidR="009A2A2E" w:rsidRPr="009A2A2E" w:rsidRDefault="009A2A2E" w:rsidP="0076436E">
      <w:pPr>
        <w:pStyle w:val="ac"/>
        <w:keepNext/>
        <w:jc w:val="center"/>
        <w:rPr>
          <w:sz w:val="21"/>
          <w:szCs w:val="21"/>
        </w:rPr>
      </w:pPr>
      <w:r w:rsidRPr="009A2A2E">
        <w:rPr>
          <w:rFonts w:hint="eastAsia"/>
          <w:sz w:val="21"/>
          <w:szCs w:val="21"/>
        </w:rPr>
        <w:t>表格</w:t>
      </w:r>
      <w:r w:rsidRPr="009A2A2E">
        <w:rPr>
          <w:rFonts w:hint="eastAsia"/>
          <w:sz w:val="21"/>
          <w:szCs w:val="21"/>
        </w:rPr>
        <w:t xml:space="preserve"> </w:t>
      </w:r>
      <w:r w:rsidRPr="009A2A2E">
        <w:rPr>
          <w:sz w:val="21"/>
          <w:szCs w:val="21"/>
        </w:rPr>
        <w:fldChar w:fldCharType="begin"/>
      </w:r>
      <w:r w:rsidRPr="009A2A2E">
        <w:rPr>
          <w:sz w:val="21"/>
          <w:szCs w:val="21"/>
        </w:rPr>
        <w:instrText xml:space="preserve"> </w:instrText>
      </w:r>
      <w:r w:rsidRPr="009A2A2E">
        <w:rPr>
          <w:rFonts w:hint="eastAsia"/>
          <w:sz w:val="21"/>
          <w:szCs w:val="21"/>
        </w:rPr>
        <w:instrText xml:space="preserve">SEQ </w:instrText>
      </w:r>
      <w:r w:rsidRPr="009A2A2E">
        <w:rPr>
          <w:rFonts w:hint="eastAsia"/>
          <w:sz w:val="21"/>
          <w:szCs w:val="21"/>
        </w:rPr>
        <w:instrText>表格</w:instrText>
      </w:r>
      <w:r w:rsidRPr="009A2A2E">
        <w:rPr>
          <w:rFonts w:hint="eastAsia"/>
          <w:sz w:val="21"/>
          <w:szCs w:val="21"/>
        </w:rPr>
        <w:instrText xml:space="preserve"> \* ARABIC</w:instrText>
      </w:r>
      <w:r w:rsidRPr="009A2A2E">
        <w:rPr>
          <w:sz w:val="21"/>
          <w:szCs w:val="21"/>
        </w:rPr>
        <w:instrText xml:space="preserve"> </w:instrText>
      </w:r>
      <w:r w:rsidRPr="009A2A2E">
        <w:rPr>
          <w:sz w:val="21"/>
          <w:szCs w:val="21"/>
        </w:rPr>
        <w:fldChar w:fldCharType="separate"/>
      </w:r>
      <w:r w:rsidR="00E5110F">
        <w:rPr>
          <w:noProof/>
          <w:sz w:val="21"/>
          <w:szCs w:val="21"/>
        </w:rPr>
        <w:t>1</w:t>
      </w:r>
      <w:r w:rsidRPr="009A2A2E">
        <w:rPr>
          <w:sz w:val="21"/>
          <w:szCs w:val="21"/>
        </w:rPr>
        <w:fldChar w:fldCharType="end"/>
      </w:r>
      <w:r>
        <w:rPr>
          <w:sz w:val="21"/>
          <w:szCs w:val="21"/>
        </w:rPr>
        <w:t xml:space="preserve"> </w:t>
      </w:r>
      <w:r>
        <w:rPr>
          <w:sz w:val="21"/>
          <w:szCs w:val="21"/>
        </w:rPr>
        <w:t>计算长程相关性所使用物种</w:t>
      </w:r>
      <w:r w:rsidR="00047708">
        <w:rPr>
          <w:sz w:val="21"/>
          <w:szCs w:val="21"/>
        </w:rPr>
        <w:t>名称</w:t>
      </w:r>
    </w:p>
    <w:tbl>
      <w:tblPr>
        <w:tblW w:w="6083" w:type="dxa"/>
        <w:jc w:val="center"/>
        <w:tblLook w:val="04A0" w:firstRow="1" w:lastRow="0" w:firstColumn="1" w:lastColumn="0" w:noHBand="0" w:noVBand="1"/>
      </w:tblPr>
      <w:tblGrid>
        <w:gridCol w:w="2965"/>
        <w:gridCol w:w="3118"/>
      </w:tblGrid>
      <w:tr w:rsidR="00656B5A" w:rsidRPr="007C2D5B" w14:paraId="2B96D478" w14:textId="77777777" w:rsidTr="0076436E">
        <w:trPr>
          <w:trHeight w:val="303"/>
          <w:jc w:val="center"/>
        </w:trPr>
        <w:tc>
          <w:tcPr>
            <w:tcW w:w="608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4712E" w14:textId="00C7FE41" w:rsidR="00656B5A" w:rsidRPr="007C2D5B" w:rsidRDefault="00656B5A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物种名称对照</w:t>
            </w:r>
          </w:p>
        </w:tc>
      </w:tr>
      <w:tr w:rsidR="001C30B7" w:rsidRPr="007C2D5B" w14:paraId="68D5A57B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1C281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Atlantic cod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FB092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鳕鱼</w:t>
            </w:r>
          </w:p>
        </w:tc>
      </w:tr>
      <w:tr w:rsidR="001C30B7" w:rsidRPr="007C2D5B" w14:paraId="45D5CB65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A54B8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Coelacanth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10C68" w14:textId="52FB6C4A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腔棘鱼</w:t>
            </w:r>
          </w:p>
        </w:tc>
      </w:tr>
      <w:tr w:rsidR="001C30B7" w:rsidRPr="007C2D5B" w14:paraId="78967D18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8C4D3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Elephant shark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3920B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象鲨鱼</w:t>
            </w:r>
          </w:p>
        </w:tc>
      </w:tr>
      <w:tr w:rsidR="001C30B7" w:rsidRPr="007C2D5B" w14:paraId="3F81DA4F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9FE66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Fugu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1727B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河豚</w:t>
            </w:r>
          </w:p>
        </w:tc>
      </w:tr>
      <w:tr w:rsidR="001C30B7" w:rsidRPr="007C2D5B" w14:paraId="077797D2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0EBD4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Lamprey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409C4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七思鳗；八目鳗</w:t>
            </w:r>
          </w:p>
        </w:tc>
      </w:tr>
      <w:tr w:rsidR="001C30B7" w:rsidRPr="007C2D5B" w14:paraId="19DE7976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81142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Medaka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ACCC5" w14:textId="777B5F14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青鳉</w:t>
            </w:r>
            <w:r w:rsidRPr="007C2D5B">
              <w:rPr>
                <w:rFonts w:eastAsiaTheme="minorEastAsia"/>
                <w:color w:val="000000"/>
              </w:rPr>
              <w:t xml:space="preserve"> </w:t>
            </w:r>
          </w:p>
        </w:tc>
      </w:tr>
      <w:tr w:rsidR="001C30B7" w:rsidRPr="007C2D5B" w14:paraId="68E6BF5B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659D2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Nile tilapia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0785F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罗非鱼</w:t>
            </w:r>
          </w:p>
        </w:tc>
      </w:tr>
      <w:tr w:rsidR="001C30B7" w:rsidRPr="007C2D5B" w14:paraId="73BE1162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80702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Stickleback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1C8B8" w14:textId="12762DA0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棘鱼</w:t>
            </w:r>
          </w:p>
        </w:tc>
      </w:tr>
      <w:tr w:rsidR="001C30B7" w:rsidRPr="007C2D5B" w14:paraId="483151D6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DD4EF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Tetraodon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ECA3C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刺豚</w:t>
            </w:r>
          </w:p>
        </w:tc>
      </w:tr>
      <w:tr w:rsidR="001C30B7" w:rsidRPr="007C2D5B" w14:paraId="5F59B90F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D6A44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Tibetan frog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27F48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藏蛙</w:t>
            </w:r>
          </w:p>
        </w:tc>
      </w:tr>
      <w:tr w:rsidR="001C30B7" w:rsidRPr="007C2D5B" w14:paraId="692010DD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D4E5E" w14:textId="59139706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A. gambiae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41E6D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冈比亚按蚊</w:t>
            </w:r>
          </w:p>
        </w:tc>
      </w:tr>
      <w:tr w:rsidR="001C30B7" w:rsidRPr="007C2D5B" w14:paraId="16AE0A6C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3E340" w14:textId="4E01701C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A. mellifera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1D67A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墨西哥蜜蜂</w:t>
            </w:r>
          </w:p>
        </w:tc>
      </w:tr>
      <w:tr w:rsidR="001C30B7" w:rsidRPr="007C2D5B" w14:paraId="7EE4C0A6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28DB4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D. melanogaster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2FC46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果蝇</w:t>
            </w:r>
          </w:p>
        </w:tc>
      </w:tr>
      <w:tr w:rsidR="001C30B7" w:rsidRPr="007C2D5B" w14:paraId="3E14825B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F9B7D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D. persimilis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CE11A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植绥螨</w:t>
            </w:r>
          </w:p>
        </w:tc>
      </w:tr>
      <w:tr w:rsidR="001C30B7" w:rsidRPr="007C2D5B" w14:paraId="74FD1172" w14:textId="77777777" w:rsidTr="0076436E">
        <w:trPr>
          <w:trHeight w:val="344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9A3B8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C. elegans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A8856" w14:textId="77777777" w:rsidR="00A04B33" w:rsidRPr="007C2D5B" w:rsidRDefault="00A04B33">
            <w:pPr>
              <w:rPr>
                <w:rFonts w:eastAsiaTheme="minorEastAsia"/>
                <w:color w:val="333333"/>
              </w:rPr>
            </w:pPr>
            <w:r w:rsidRPr="007C2D5B">
              <w:rPr>
                <w:rFonts w:eastAsiaTheme="minorEastAsia"/>
                <w:color w:val="333333"/>
              </w:rPr>
              <w:t>秀丽隐杆线虫</w:t>
            </w:r>
          </w:p>
        </w:tc>
      </w:tr>
      <w:tr w:rsidR="001C30B7" w:rsidRPr="007C2D5B" w14:paraId="104C47E4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34A30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Platypus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1CC02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鸭嘴兽</w:t>
            </w:r>
          </w:p>
        </w:tc>
      </w:tr>
      <w:tr w:rsidR="001C30B7" w:rsidRPr="007C2D5B" w14:paraId="4F590ED4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E9D2A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Frog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03BF6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青蛙</w:t>
            </w:r>
          </w:p>
        </w:tc>
      </w:tr>
      <w:tr w:rsidR="001C30B7" w:rsidRPr="007C2D5B" w14:paraId="7D71A35E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AB947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American alligator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29F9A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美洲短吻鳄</w:t>
            </w:r>
          </w:p>
        </w:tc>
      </w:tr>
      <w:tr w:rsidR="001C30B7" w:rsidRPr="007C2D5B" w14:paraId="6ED48319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557D8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Chicken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7B555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鸡</w:t>
            </w:r>
          </w:p>
        </w:tc>
      </w:tr>
      <w:tr w:rsidR="001C30B7" w:rsidRPr="007C2D5B" w14:paraId="23ABCB40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654C9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Lizard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F82DB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蜥蜴</w:t>
            </w:r>
          </w:p>
        </w:tc>
      </w:tr>
      <w:tr w:rsidR="001C30B7" w:rsidRPr="007C2D5B" w14:paraId="2FC90FD4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118DD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Painted turtle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39C1F" w14:textId="5AC10553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彩色龟；锦龟</w:t>
            </w:r>
          </w:p>
        </w:tc>
      </w:tr>
      <w:tr w:rsidR="001C30B7" w:rsidRPr="007C2D5B" w14:paraId="7CB3594C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10531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Turkey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10616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火鸡</w:t>
            </w:r>
          </w:p>
        </w:tc>
      </w:tr>
      <w:tr w:rsidR="001C30B7" w:rsidRPr="007C2D5B" w14:paraId="6481056E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5BA9D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 xml:space="preserve">Zebrafish 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4D235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斑马鱼</w:t>
            </w:r>
          </w:p>
        </w:tc>
      </w:tr>
      <w:tr w:rsidR="001C30B7" w:rsidRPr="007C2D5B" w14:paraId="76A7EAB0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A466B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Human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C6192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人</w:t>
            </w:r>
          </w:p>
        </w:tc>
      </w:tr>
      <w:tr w:rsidR="001C30B7" w:rsidRPr="007C2D5B" w14:paraId="771E770C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35B2C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Mouse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D7CEE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小鼠</w:t>
            </w:r>
          </w:p>
        </w:tc>
      </w:tr>
      <w:tr w:rsidR="001C30B7" w:rsidRPr="007C2D5B" w14:paraId="3E8680A5" w14:textId="77777777" w:rsidTr="0076436E">
        <w:trPr>
          <w:trHeight w:val="303"/>
          <w:jc w:val="center"/>
        </w:trPr>
        <w:tc>
          <w:tcPr>
            <w:tcW w:w="29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9F73A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Golden ealge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E4D40" w14:textId="77777777" w:rsidR="00A04B33" w:rsidRPr="007C2D5B" w:rsidRDefault="00A04B33">
            <w:pPr>
              <w:rPr>
                <w:rFonts w:eastAsiaTheme="minorEastAsia"/>
                <w:color w:val="000000"/>
              </w:rPr>
            </w:pPr>
            <w:r w:rsidRPr="007C2D5B">
              <w:rPr>
                <w:rFonts w:eastAsiaTheme="minorEastAsia"/>
                <w:color w:val="000000"/>
              </w:rPr>
              <w:t>金鹰</w:t>
            </w:r>
          </w:p>
        </w:tc>
      </w:tr>
    </w:tbl>
    <w:p w14:paraId="214F26FF" w14:textId="77777777" w:rsidR="00C96220" w:rsidRDefault="00C96220" w:rsidP="009974D5">
      <w:pPr>
        <w:ind w:firstLine="475"/>
      </w:pPr>
    </w:p>
    <w:p w14:paraId="2AB2F05E" w14:textId="77777777" w:rsidR="009C4E5B" w:rsidRDefault="009C4E5B" w:rsidP="009C4E5B">
      <w:pPr>
        <w:numPr>
          <w:ilvl w:val="1"/>
          <w:numId w:val="11"/>
        </w:numPr>
      </w:pPr>
      <w:bookmarkStart w:id="1" w:name="OLE_LINK11"/>
      <w:bookmarkStart w:id="2" w:name="OLE_LINK12"/>
      <w:r>
        <w:t>斜率与相关长度</w:t>
      </w:r>
    </w:p>
    <w:p w14:paraId="3F8B4F97" w14:textId="63955108" w:rsidR="008D02AA" w:rsidRDefault="008D02AA" w:rsidP="0049770F">
      <w:pPr>
        <w:ind w:firstLine="475"/>
      </w:pPr>
      <w:r>
        <w:t>我对</w:t>
      </w:r>
      <w:r w:rsidR="002A1BAE">
        <w:t>双碱基长程</w:t>
      </w:r>
      <w:r w:rsidR="002A1BAE">
        <w:rPr>
          <w:rFonts w:hint="eastAsia"/>
        </w:rPr>
        <w:t>相关性</w:t>
      </w:r>
      <w:r w:rsidR="008400DB">
        <w:t>取对数后</w:t>
      </w:r>
      <w:r w:rsidR="0096709D">
        <w:rPr>
          <w:rFonts w:hint="eastAsia"/>
        </w:rPr>
        <w:t>的</w:t>
      </w:r>
      <w:r w:rsidR="0096709D">
        <w:t>相关</w:t>
      </w:r>
      <w:r w:rsidR="00CC1B32">
        <w:t>部分（接近直线</w:t>
      </w:r>
      <w:r w:rsidR="00CC1B32">
        <w:rPr>
          <w:rFonts w:hint="eastAsia"/>
        </w:rPr>
        <w:t>且</w:t>
      </w:r>
      <w:r w:rsidR="00CC1B32">
        <w:t>无剧烈抖动的部分</w:t>
      </w:r>
      <w:r w:rsidR="00CC1B32">
        <w:rPr>
          <w:rFonts w:hint="eastAsia"/>
        </w:rPr>
        <w:t>）</w:t>
      </w:r>
      <w:r w:rsidR="00CC1B32">
        <w:t>进行了</w:t>
      </w:r>
      <w:r w:rsidR="0096709D">
        <w:t>长度</w:t>
      </w:r>
      <w:r w:rsidR="00CC1B32">
        <w:t>和</w:t>
      </w:r>
      <w:r w:rsidR="00CA7C46">
        <w:t>斜率</w:t>
      </w:r>
      <w:r w:rsidR="00EC3064">
        <w:t>的</w:t>
      </w:r>
      <w:r w:rsidR="007829D5">
        <w:t>统计，</w:t>
      </w:r>
      <w:r w:rsidR="00AF4B96">
        <w:t>如</w:t>
      </w:r>
      <w:r w:rsidR="00F47977">
        <w:t>下表所示。</w:t>
      </w:r>
      <w:r w:rsidR="00945445">
        <w:rPr>
          <w:rFonts w:hint="eastAsia"/>
        </w:rPr>
        <w:t>其中</w:t>
      </w:r>
      <w:r w:rsidR="00CE5D65">
        <w:t>长度为</w:t>
      </w:r>
      <w:r w:rsidR="00FE2154">
        <w:t>取对数后得到的幂</w:t>
      </w:r>
      <w:r w:rsidR="00FA3C04">
        <w:t>，斜率为</w:t>
      </w:r>
      <w:r w:rsidR="00433914">
        <w:t>取对数后近似直线部分的斜率，</w:t>
      </w:r>
      <w:r w:rsidR="00945445">
        <w:rPr>
          <w:rFonts w:hint="eastAsia"/>
        </w:rPr>
        <w:t>相关</w:t>
      </w:r>
      <w:r w:rsidR="00945445">
        <w:t>斜率为斜率的绝对值。</w:t>
      </w:r>
    </w:p>
    <w:p w14:paraId="5E9E2945" w14:textId="77777777" w:rsidR="00AF4B96" w:rsidRDefault="00AF4B96" w:rsidP="0049770F">
      <w:pPr>
        <w:ind w:firstLine="475"/>
      </w:pPr>
    </w:p>
    <w:p w14:paraId="3DB2D15A" w14:textId="41C68756" w:rsidR="00AF4B96" w:rsidRPr="00C6676F" w:rsidRDefault="00AF4B96" w:rsidP="00AF4B96">
      <w:pPr>
        <w:pStyle w:val="ac"/>
        <w:keepNext/>
        <w:rPr>
          <w:rFonts w:ascii="Times New Roman" w:hAnsi="Times New Roman" w:cs="Times New Roman"/>
          <w:sz w:val="21"/>
          <w:szCs w:val="21"/>
        </w:rPr>
      </w:pPr>
      <w:r w:rsidRPr="00C6676F">
        <w:rPr>
          <w:rFonts w:ascii="Times New Roman" w:hAnsi="Times New Roman" w:cs="Times New Roman"/>
          <w:sz w:val="21"/>
          <w:szCs w:val="21"/>
        </w:rPr>
        <w:lastRenderedPageBreak/>
        <w:t>表格</w:t>
      </w:r>
      <w:r w:rsidRPr="00C6676F">
        <w:rPr>
          <w:rFonts w:ascii="Times New Roman" w:hAnsi="Times New Roman" w:cs="Times New Roman"/>
          <w:sz w:val="21"/>
          <w:szCs w:val="21"/>
        </w:rPr>
        <w:t xml:space="preserve"> </w:t>
      </w:r>
      <w:r w:rsidRPr="00C6676F">
        <w:rPr>
          <w:rFonts w:ascii="Times New Roman" w:hAnsi="Times New Roman" w:cs="Times New Roman"/>
          <w:sz w:val="21"/>
          <w:szCs w:val="21"/>
        </w:rPr>
        <w:fldChar w:fldCharType="begin"/>
      </w:r>
      <w:r w:rsidRPr="00C6676F">
        <w:rPr>
          <w:rFonts w:ascii="Times New Roman" w:hAnsi="Times New Roman" w:cs="Times New Roman"/>
          <w:sz w:val="21"/>
          <w:szCs w:val="21"/>
        </w:rPr>
        <w:instrText xml:space="preserve"> SEQ </w:instrText>
      </w:r>
      <w:r w:rsidRPr="00C6676F">
        <w:rPr>
          <w:rFonts w:ascii="Times New Roman" w:hAnsi="Times New Roman" w:cs="Times New Roman"/>
          <w:sz w:val="21"/>
          <w:szCs w:val="21"/>
        </w:rPr>
        <w:instrText>表格</w:instrText>
      </w:r>
      <w:r w:rsidRPr="00C6676F">
        <w:rPr>
          <w:rFonts w:ascii="Times New Roman" w:hAnsi="Times New Roman" w:cs="Times New Roman"/>
          <w:sz w:val="21"/>
          <w:szCs w:val="21"/>
        </w:rPr>
        <w:instrText xml:space="preserve"> \* ARABIC </w:instrText>
      </w:r>
      <w:r w:rsidRPr="00C6676F">
        <w:rPr>
          <w:rFonts w:ascii="Times New Roman" w:hAnsi="Times New Roman" w:cs="Times New Roman"/>
          <w:sz w:val="21"/>
          <w:szCs w:val="21"/>
        </w:rPr>
        <w:fldChar w:fldCharType="separate"/>
      </w:r>
      <w:r w:rsidR="00E5110F">
        <w:rPr>
          <w:rFonts w:ascii="Times New Roman" w:hAnsi="Times New Roman" w:cs="Times New Roman"/>
          <w:noProof/>
          <w:sz w:val="21"/>
          <w:szCs w:val="21"/>
        </w:rPr>
        <w:t>2</w:t>
      </w:r>
      <w:r w:rsidRPr="00C6676F">
        <w:rPr>
          <w:rFonts w:ascii="Times New Roman" w:hAnsi="Times New Roman" w:cs="Times New Roman"/>
          <w:sz w:val="21"/>
          <w:szCs w:val="21"/>
        </w:rPr>
        <w:fldChar w:fldCharType="end"/>
      </w:r>
      <w:r w:rsidR="00C6676F">
        <w:rPr>
          <w:rFonts w:ascii="Times New Roman" w:hAnsi="Times New Roman" w:cs="Times New Roman"/>
          <w:sz w:val="21"/>
          <w:szCs w:val="21"/>
        </w:rPr>
        <w:t xml:space="preserve"> </w:t>
      </w:r>
      <w:r w:rsidR="00F436F5">
        <w:rPr>
          <w:rFonts w:ascii="Times New Roman" w:hAnsi="Times New Roman" w:cs="Times New Roman"/>
          <w:sz w:val="21"/>
          <w:szCs w:val="21"/>
        </w:rPr>
        <w:t>不同物种双碱基</w:t>
      </w:r>
      <w:r w:rsidR="00673D6B">
        <w:rPr>
          <w:rFonts w:ascii="Times New Roman" w:hAnsi="Times New Roman" w:cs="Times New Roman"/>
          <w:sz w:val="21"/>
          <w:szCs w:val="21"/>
        </w:rPr>
        <w:t>长程相关性</w:t>
      </w:r>
      <w:r w:rsidR="005C58CD">
        <w:rPr>
          <w:rFonts w:ascii="Times New Roman" w:hAnsi="Times New Roman" w:cs="Times New Roman"/>
          <w:sz w:val="21"/>
          <w:szCs w:val="21"/>
        </w:rPr>
        <w:t>长度及斜率</w:t>
      </w:r>
      <w:r w:rsidR="00821AEB">
        <w:rPr>
          <w:rFonts w:ascii="Times New Roman" w:hAnsi="Times New Roman" w:cs="Times New Roman"/>
          <w:sz w:val="21"/>
          <w:szCs w:val="21"/>
        </w:rPr>
        <w:t>数据统计</w:t>
      </w:r>
    </w:p>
    <w:tbl>
      <w:tblPr>
        <w:tblpPr w:leftFromText="180" w:rightFromText="180" w:vertAnchor="page" w:horzAnchor="page" w:tblpX="1285" w:tblpY="1829"/>
        <w:tblW w:w="9818" w:type="dxa"/>
        <w:tblLook w:val="04A0" w:firstRow="1" w:lastRow="0" w:firstColumn="1" w:lastColumn="0" w:noHBand="0" w:noVBand="1"/>
      </w:tblPr>
      <w:tblGrid>
        <w:gridCol w:w="2046"/>
        <w:gridCol w:w="1676"/>
        <w:gridCol w:w="1676"/>
        <w:gridCol w:w="1676"/>
        <w:gridCol w:w="1372"/>
        <w:gridCol w:w="1372"/>
      </w:tblGrid>
      <w:tr w:rsidR="00DA0DD4" w14:paraId="6E2F8EA3" w14:textId="77777777" w:rsidTr="001B18A5">
        <w:trPr>
          <w:trHeight w:val="484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F02E7" w14:textId="77777777" w:rsidR="00DA0DD4" w:rsidRDefault="00DA0DD4" w:rsidP="00DA0DD4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名称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F4071" w14:textId="77777777" w:rsidR="00DA0DD4" w:rsidRDefault="00DA0DD4" w:rsidP="00DA0DD4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普遍相关长度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817E0" w14:textId="77777777" w:rsidR="00DA0DD4" w:rsidRDefault="00DA0DD4" w:rsidP="00DA0DD4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最短相关长度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8CAA2" w14:textId="77777777" w:rsidR="00DA0DD4" w:rsidRDefault="00DA0DD4" w:rsidP="00DA0DD4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最长相关长度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29607" w14:textId="77777777" w:rsidR="00DA0DD4" w:rsidRDefault="00DA0DD4" w:rsidP="00DA0DD4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相关斜率</w:t>
            </w:r>
            <w:r>
              <w:rPr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2309B" w14:textId="77777777" w:rsidR="00DA0DD4" w:rsidRDefault="00DA0DD4" w:rsidP="00DA0DD4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相关斜率</w:t>
            </w:r>
            <w:r>
              <w:rPr>
                <w:color w:val="000000"/>
              </w:rPr>
              <w:t>2</w:t>
            </w:r>
          </w:p>
        </w:tc>
      </w:tr>
      <w:tr w:rsidR="00DA0DD4" w14:paraId="25790216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FFC60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Atlantic cod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1BDC7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A3908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ADB85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46192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FF93B" w14:textId="6C432141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0A1F892A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1BB91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Coelacanth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57EA6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85908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C609E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39000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81A8E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6D225DE1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DBFFC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Elephant shark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B1B70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858F4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94422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7AEBC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3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728BA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4FC9705F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879AC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Fugu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09BEA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A5771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9786B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D9024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F84E1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269E540C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8D509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Lamprey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1A304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7CE42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092D7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E2C47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58864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6EDCD9D6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B239B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Medak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1C394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8EF8A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A54D4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51EBC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8E458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6728B65E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DC6BA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Nile tilapia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D9B46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A8DC4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D8108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BC7CE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CF0A5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3</w:t>
            </w:r>
          </w:p>
        </w:tc>
      </w:tr>
      <w:tr w:rsidR="00DA0DD4" w14:paraId="54BD0B93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9187B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Tetraodon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CE27A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93A37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B05EE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F4CE9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64B21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7A536599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1F764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Tibetan fro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CB43B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B33D8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0BB69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29219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B9296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245AC532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D8801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A. mellifera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77E15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CBEE0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369A5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8C9B6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F451A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4C19D1D9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BE555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D. melanogaster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9C35E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8F705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936B0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3B66E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A9884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6CDFB69D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46021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D. persimilis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893D9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CDF13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69D78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3B598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A807A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44F0CCAF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D8D42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Platypu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1104A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AD5A0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246CC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2DAA0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9EFC9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3446389C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9272B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Fro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09567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08921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9825E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B1FA7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9F26F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</w:t>
            </w:r>
          </w:p>
        </w:tc>
      </w:tr>
      <w:tr w:rsidR="00DA0DD4" w14:paraId="6702D39A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67990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American alligato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24853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D8F24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91CA4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C7AC6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3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EC470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2DBDC638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CAFC1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Chicke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F8623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9AC7B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AB444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2566A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A05CF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0CF2A578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A1B06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Lizar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B965C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437D0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E1215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8A291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186F0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.8</w:t>
            </w:r>
          </w:p>
        </w:tc>
      </w:tr>
      <w:tr w:rsidR="00DA0DD4" w14:paraId="4F3D97BC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29EDF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Painted turt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5A647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8E6C2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968C9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5A55D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8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5990F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  <w:tr w:rsidR="00DA0DD4" w14:paraId="2059FDA0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2E57C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>Turke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A85E2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F2603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2250C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3FCAD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13EFB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16</w:t>
            </w:r>
          </w:p>
        </w:tc>
      </w:tr>
      <w:tr w:rsidR="00DA0DD4" w14:paraId="17E43049" w14:textId="77777777" w:rsidTr="00A309FD">
        <w:trPr>
          <w:trHeight w:val="32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39FD1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Zebrafish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6F3B7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05E57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0058D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1B2D0" w14:textId="77777777" w:rsidR="00DA0DD4" w:rsidRDefault="00DA0DD4" w:rsidP="00DA0DD4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59F12" w14:textId="77777777" w:rsidR="00DA0DD4" w:rsidRDefault="00DA0DD4" w:rsidP="00DA0DD4">
            <w:pPr>
              <w:rPr>
                <w:color w:val="000000"/>
              </w:rPr>
            </w:pPr>
            <w:r>
              <w:rPr>
                <w:color w:val="000000"/>
              </w:rPr>
              <w:t xml:space="preserve">　</w:t>
            </w:r>
          </w:p>
        </w:tc>
      </w:tr>
    </w:tbl>
    <w:p w14:paraId="2F956B28" w14:textId="720CC1F1" w:rsidR="000E68B8" w:rsidRDefault="000E68B8" w:rsidP="000E68B8">
      <w:pPr>
        <w:ind w:firstLine="475"/>
      </w:pPr>
    </w:p>
    <w:p w14:paraId="4E587998" w14:textId="219843EA" w:rsidR="005317D8" w:rsidRDefault="00876133" w:rsidP="000E68B8">
      <w:pPr>
        <w:ind w:firstLine="475"/>
      </w:pPr>
      <w:r>
        <w:t>根据表格中数据</w:t>
      </w:r>
      <w:r>
        <w:rPr>
          <w:rFonts w:hint="eastAsia"/>
        </w:rPr>
        <w:t>，可以</w:t>
      </w:r>
      <w:r w:rsidR="003E1A14">
        <w:t>看出，</w:t>
      </w:r>
      <w:r w:rsidR="00EE355F">
        <w:t>在</w:t>
      </w:r>
      <w:r w:rsidR="00EE355F">
        <w:rPr>
          <w:rFonts w:hint="eastAsia"/>
        </w:rPr>
        <w:t>进化阶段</w:t>
      </w:r>
      <w:r w:rsidR="00EE355F">
        <w:t>中</w:t>
      </w:r>
      <w:r w:rsidR="008736E5">
        <w:t>较为</w:t>
      </w:r>
      <w:r w:rsidR="0054458C">
        <w:t>低</w:t>
      </w:r>
      <w:r w:rsidR="0054458C">
        <w:rPr>
          <w:rFonts w:hint="eastAsia"/>
        </w:rPr>
        <w:t>等</w:t>
      </w:r>
      <w:r w:rsidR="008736E5">
        <w:t>的物种</w:t>
      </w:r>
      <w:r w:rsidR="007E5C36">
        <w:rPr>
          <w:rFonts w:hint="eastAsia"/>
        </w:rPr>
        <w:t>相关</w:t>
      </w:r>
      <w:r w:rsidR="007E5C36">
        <w:t>长度往往较低，</w:t>
      </w:r>
      <w:r w:rsidR="000F0E95">
        <w:rPr>
          <w:rFonts w:hint="eastAsia"/>
        </w:rPr>
        <w:t>相关</w:t>
      </w:r>
      <w:r w:rsidR="00E20CA7">
        <w:t>斜率绝对值也往往较大，</w:t>
      </w:r>
      <w:r w:rsidR="00E20CA7">
        <w:rPr>
          <w:rFonts w:hint="eastAsia"/>
        </w:rPr>
        <w:t>即</w:t>
      </w:r>
      <w:r w:rsidR="006158EE">
        <w:rPr>
          <w:rFonts w:hint="eastAsia"/>
        </w:rPr>
        <w:t>相关性</w:t>
      </w:r>
      <w:r w:rsidR="006158EE">
        <w:t>下降较</w:t>
      </w:r>
      <w:r w:rsidR="006158EE">
        <w:rPr>
          <w:rFonts w:hint="eastAsia"/>
        </w:rPr>
        <w:t>为</w:t>
      </w:r>
      <w:r w:rsidR="006158EE">
        <w:t>迅速；</w:t>
      </w:r>
      <w:r w:rsidR="007E5C36">
        <w:rPr>
          <w:rFonts w:hint="eastAsia"/>
        </w:rPr>
        <w:t>而</w:t>
      </w:r>
      <w:r w:rsidR="0053275E">
        <w:t>较为</w:t>
      </w:r>
      <w:r w:rsidR="0053275E">
        <w:rPr>
          <w:rFonts w:hint="eastAsia"/>
        </w:rPr>
        <w:t>复杂</w:t>
      </w:r>
      <w:r w:rsidR="0053275E">
        <w:t>和</w:t>
      </w:r>
      <w:r w:rsidR="0058252B">
        <w:t>高</w:t>
      </w:r>
      <w:r w:rsidR="0058252B">
        <w:rPr>
          <w:rFonts w:hint="eastAsia"/>
        </w:rPr>
        <w:t>等</w:t>
      </w:r>
      <w:r w:rsidR="0053275E">
        <w:t>的物种则</w:t>
      </w:r>
      <w:r w:rsidR="000F0E95">
        <w:rPr>
          <w:rFonts w:hint="eastAsia"/>
        </w:rPr>
        <w:t>相关</w:t>
      </w:r>
      <w:r w:rsidR="000F0E95">
        <w:t>长度较</w:t>
      </w:r>
      <w:r w:rsidR="000F0E95">
        <w:rPr>
          <w:rFonts w:hint="eastAsia"/>
        </w:rPr>
        <w:t>长</w:t>
      </w:r>
      <w:r w:rsidR="000F0E95">
        <w:t>，</w:t>
      </w:r>
      <w:r w:rsidR="000F0E95">
        <w:rPr>
          <w:rFonts w:hint="eastAsia"/>
        </w:rPr>
        <w:t>相关</w:t>
      </w:r>
      <w:r w:rsidR="000F0E95">
        <w:t>斜率绝对值</w:t>
      </w:r>
      <w:r w:rsidR="00662CD1">
        <w:t>即长程相关性</w:t>
      </w:r>
      <w:r w:rsidR="00B310AC">
        <w:t>衰退</w:t>
      </w:r>
      <w:r w:rsidR="005D66D7">
        <w:t>的</w:t>
      </w:r>
      <w:r w:rsidR="00B310AC">
        <w:t>速率</w:t>
      </w:r>
      <w:r w:rsidR="000F0E95">
        <w:t>也较</w:t>
      </w:r>
      <w:r w:rsidR="000F0E95">
        <w:rPr>
          <w:rFonts w:hint="eastAsia"/>
        </w:rPr>
        <w:t>小</w:t>
      </w:r>
      <w:r w:rsidR="000F0E95">
        <w:t>。</w:t>
      </w:r>
      <w:r w:rsidR="00081F2E">
        <w:rPr>
          <w:rFonts w:hint="eastAsia"/>
        </w:rPr>
        <w:t>其中</w:t>
      </w:r>
      <w:r w:rsidR="00081F2E">
        <w:t>火鸡、</w:t>
      </w:r>
      <w:r w:rsidR="00081F2E">
        <w:rPr>
          <w:rFonts w:hint="eastAsia"/>
        </w:rPr>
        <w:t>青蛙</w:t>
      </w:r>
      <w:r w:rsidR="00081F2E">
        <w:t>、</w:t>
      </w:r>
      <w:r w:rsidR="00081F2E">
        <w:rPr>
          <w:rFonts w:hint="eastAsia"/>
        </w:rPr>
        <w:t>罗非鱼</w:t>
      </w:r>
      <w:r w:rsidR="00081F2E">
        <w:t>以</w:t>
      </w:r>
      <w:r w:rsidR="00C120A6">
        <w:t>较为主要</w:t>
      </w:r>
      <w:r w:rsidR="00194EFE">
        <w:t>的</w:t>
      </w:r>
      <w:r w:rsidR="00194EFE">
        <w:rPr>
          <w:rFonts w:hint="eastAsia"/>
        </w:rPr>
        <w:t>相关</w:t>
      </w:r>
      <w:r w:rsidR="00194EFE">
        <w:t>斜率</w:t>
      </w:r>
      <w:r w:rsidR="00194EFE">
        <w:t>2</w:t>
      </w:r>
      <w:r w:rsidR="00575D87">
        <w:rPr>
          <w:rFonts w:hint="eastAsia"/>
        </w:rPr>
        <w:t>参加比较</w:t>
      </w:r>
      <w:r w:rsidR="00575D87">
        <w:t>。</w:t>
      </w:r>
    </w:p>
    <w:p w14:paraId="29D023CA" w14:textId="0B9670CB" w:rsidR="004369CD" w:rsidRDefault="002670FB" w:rsidP="000E68B8">
      <w:pPr>
        <w:ind w:firstLine="475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506A841D" wp14:editId="5B9A8A4D">
                <wp:simplePos x="0" y="0"/>
                <wp:positionH relativeFrom="column">
                  <wp:posOffset>1905</wp:posOffset>
                </wp:positionH>
                <wp:positionV relativeFrom="paragraph">
                  <wp:posOffset>475615</wp:posOffset>
                </wp:positionV>
                <wp:extent cx="5698490" cy="2377440"/>
                <wp:effectExtent l="0" t="0" r="0" b="10160"/>
                <wp:wrapTopAndBottom/>
                <wp:docPr id="10" name="组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98490" cy="2377440"/>
                          <a:chOff x="0" y="0"/>
                          <a:chExt cx="5698490" cy="2377440"/>
                        </a:xfrm>
                      </wpg:grpSpPr>
                      <wpg:grpSp>
                        <wpg:cNvPr id="8" name="组 8"/>
                        <wpg:cNvGrpSpPr/>
                        <wpg:grpSpPr>
                          <a:xfrm>
                            <a:off x="0" y="0"/>
                            <a:ext cx="5698490" cy="2024380"/>
                            <a:chOff x="120918" y="0"/>
                            <a:chExt cx="5698780" cy="2024380"/>
                          </a:xfrm>
                          <a:extLst>
                            <a:ext uri="{0CCBE362-F206-4b92-989A-16890622DB6E}">
                              <ma14:wrappingTextBoxFlag xmlns:ma14="http://schemas.microsoft.com/office/mac/drawingml/2011/main"/>
                            </a:ext>
                          </a:extLst>
                        </wpg:grpSpPr>
                        <pic:pic xmlns:pic="http://schemas.openxmlformats.org/drawingml/2006/picture">
                          <pic:nvPicPr>
                            <pic:cNvPr id="6" name="图片 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0918" y="12700"/>
                              <a:ext cx="2753305" cy="201168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" name="图片 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01402" y="0"/>
                              <a:ext cx="2818296" cy="201168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wps:wsp>
                        <wps:cNvPr id="9" name="文本框 9"/>
                        <wps:cNvSpPr txBox="1"/>
                        <wps:spPr>
                          <a:xfrm>
                            <a:off x="0" y="1981200"/>
                            <a:ext cx="5698490" cy="39624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1EF2291E" w14:textId="5E1ED53E" w:rsidR="008E44E2" w:rsidRPr="00464620" w:rsidRDefault="008E44E2" w:rsidP="00464620">
                              <w:pPr>
                                <w:pStyle w:val="ac"/>
                                <w:rPr>
                                  <w:rFonts w:ascii="Times New Roman" w:eastAsia="SimSu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</w:pPr>
                              <w:bookmarkStart w:id="3" w:name="_Ref528052883"/>
                              <w:r w:rsidRPr="00464620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图</w:t>
                              </w:r>
                              <w:r w:rsidRPr="00464620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 w:rsidRPr="00464620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fldChar w:fldCharType="begin"/>
                              </w:r>
                              <w:r w:rsidRPr="00464620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instrText xml:space="preserve"> SEQ </w:instrText>
                              </w:r>
                              <w:r w:rsidRPr="00464620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instrText>图</w:instrText>
                              </w:r>
                              <w:r w:rsidRPr="00464620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instrText xml:space="preserve"> \* ARABIC </w:instrText>
                              </w:r>
                              <w:r w:rsidRPr="00464620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fldChar w:fldCharType="separate"/>
                              </w:r>
                              <w:r w:rsidR="00E5110F">
                                <w:rPr>
                                  <w:rFonts w:ascii="Times New Roman" w:eastAsia="SimSu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  <w:t>2</w:t>
                              </w:r>
                              <w:r w:rsidRPr="00464620"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fldChar w:fldCharType="end"/>
                              </w:r>
                              <w:bookmarkEnd w:id="3"/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 xml:space="preserve"> Lizard</w:t>
                              </w:r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（</w:t>
                              </w:r>
                              <w:r>
                                <w:rPr>
                                  <w:rFonts w:ascii="Times New Roman" w:eastAsia="SimSun" w:hAnsi="Times New Roman" w:cs="Times New Roman" w:hint="eastAsia"/>
                                  <w:sz w:val="21"/>
                                  <w:szCs w:val="21"/>
                                </w:rPr>
                                <w:t>蜥蜴）</w:t>
                              </w:r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3</w:t>
                              </w:r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号染色体双碱基长程相关性（左）和</w:t>
                              </w:r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Zebrafish</w:t>
                              </w:r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（斑马鱼）</w:t>
                              </w:r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2</w:t>
                              </w:r>
                              <w:r>
                                <w:rPr>
                                  <w:rFonts w:ascii="Times New Roman" w:eastAsia="SimSun" w:hAnsi="Times New Roman" w:cs="Times New Roman" w:hint="eastAsia"/>
                                  <w:sz w:val="21"/>
                                  <w:szCs w:val="21"/>
                                </w:rPr>
                                <w:t>号</w:t>
                              </w:r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染色体</w:t>
                              </w:r>
                              <w:r>
                                <w:rPr>
                                  <w:rFonts w:ascii="Times New Roman" w:eastAsia="SimSun" w:hAnsi="Times New Roman" w:cs="Times New Roman" w:hint="eastAsia"/>
                                  <w:sz w:val="21"/>
                                  <w:szCs w:val="21"/>
                                </w:rPr>
                                <w:t>双碱基</w:t>
                              </w:r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长程相关性（右</w:t>
                              </w:r>
                              <w:r>
                                <w:rPr>
                                  <w:rFonts w:ascii="Times New Roman" w:eastAsia="SimSun" w:hAnsi="Times New Roman" w:cs="Times New Roman" w:hint="eastAsia"/>
                                  <w:sz w:val="21"/>
                                  <w:szCs w:val="21"/>
                                </w:rPr>
                                <w:t>）</w:t>
                              </w:r>
                              <w:r>
                                <w:rPr>
                                  <w:rFonts w:ascii="Times New Roman" w:eastAsia="SimSun" w:hAnsi="Times New Roman" w:cs="Times New Roman"/>
                                  <w:sz w:val="21"/>
                                  <w:szCs w:val="21"/>
                                </w:rPr>
                                <w:t>图。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06A841D" id="_x7ec4__x0020_10" o:spid="_x0000_s1031" style="position:absolute;left:0;text-align:left;margin-left:.15pt;margin-top:37.45pt;width:448.7pt;height:187.2pt;z-index:251654144" coordsize="5698490,2377440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">
                <v:group id="_x7ec4__x0020_8" o:spid="_x0000_s1032" style="position:absolute;width:5698490;height:2024380" coordorigin="120918" coordsize="5698780,202438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">
                  <v:shape id="_x56fe__x7247__x0020_6" o:spid="_x0000_s1033" type="#_x0000_t75" style="position:absolute;left:120918;top:12700;width:2753305;height:20116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Mjn&#10;0O3DAAAA2gAAAA8AAABkcnMvZG93bnJldi54bWxEj0FrwkAUhO8F/8PyBG/NRqGppK6iglCkh6o5&#10;2Nsj+0yC2bdhdzXx37uFQo/DzHzDLFaDacWdnG8sK5gmKQji0uqGKwXFafc6B+EDssbWMil4kIfV&#10;cvSywFzbng90P4ZKRAj7HBXUIXS5lL6syaBPbEccvYt1BkOUrpLaYR/hppWzNM2kwYbjQo0dbWsq&#10;r8ebURBarHTxs5s5PZ2/H/Zv583X91mpyXhYf4AINIT/8F/7UyvI4PdKvAFy+QQ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yOfQ7cMAAADaAAAADwAAAAAAAAAAAAAAAACcAgAA&#10;ZHJzL2Rvd25yZXYueG1sUEsFBgAAAAAEAAQA9wAAAIwDAAAAAA==&#10;">
                    <v:imagedata r:id="rId14" o:title=""/>
                    <v:path arrowok="t"/>
                  </v:shape>
                  <v:shape id="_x56fe__x7247__x0020_7" o:spid="_x0000_s1034" type="#_x0000_t75" style="position:absolute;left:3001402;width:2818296;height:20116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JuG&#10;UtPEAAAA2gAAAA8AAABkcnMvZG93bnJldi54bWxEj0FrwkAUhO+F/oflFbwU3USh1dRNkKrQSyFG&#10;pddH9jUJzb5Ns6um/94VhB6HmfmGWWaDacWZetdYVhBPIhDEpdUNVwoO++14DsJ5ZI2tZVLwRw6y&#10;9PFhiYm2F97RufCVCBB2CSqove8SKV1Zk0E3sR1x8L5tb9AH2VdS93gJcNPKaRS9SIMNh4UaO3qv&#10;qfwpTkbBottsjnn+hbvVryme43wWf65ZqdHTsHoD4Wnw/+F7+0MreIXblXADZHoF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JuGUtPEAAAA2gAAAA8AAAAAAAAAAAAAAAAAnAIA&#10;AGRycy9kb3ducmV2LnhtbFBLBQYAAAAABAAEAPcAAACNAwAAAAA=&#10;">
                    <v:imagedata r:id="rId15" o:title=""/>
                    <v:path arrowok="t"/>
                  </v:shape>
                </v:group>
                <v:shape id="_x6587__x672c__x6846__x0020_9" o:spid="_x0000_s1035" type="#_x0000_t202" style="position:absolute;top:1981200;width:5698490;height:39624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oMiixQAA&#10;ANoAAAAPAAAAZHJzL2Rvd25yZXYueG1sRI9BawIxFITvQv9DeAUvotm2IroaRaRC24t068XbY/Pc&#10;rN28LElWt/++KRQ8DjPzDbPa9LYRV/KhdqzgaZKBIC6drrlScPzaj+cgQkTW2DgmBT8UYLN+GKww&#10;1+7Gn3QtYiUShEOOCkyMbS5lKA1ZDBPXEifv7LzFmKSvpPZ4S3DbyOcsm0mLNacFgy3tDJXfRWcV&#10;HKangxl159eP7fTFvx+73exSFUoNH/vtEkSkPt7D/+03rWABf1fSDZDrX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JKgyKLFAAAA2gAAAA8AAAAAAAAAAAAAAAAAlwIAAGRycy9k&#10;b3ducmV2LnhtbFBLBQYAAAAABAAEAPUAAACJAwAAAAA=&#10;" stroked="f">
                  <v:textbox style="mso-fit-shape-to-text:t" inset="0,0,0,0">
                    <w:txbxContent>
                      <w:p w14:paraId="1EF2291E" w14:textId="5E1ED53E" w:rsidR="008E44E2" w:rsidRPr="00464620" w:rsidRDefault="008E44E2" w:rsidP="00464620">
                        <w:pPr>
                          <w:pStyle w:val="ac"/>
                          <w:rPr>
                            <w:rFonts w:ascii="Times New Roman" w:eastAsia="SimSun" w:hAnsi="Times New Roman" w:cs="Times New Roman"/>
                            <w:noProof/>
                            <w:sz w:val="21"/>
                            <w:szCs w:val="21"/>
                          </w:rPr>
                        </w:pPr>
                        <w:bookmarkStart w:id="5" w:name="_Ref528052883"/>
                        <w:r w:rsidRPr="00464620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图</w:t>
                        </w:r>
                        <w:r w:rsidRPr="00464620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 w:rsidRPr="00464620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fldChar w:fldCharType="begin"/>
                        </w:r>
                        <w:r w:rsidRPr="00464620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instrText xml:space="preserve"> SEQ </w:instrText>
                        </w:r>
                        <w:r w:rsidRPr="00464620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instrText>图</w:instrText>
                        </w:r>
                        <w:r w:rsidRPr="00464620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instrText xml:space="preserve"> \* ARABIC </w:instrText>
                        </w:r>
                        <w:r w:rsidRPr="00464620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fldChar w:fldCharType="separate"/>
                        </w:r>
                        <w:r w:rsidR="00E5110F">
                          <w:rPr>
                            <w:rFonts w:ascii="Times New Roman" w:eastAsia="SimSun" w:hAnsi="Times New Roman" w:cs="Times New Roman"/>
                            <w:noProof/>
                            <w:sz w:val="21"/>
                            <w:szCs w:val="21"/>
                          </w:rPr>
                          <w:t>2</w:t>
                        </w:r>
                        <w:r w:rsidRPr="00464620"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fldChar w:fldCharType="end"/>
                        </w:r>
                        <w:bookmarkEnd w:id="5"/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 xml:space="preserve"> Lizard</w:t>
                        </w:r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（</w:t>
                        </w:r>
                        <w:r>
                          <w:rPr>
                            <w:rFonts w:ascii="Times New Roman" w:eastAsia="SimSun" w:hAnsi="Times New Roman" w:cs="Times New Roman" w:hint="eastAsia"/>
                            <w:sz w:val="21"/>
                            <w:szCs w:val="21"/>
                          </w:rPr>
                          <w:t>蜥蜴）</w:t>
                        </w:r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3</w:t>
                        </w:r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号染色体双碱基长程相关性（左）和</w:t>
                        </w:r>
                        <w:proofErr w:type="spellStart"/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Zebrafish</w:t>
                        </w:r>
                        <w:proofErr w:type="spellEnd"/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（斑马鱼）</w:t>
                        </w:r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2</w:t>
                        </w:r>
                        <w:r>
                          <w:rPr>
                            <w:rFonts w:ascii="Times New Roman" w:eastAsia="SimSun" w:hAnsi="Times New Roman" w:cs="Times New Roman" w:hint="eastAsia"/>
                            <w:sz w:val="21"/>
                            <w:szCs w:val="21"/>
                          </w:rPr>
                          <w:t>号</w:t>
                        </w:r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染色体</w:t>
                        </w:r>
                        <w:r>
                          <w:rPr>
                            <w:rFonts w:ascii="Times New Roman" w:eastAsia="SimSun" w:hAnsi="Times New Roman" w:cs="Times New Roman" w:hint="eastAsia"/>
                            <w:sz w:val="21"/>
                            <w:szCs w:val="21"/>
                          </w:rPr>
                          <w:t>双碱基</w:t>
                        </w:r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长程相关性（右</w:t>
                        </w:r>
                        <w:r>
                          <w:rPr>
                            <w:rFonts w:ascii="Times New Roman" w:eastAsia="SimSun" w:hAnsi="Times New Roman" w:cs="Times New Roman" w:hint="eastAsia"/>
                            <w:sz w:val="21"/>
                            <w:szCs w:val="21"/>
                          </w:rPr>
                          <w:t>）</w:t>
                        </w:r>
                        <w:r>
                          <w:rPr>
                            <w:rFonts w:ascii="Times New Roman" w:eastAsia="SimSun" w:hAnsi="Times New Roman" w:cs="Times New Roman"/>
                            <w:sz w:val="21"/>
                            <w:szCs w:val="21"/>
                          </w:rPr>
                          <w:t>图。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4369CD">
        <w:t>下图（</w:t>
      </w:r>
      <w:r w:rsidR="008444FB">
        <w:fldChar w:fldCharType="begin"/>
      </w:r>
      <w:r w:rsidR="008444FB">
        <w:instrText xml:space="preserve"> REF _Ref528052883 \h </w:instrText>
      </w:r>
      <w:r w:rsidR="008444FB">
        <w:fldChar w:fldCharType="separate"/>
      </w:r>
      <w:r w:rsidR="00E5110F" w:rsidRPr="00464620">
        <w:rPr>
          <w:rFonts w:eastAsia="SimSun"/>
          <w:sz w:val="21"/>
          <w:szCs w:val="21"/>
        </w:rPr>
        <w:t>图</w:t>
      </w:r>
      <w:r w:rsidR="00E5110F" w:rsidRPr="00464620">
        <w:rPr>
          <w:rFonts w:eastAsia="SimSun"/>
          <w:sz w:val="21"/>
          <w:szCs w:val="21"/>
        </w:rPr>
        <w:t xml:space="preserve"> </w:t>
      </w:r>
      <w:r w:rsidR="00E5110F" w:rsidRPr="00464620">
        <w:rPr>
          <w:rFonts w:eastAsia="SimSun"/>
          <w:noProof/>
          <w:sz w:val="21"/>
          <w:szCs w:val="21"/>
        </w:rPr>
        <w:t>2</w:t>
      </w:r>
      <w:r w:rsidR="008444FB">
        <w:fldChar w:fldCharType="end"/>
      </w:r>
      <w:r w:rsidR="004369CD">
        <w:t>）</w:t>
      </w:r>
      <w:r w:rsidR="004369CD">
        <w:rPr>
          <w:rFonts w:hint="eastAsia"/>
        </w:rPr>
        <w:t>中</w:t>
      </w:r>
      <w:r w:rsidR="004369CD">
        <w:t>给出了</w:t>
      </w:r>
      <w:r w:rsidR="00C311FD">
        <w:t>两</w:t>
      </w:r>
      <w:r w:rsidR="006C4897">
        <w:t>种</w:t>
      </w:r>
      <w:r w:rsidR="00805C86">
        <w:t>代表性</w:t>
      </w:r>
      <w:r w:rsidR="00805C86">
        <w:rPr>
          <w:rFonts w:hint="eastAsia"/>
        </w:rPr>
        <w:t>物种</w:t>
      </w:r>
      <w:r w:rsidR="000151D2">
        <w:t>的双碱基长程相关性图</w:t>
      </w:r>
      <w:r w:rsidR="000A3DA5">
        <w:t>，</w:t>
      </w:r>
      <w:r w:rsidR="000A3DA5">
        <w:rPr>
          <w:rFonts w:hint="eastAsia"/>
        </w:rPr>
        <w:t>可</w:t>
      </w:r>
      <w:r w:rsidR="000A3DA5">
        <w:t>明显看出</w:t>
      </w:r>
      <w:r w:rsidR="000A3DA5">
        <w:rPr>
          <w:rFonts w:hint="eastAsia"/>
        </w:rPr>
        <w:t>两种</w:t>
      </w:r>
      <w:r w:rsidR="000A3DA5">
        <w:t>生物长程</w:t>
      </w:r>
      <w:r w:rsidR="000A3DA5">
        <w:rPr>
          <w:rFonts w:hint="eastAsia"/>
        </w:rPr>
        <w:t>相关性</w:t>
      </w:r>
      <w:r w:rsidR="000A3DA5">
        <w:t>长度和强度的区别</w:t>
      </w:r>
      <w:r w:rsidR="000151D2">
        <w:t>。</w:t>
      </w:r>
    </w:p>
    <w:p w14:paraId="46CF752C" w14:textId="68111031" w:rsidR="00A80D4F" w:rsidRDefault="00A80D4F" w:rsidP="000E68B8">
      <w:pPr>
        <w:ind w:firstLine="475"/>
        <w:rPr>
          <w:noProof/>
        </w:rPr>
      </w:pPr>
      <w:r w:rsidRPr="00A80D4F">
        <w:rPr>
          <w:noProof/>
        </w:rPr>
        <w:t xml:space="preserve"> </w:t>
      </w:r>
    </w:p>
    <w:p w14:paraId="730794BE" w14:textId="2880FCC1" w:rsidR="00CC598B" w:rsidRDefault="00CC598B" w:rsidP="000E68B8">
      <w:pPr>
        <w:ind w:firstLine="475"/>
      </w:pPr>
    </w:p>
    <w:p w14:paraId="2DBBFF2C" w14:textId="77777777" w:rsidR="009C4E5B" w:rsidRDefault="009C4E5B" w:rsidP="009C4E5B">
      <w:pPr>
        <w:numPr>
          <w:ilvl w:val="1"/>
          <w:numId w:val="11"/>
        </w:numPr>
      </w:pPr>
      <w:r>
        <w:t>主</w:t>
      </w:r>
      <w:r>
        <w:rPr>
          <w:rFonts w:hint="eastAsia"/>
        </w:rPr>
        <w:t>成分</w:t>
      </w:r>
      <w:r>
        <w:t>分析</w:t>
      </w:r>
    </w:p>
    <w:p w14:paraId="4512ABB5" w14:textId="77777777" w:rsidR="0006628B" w:rsidRDefault="00F275E1" w:rsidP="006A19D4">
      <w:pPr>
        <w:ind w:firstLine="475"/>
      </w:pPr>
      <w:r>
        <w:t>在此研究中，</w:t>
      </w:r>
      <w:r>
        <w:rPr>
          <w:rFonts w:hint="eastAsia"/>
        </w:rPr>
        <w:t>我选取了</w:t>
      </w:r>
      <w:r w:rsidR="00F1151D">
        <w:rPr>
          <w:rFonts w:hint="eastAsia"/>
        </w:rPr>
        <w:t>人类</w:t>
      </w:r>
      <w:r w:rsidR="00F1151D">
        <w:t>、</w:t>
      </w:r>
      <w:r w:rsidR="00F1151D">
        <w:rPr>
          <w:rFonts w:hint="eastAsia"/>
        </w:rPr>
        <w:t>小鼠</w:t>
      </w:r>
      <w:r w:rsidR="00F1151D">
        <w:t>、</w:t>
      </w:r>
      <w:r w:rsidR="00F1151D">
        <w:rPr>
          <w:rFonts w:hint="eastAsia"/>
        </w:rPr>
        <w:t>鸭嘴兽</w:t>
      </w:r>
      <w:r w:rsidR="00F1151D">
        <w:t>三种哺乳动物，</w:t>
      </w:r>
      <w:r w:rsidR="009A3100">
        <w:t>鸡、</w:t>
      </w:r>
      <w:r w:rsidR="009A3100">
        <w:rPr>
          <w:rFonts w:hint="eastAsia"/>
        </w:rPr>
        <w:t>金鹰</w:t>
      </w:r>
      <w:r w:rsidR="009A3100">
        <w:t>两种鸟</w:t>
      </w:r>
      <w:r w:rsidR="009A3100">
        <w:rPr>
          <w:rFonts w:hint="eastAsia"/>
        </w:rPr>
        <w:t>类</w:t>
      </w:r>
      <w:r w:rsidR="009A3100">
        <w:t>，</w:t>
      </w:r>
      <w:r w:rsidR="006D7A8F">
        <w:t>河豚、</w:t>
      </w:r>
      <w:r w:rsidR="006D7A8F">
        <w:rPr>
          <w:rFonts w:hint="eastAsia"/>
        </w:rPr>
        <w:t>刺豚</w:t>
      </w:r>
      <w:r w:rsidR="006D7A8F">
        <w:t>、</w:t>
      </w:r>
      <w:r w:rsidR="006D7A8F">
        <w:rPr>
          <w:rFonts w:hint="eastAsia"/>
        </w:rPr>
        <w:t>斑马鱼</w:t>
      </w:r>
      <w:r w:rsidR="006D7A8F">
        <w:t>三种鱼类，</w:t>
      </w:r>
      <w:r w:rsidR="00213265">
        <w:t>以及昆虫蜜蜂，</w:t>
      </w:r>
      <w:r w:rsidR="00B86415">
        <w:t>作为代表物种，</w:t>
      </w:r>
      <w:r w:rsidR="003F459B">
        <w:t>对其</w:t>
      </w:r>
      <w:r w:rsidR="00E24ECF">
        <w:t>双碱基</w:t>
      </w:r>
      <w:r w:rsidR="00126E58">
        <w:rPr>
          <w:rFonts w:hint="eastAsia"/>
        </w:rPr>
        <w:t>在</w:t>
      </w:r>
      <w:r w:rsidR="00126E58">
        <w:t>DNA</w:t>
      </w:r>
      <w:r w:rsidR="00126E58">
        <w:t>序列上的</w:t>
      </w:r>
      <w:r w:rsidR="00051202">
        <w:t>密度进行主成分分析。</w:t>
      </w:r>
    </w:p>
    <w:p w14:paraId="7DE4F07F" w14:textId="658D09F2" w:rsidR="00414FC1" w:rsidRDefault="00201B3E" w:rsidP="006A19D4">
      <w:pPr>
        <w:ind w:firstLine="475"/>
      </w:pPr>
      <w:r>
        <w:rPr>
          <w:rFonts w:hint="eastAsia"/>
          <w:noProof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6EC3691F" wp14:editId="52B89EFD">
                <wp:simplePos x="0" y="0"/>
                <wp:positionH relativeFrom="column">
                  <wp:posOffset>-328295</wp:posOffset>
                </wp:positionH>
                <wp:positionV relativeFrom="paragraph">
                  <wp:posOffset>1244600</wp:posOffset>
                </wp:positionV>
                <wp:extent cx="5496560" cy="2568576"/>
                <wp:effectExtent l="0" t="0" r="0" b="0"/>
                <wp:wrapTopAndBottom/>
                <wp:docPr id="19" name="组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96560" cy="2568576"/>
                          <a:chOff x="0" y="0"/>
                          <a:chExt cx="5496560" cy="2568576"/>
                        </a:xfrm>
                      </wpg:grpSpPr>
                      <wpg:grpSp>
                        <wpg:cNvPr id="17" name="组 17"/>
                        <wpg:cNvGrpSpPr/>
                        <wpg:grpSpPr>
                          <a:xfrm>
                            <a:off x="0" y="0"/>
                            <a:ext cx="5496560" cy="2317750"/>
                            <a:chOff x="1" y="0"/>
                            <a:chExt cx="5497913" cy="2318084"/>
                          </a:xfrm>
                        </wpg:grpSpPr>
                        <wpg:grpSp>
                          <wpg:cNvPr id="15" name="组 15"/>
                          <wpg:cNvGrpSpPr/>
                          <wpg:grpSpPr>
                            <a:xfrm>
                              <a:off x="1" y="0"/>
                              <a:ext cx="3497302" cy="2286000"/>
                              <a:chOff x="1" y="0"/>
                              <a:chExt cx="3497302" cy="2286000"/>
                            </a:xfrm>
                          </wpg:grpSpPr>
                          <pic:pic xmlns:pic="http://schemas.openxmlformats.org/drawingml/2006/picture">
                            <pic:nvPicPr>
                              <pic:cNvPr id="13" name="图片 13" descr="../../../LAB/本研/pca图png格式/Mouse.png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6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1880699" y="0"/>
                                <a:ext cx="1616604" cy="228600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11" name="图片 11" descr="../../../LAB/本研/pca图png格式/Human.png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7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1" y="0"/>
                                <a:ext cx="1616075" cy="228600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wpg:grpSp>
                        <pic:pic xmlns:pic="http://schemas.openxmlformats.org/drawingml/2006/picture">
                          <pic:nvPicPr>
                            <pic:cNvPr id="16" name="图片 16" descr="../../../LAB/本研/pca图png格式/Zebrafish_chr1.png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3881310" y="32084"/>
                              <a:ext cx="1616604" cy="22860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</wpg:grpSp>
                      <wps:wsp>
                        <wps:cNvPr id="18" name="文本框 18"/>
                        <wps:cNvSpPr txBox="1"/>
                        <wps:spPr>
                          <a:xfrm>
                            <a:off x="0" y="2370456"/>
                            <a:ext cx="549656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68A5994E" w14:textId="4E057779" w:rsidR="008E44E2" w:rsidRPr="00201B3E" w:rsidRDefault="008E44E2" w:rsidP="007046B9">
                              <w:pPr>
                                <w:pStyle w:val="ac"/>
                                <w:jc w:val="center"/>
                                <w:rPr>
                                  <w:rFonts w:ascii="Times New Roman" w:eastAsiaTheme="minorEastAsia" w:hAnsi="Times New Roman" w:cs="Times New Roman"/>
                                  <w:noProof/>
                                  <w:sz w:val="21"/>
                                  <w:szCs w:val="21"/>
                                </w:rPr>
                              </w:pPr>
                              <w:r w:rsidRPr="00201B3E"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t>图</w:t>
                              </w:r>
                              <w:r w:rsidRPr="00201B3E"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 w:rsidRPr="00201B3E"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fldChar w:fldCharType="begin"/>
                              </w:r>
                              <w:r w:rsidRPr="00201B3E"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instrText xml:space="preserve"> SEQ </w:instrText>
                              </w:r>
                              <w:r w:rsidRPr="00201B3E"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instrText>图</w:instrText>
                              </w:r>
                              <w:r w:rsidRPr="00201B3E"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instrText xml:space="preserve"> \* ARABIC </w:instrText>
                              </w:r>
                              <w:r w:rsidRPr="00201B3E"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fldChar w:fldCharType="separate"/>
                              </w:r>
                              <w:r w:rsidR="00E5110F">
                                <w:rPr>
                                  <w:rFonts w:ascii="Times New Roman" w:eastAsiaTheme="minorEastAsia" w:hAnsi="Times New Roman" w:cs="Times New Roman"/>
                                  <w:noProof/>
                                  <w:sz w:val="21"/>
                                  <w:szCs w:val="21"/>
                                </w:rPr>
                                <w:t>3</w:t>
                              </w:r>
                              <w:r w:rsidRPr="00201B3E"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t>从左到右依次为人类、</w:t>
                              </w:r>
                              <w:r>
                                <w:rPr>
                                  <w:rFonts w:ascii="Times New Roman" w:eastAsiaTheme="minorEastAsia" w:hAnsi="Times New Roman" w:cs="Times New Roman" w:hint="eastAsia"/>
                                  <w:sz w:val="21"/>
                                  <w:szCs w:val="21"/>
                                </w:rPr>
                                <w:t>小鼠</w:t>
                              </w:r>
                              <w:r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t>、</w:t>
                              </w:r>
                              <w:r>
                                <w:rPr>
                                  <w:rFonts w:ascii="Times New Roman" w:eastAsiaTheme="minorEastAsia" w:hAnsi="Times New Roman" w:cs="Times New Roman" w:hint="eastAsia"/>
                                  <w:sz w:val="21"/>
                                  <w:szCs w:val="21"/>
                                </w:rPr>
                                <w:t>斑马鱼双碱基</w:t>
                              </w:r>
                              <w:r>
                                <w:rPr>
                                  <w:rFonts w:ascii="Times New Roman" w:eastAsiaTheme="minorEastAsia" w:hAnsi="Times New Roman" w:cs="Times New Roman"/>
                                  <w:sz w:val="21"/>
                                  <w:szCs w:val="21"/>
                                </w:rPr>
                                <w:t>密度在前两个主成分向量的投影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EC3691F" id="_x7ec4__x0020_19" o:spid="_x0000_s1036" style="position:absolute;left:0;text-align:left;margin-left:-25.85pt;margin-top:98pt;width:432.8pt;height:202.25pt;z-index:251662336" coordsize="5496560,2568576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">
                <v:group id="_x7ec4__x0020_17" o:spid="_x0000_s1037" style="position:absolute;width:5496560;height:2317750" coordorigin="1" coordsize="5497913,2318084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">
                  <v:group id="_x7ec4__x0020_15" o:spid="_x0000_s1038" style="position:absolute;left:1;width:3497302;height:2286000" coordorigin="1" coordsize="3497302,22860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P1KYYLDAAAA2wAAAA8A&#10;AAAAAAAAAAAAAAAAqQIAAGRycy9kb3ducmV2LnhtbFBLBQYAAAAABAAEAPoAAACZAwAAAAA=&#10;">
                    <v:shape id="_x56fe__x7247__x0020_13" o:spid="_x0000_s1039" type="#_x0000_t75" alt="../../../LAB/本研/pca图png格式/Mouse.png" style="position:absolute;left:1880699;width:1616604;height:22860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AKS&#10;WWvBAAAA2wAAAA8AAABkcnMvZG93bnJldi54bWxET01rAjEQvRf6H8IUvNVsXZR2NUpZKAieqtJe&#10;h83sJriZLEmqq7++EQq9zeN9zmozul6cKUTrWcHLtABB3HhtuVNwPHw8v4KICVlj75kUXCnCZv34&#10;sMJK+wt/0nmfOpFDOFaowKQ0VFLGxpDDOPUDceZaHxymDEMndcBLDne9nBXFQjq0nBsMDlQbak77&#10;H6egru1hsQ3mtvvC+dusLFvbfbdKTZ7G9yWIRGP6F/+5tzrPL+H+Sz5Arn8B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AKSWWvBAAAA2wAAAA8AAAAAAAAAAAAAAAAAnAIAAGRy&#10;cy9kb3ducmV2LnhtbFBLBQYAAAAABAAEAPcAAACKAwAAAAA=&#10;">
                      <v:imagedata r:id="rId19" o:title="../../../LAB/本研/pca图png格式/Mouse.png"/>
                      <v:path arrowok="t"/>
                    </v:shape>
                    <v:shape id="_x56fe__x7247__x0020_11" o:spid="_x0000_s1040" type="#_x0000_t75" alt="../../../LAB/本研/pca图png格式/Human.png" style="position:absolute;left:1;width:1616075;height:22860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">
                      <v:imagedata r:id="rId20" o:title="../../../LAB/本研/pca图png格式/Human.png"/>
                      <v:path arrowok="t"/>
                    </v:shape>
                  </v:group>
                  <v:shape id="_x56fe__x7247__x0020_16" o:spid="_x0000_s1041" type="#_x0000_t75" alt="../../../LAB/本研/pca图png格式/Zebrafish_chr1.png" style="position:absolute;left:3881310;top:32084;width:1616604;height:22860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">
                    <v:imagedata r:id="rId21" o:title="../../../LAB/本研/pca图png格式/Zebrafish_chr1.png"/>
                    <v:path arrowok="t"/>
                  </v:shape>
                </v:group>
                <v:shape id="_x6587__x672c__x6846__x0020_18" o:spid="_x0000_s1042" type="#_x0000_t202" style="position:absolute;top:2370456;width:5496560;height:19812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oB5fAxgAA&#10;ANsAAAAPAAAAZHJzL2Rvd25yZXYueG1sRI9BSwMxEIXvgv8hjOBFbFYtpaxNSykK2kvpthdvw2a6&#10;Wd1MliTbrv++cxC8zfDevPfNYjX6Tp0ppjawgadJAYq4DrblxsDx8P44B5UyssUuMBn4pQSr5e3N&#10;AksbLrync5UbJSGcSjTgcu5LrVPtyGOahJ5YtFOIHrOssdE24kXCfaefi2KmPbYsDQ572jiqf6rB&#10;G9hNv3buYTi9bdfTl/h5HDaz76Yy5v5uXL+CyjTmf/Pf9YcVfIGVX2QAvbwC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DoB5fAxgAAANsAAAAPAAAAAAAAAAAAAAAAAJcCAABkcnMv&#10;ZG93bnJldi54bWxQSwUGAAAAAAQABAD1AAAAigMAAAAA&#10;" stroked="f">
                  <v:textbox style="mso-fit-shape-to-text:t" inset="0,0,0,0">
                    <w:txbxContent>
                      <w:p w14:paraId="68A5994E" w14:textId="4E057779" w:rsidR="008E44E2" w:rsidRPr="00201B3E" w:rsidRDefault="008E44E2" w:rsidP="007046B9">
                        <w:pPr>
                          <w:pStyle w:val="ac"/>
                          <w:jc w:val="center"/>
                          <w:rPr>
                            <w:rFonts w:ascii="Times New Roman" w:eastAsiaTheme="minorEastAsia" w:hAnsi="Times New Roman" w:cs="Times New Roman"/>
                            <w:noProof/>
                            <w:sz w:val="21"/>
                            <w:szCs w:val="21"/>
                          </w:rPr>
                        </w:pPr>
                        <w:r w:rsidRPr="00201B3E"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t>图</w:t>
                        </w:r>
                        <w:r w:rsidRPr="00201B3E"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 w:rsidRPr="00201B3E"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fldChar w:fldCharType="begin"/>
                        </w:r>
                        <w:r w:rsidRPr="00201B3E"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instrText xml:space="preserve"> SEQ </w:instrText>
                        </w:r>
                        <w:r w:rsidRPr="00201B3E"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instrText>图</w:instrText>
                        </w:r>
                        <w:r w:rsidRPr="00201B3E"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instrText xml:space="preserve"> \* ARABIC </w:instrText>
                        </w:r>
                        <w:r w:rsidRPr="00201B3E"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fldChar w:fldCharType="separate"/>
                        </w:r>
                        <w:r w:rsidR="00E5110F">
                          <w:rPr>
                            <w:rFonts w:ascii="Times New Roman" w:eastAsiaTheme="minorEastAsia" w:hAnsi="Times New Roman" w:cs="Times New Roman"/>
                            <w:noProof/>
                            <w:sz w:val="21"/>
                            <w:szCs w:val="21"/>
                          </w:rPr>
                          <w:t>3</w:t>
                        </w:r>
                        <w:r w:rsidRPr="00201B3E"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fldChar w:fldCharType="end"/>
                        </w:r>
                        <w:r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t>从左到右依次为人类、</w:t>
                        </w:r>
                        <w:r>
                          <w:rPr>
                            <w:rFonts w:ascii="Times New Roman" w:eastAsiaTheme="minorEastAsia" w:hAnsi="Times New Roman" w:cs="Times New Roman" w:hint="eastAsia"/>
                            <w:sz w:val="21"/>
                            <w:szCs w:val="21"/>
                          </w:rPr>
                          <w:t>小鼠</w:t>
                        </w:r>
                        <w:r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t>、</w:t>
                        </w:r>
                        <w:r>
                          <w:rPr>
                            <w:rFonts w:ascii="Times New Roman" w:eastAsiaTheme="minorEastAsia" w:hAnsi="Times New Roman" w:cs="Times New Roman" w:hint="eastAsia"/>
                            <w:sz w:val="21"/>
                            <w:szCs w:val="21"/>
                          </w:rPr>
                          <w:t>斑马鱼双碱基</w:t>
                        </w:r>
                        <w:r>
                          <w:rPr>
                            <w:rFonts w:ascii="Times New Roman" w:eastAsiaTheme="minorEastAsia" w:hAnsi="Times New Roman" w:cs="Times New Roman"/>
                            <w:sz w:val="21"/>
                            <w:szCs w:val="21"/>
                          </w:rPr>
                          <w:t>密度在前两个主成分向量的投影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414FC1">
        <w:rPr>
          <w:rFonts w:hint="eastAsia"/>
        </w:rPr>
        <w:t>得到</w:t>
      </w:r>
      <w:r w:rsidR="006355A0">
        <w:t>进行</w:t>
      </w:r>
      <w:r w:rsidR="006355A0">
        <w:rPr>
          <w:rFonts w:hint="eastAsia"/>
        </w:rPr>
        <w:t>变换</w:t>
      </w:r>
      <w:r w:rsidR="006355A0">
        <w:t>的</w:t>
      </w:r>
      <w:r w:rsidR="006355A0">
        <w:rPr>
          <w:rFonts w:hint="eastAsia"/>
        </w:rPr>
        <w:t>正交</w:t>
      </w:r>
      <w:r w:rsidR="006355A0">
        <w:t>基</w:t>
      </w:r>
      <w:r w:rsidR="001747FC">
        <w:t>矩阵后，</w:t>
      </w:r>
      <w:r w:rsidR="007330AB">
        <w:t>我</w:t>
      </w:r>
      <w:r w:rsidR="007330AB">
        <w:rPr>
          <w:rFonts w:hint="eastAsia"/>
        </w:rPr>
        <w:t>将</w:t>
      </w:r>
      <w:r w:rsidR="00114A60">
        <w:t>数据在前两个主成分上的投影作图，</w:t>
      </w:r>
      <w:r w:rsidR="00374360">
        <w:t>根据结果，</w:t>
      </w:r>
      <w:r w:rsidR="00804F35">
        <w:t>可以看</w:t>
      </w:r>
      <w:r w:rsidR="00804F35">
        <w:rPr>
          <w:rFonts w:hint="eastAsia"/>
        </w:rPr>
        <w:t>出</w:t>
      </w:r>
      <w:r w:rsidR="00804F35">
        <w:t>，</w:t>
      </w:r>
      <w:r w:rsidR="00B00AD1">
        <w:t>较为</w:t>
      </w:r>
      <w:r w:rsidR="001B4D50">
        <w:t>高等和复杂的</w:t>
      </w:r>
      <w:r w:rsidR="001B4D50">
        <w:rPr>
          <w:rFonts w:hint="eastAsia"/>
        </w:rPr>
        <w:t>生物</w:t>
      </w:r>
      <w:r w:rsidR="001B4D50">
        <w:t>，</w:t>
      </w:r>
      <w:r w:rsidR="00E36F57">
        <w:t>如</w:t>
      </w:r>
      <w:r w:rsidR="00C65527">
        <w:t>人，小鼠</w:t>
      </w:r>
      <w:r w:rsidR="00C65527">
        <w:rPr>
          <w:rFonts w:hint="eastAsia"/>
        </w:rPr>
        <w:t>和</w:t>
      </w:r>
      <w:r w:rsidR="00531633">
        <w:rPr>
          <w:rFonts w:hint="eastAsia"/>
        </w:rPr>
        <w:t>斑马鱼</w:t>
      </w:r>
      <w:r w:rsidR="007F3E70">
        <w:t>，</w:t>
      </w:r>
      <w:r w:rsidR="003B63FF">
        <w:t>在前两个主成分上的投影</w:t>
      </w:r>
      <w:r w:rsidR="008C2F67">
        <w:t>较为分散，</w:t>
      </w:r>
      <w:r w:rsidR="0036141C">
        <w:t>第一主成分</w:t>
      </w:r>
      <w:r w:rsidR="000B56C9">
        <w:t>对变化的解释仅为</w:t>
      </w:r>
      <w:r w:rsidR="000B56C9">
        <w:t>21.9%</w:t>
      </w:r>
      <w:r w:rsidR="000B56C9">
        <w:rPr>
          <w:rFonts w:hint="eastAsia"/>
        </w:rPr>
        <w:t>到</w:t>
      </w:r>
      <w:r w:rsidR="000B56C9">
        <w:t>34.3%</w:t>
      </w:r>
      <w:r w:rsidR="000B56C9">
        <w:t>，</w:t>
      </w:r>
      <w:r w:rsidR="00A25E61">
        <w:t>即</w:t>
      </w:r>
      <w:r w:rsidR="00905EFB">
        <w:t>不同的双碱基组合</w:t>
      </w:r>
      <w:r w:rsidR="00905EFB">
        <w:rPr>
          <w:rFonts w:hint="eastAsia"/>
        </w:rPr>
        <w:t>密度</w:t>
      </w:r>
      <w:r w:rsidR="0019552E">
        <w:t>有着相对</w:t>
      </w:r>
      <w:r w:rsidR="00F730E3">
        <w:t>较高的独立性，</w:t>
      </w:r>
      <w:r w:rsidR="00A97BAE">
        <w:t>所蕴含的信</w:t>
      </w:r>
      <w:r w:rsidR="00A97BAE">
        <w:rPr>
          <w:rFonts w:hint="eastAsia"/>
        </w:rPr>
        <w:t>息</w:t>
      </w:r>
      <w:r w:rsidR="00A97BAE">
        <w:t>更丰富</w:t>
      </w:r>
      <w:r w:rsidR="00030307">
        <w:t>。</w:t>
      </w:r>
      <w:r w:rsidR="00A73A64">
        <w:t>同时他们也有着较</w:t>
      </w:r>
      <w:r w:rsidR="00A95683">
        <w:t>好</w:t>
      </w:r>
      <w:r w:rsidR="00A95683">
        <w:rPr>
          <w:rFonts w:hint="eastAsia"/>
        </w:rPr>
        <w:t>的</w:t>
      </w:r>
      <w:r w:rsidR="00A95683">
        <w:t>长程</w:t>
      </w:r>
      <w:r w:rsidR="00A95683">
        <w:rPr>
          <w:rFonts w:hint="eastAsia"/>
        </w:rPr>
        <w:t>相关性</w:t>
      </w:r>
      <w:r w:rsidR="001A3DD9">
        <w:t>，</w:t>
      </w:r>
      <w:r w:rsidR="00391BD3">
        <w:rPr>
          <w:rFonts w:hint="eastAsia"/>
        </w:rPr>
        <w:t>即</w:t>
      </w:r>
      <w:r w:rsidR="0065257C">
        <w:t>双碱基分布较为独立，</w:t>
      </w:r>
      <w:r w:rsidR="0065257C">
        <w:rPr>
          <w:rFonts w:hint="eastAsia"/>
        </w:rPr>
        <w:t>信息</w:t>
      </w:r>
      <w:r w:rsidR="0065257C">
        <w:t>较为丰富的物种，</w:t>
      </w:r>
      <w:r w:rsidR="00856EAD">
        <w:t>双碱基自身的长程相关性比较强。</w:t>
      </w:r>
    </w:p>
    <w:p w14:paraId="26244CA6" w14:textId="215C85F5" w:rsidR="00506FF0" w:rsidRDefault="00506FF0" w:rsidP="00C10A2A"/>
    <w:p w14:paraId="7419FB45" w14:textId="200A2C16" w:rsidR="000B78A7" w:rsidRDefault="00181B7B" w:rsidP="006D216B">
      <w:pPr>
        <w:ind w:firstLine="475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4149FEFD" wp14:editId="0FB822C9">
                <wp:simplePos x="0" y="0"/>
                <wp:positionH relativeFrom="column">
                  <wp:posOffset>402590</wp:posOffset>
                </wp:positionH>
                <wp:positionV relativeFrom="paragraph">
                  <wp:posOffset>691515</wp:posOffset>
                </wp:positionV>
                <wp:extent cx="4136390" cy="2477135"/>
                <wp:effectExtent l="0" t="0" r="3810" b="12065"/>
                <wp:wrapTopAndBottom/>
                <wp:docPr id="24" name="组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36390" cy="2477135"/>
                          <a:chOff x="0" y="0"/>
                          <a:chExt cx="3875405" cy="2293620"/>
                        </a:xfrm>
                      </wpg:grpSpPr>
                      <wpg:grpSp>
                        <wpg:cNvPr id="22" name="组 22"/>
                        <wpg:cNvGrpSpPr/>
                        <wpg:grpSpPr>
                          <a:xfrm>
                            <a:off x="0" y="0"/>
                            <a:ext cx="3875405" cy="1844040"/>
                            <a:chOff x="0" y="449451"/>
                            <a:chExt cx="3875943" cy="1844300"/>
                          </a:xfrm>
                        </wpg:grpSpPr>
                        <pic:pic xmlns:pic="http://schemas.openxmlformats.org/drawingml/2006/picture">
                          <pic:nvPicPr>
                            <pic:cNvPr id="21" name="图片 21" descr="../../../LAB/本研/pca图png格式/Fugu.png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2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19773" b="19209"/>
                            <a:stretch/>
                          </pic:blipFill>
                          <pic:spPr bwMode="auto">
                            <a:xfrm>
                              <a:off x="1937288" y="542435"/>
                              <a:ext cx="1938655" cy="1673823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  <pic:pic xmlns:pic="http://schemas.openxmlformats.org/drawingml/2006/picture">
                          <pic:nvPicPr>
                            <pic:cNvPr id="20" name="图片 20" descr="../../../LAB/本研/pca图png格式/Chicken_chr1.png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2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16384" r="14" b="16384"/>
                            <a:stretch/>
                          </pic:blipFill>
                          <pic:spPr bwMode="auto">
                            <a:xfrm>
                              <a:off x="0" y="449451"/>
                              <a:ext cx="1938386" cy="18443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</wpg:grpSp>
                      <wps:wsp>
                        <wps:cNvPr id="23" name="文本框 23"/>
                        <wps:cNvSpPr txBox="1"/>
                        <wps:spPr>
                          <a:xfrm>
                            <a:off x="0" y="1897380"/>
                            <a:ext cx="3875405" cy="39624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70249AC6" w14:textId="2C335C80" w:rsidR="008E44E2" w:rsidRPr="00181B7B" w:rsidRDefault="008E44E2" w:rsidP="00181B7B">
                              <w:pPr>
                                <w:pStyle w:val="ac"/>
                                <w:rPr>
                                  <w:rFonts w:ascii="Times New Roma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</w:pPr>
                              <w:r w:rsidRPr="00181B7B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图</w:t>
                              </w:r>
                              <w:r w:rsidRPr="00181B7B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 w:rsidRPr="00181B7B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begin"/>
                              </w:r>
                              <w:r w:rsidRPr="00181B7B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 xml:space="preserve"> SEQ </w:instrText>
                              </w:r>
                              <w:r w:rsidRPr="00181B7B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>图</w:instrText>
                              </w:r>
                              <w:r w:rsidRPr="00181B7B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 xml:space="preserve"> \* ARABIC </w:instrText>
                              </w:r>
                              <w:r w:rsidRPr="00181B7B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separate"/>
                              </w:r>
                              <w:r w:rsidR="00E5110F">
                                <w:rPr>
                                  <w:rFonts w:ascii="Times New Roma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  <w:t>4</w:t>
                              </w:r>
                              <w:r w:rsidRPr="00181B7B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鸡（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左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）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与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河豚（右）双碱基密度在前两个主成分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向量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的投影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149FEFD" id="_x7ec4__x0020_24" o:spid="_x0000_s1043" style="position:absolute;left:0;text-align:left;margin-left:31.7pt;margin-top:54.45pt;width:325.7pt;height:195.05pt;z-index:251668480;mso-width-relative:margin;mso-height-relative:margin" coordsize="3875405,2293620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">
                <v:group id="_x7ec4__x0020_22" o:spid="_x0000_s1044" style="position:absolute;width:3875405;height:1844040" coordorigin=",449451" coordsize="3875943,18443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LzPM0vDAAAA2wAAAA8A&#10;AAAAAAAAAAAAAAAAqQIAAGRycy9kb3ducmV2LnhtbFBLBQYAAAAABAAEAPoAAACZAwAAAAA=&#10;">
                  <v:shape id="_x56fe__x7247__x0020_21" o:spid="_x0000_s1045" type="#_x0000_t75" alt="../../../LAB/本研/pca图png格式/Fugu.png" style="position:absolute;left:1937288;top:542435;width:1938655;height:1673823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CgO&#10;NynCAAAA2wAAAA8AAABkcnMvZG93bnJldi54bWxEj0FrwkAUhO8F/8PyBG91YwSp0VVEKM2llUS9&#10;P7LPJJh9m+5uNf33XUHocZiZb5j1djCduJHzrWUFs2kCgriyuuVawen4/voGwgdkjZ1lUvBLHrab&#10;0csaM23vXNCtDLWIEPYZKmhC6DMpfdWQQT+1PXH0LtYZDFG6WmqH9wg3nUyTZCENthwXGuxp31B1&#10;LX+MgvD1cSqW3/lcp4eiPKOXny6/KDUZD7sViEBD+A8/27lWkM7g8SX+ALn5Aw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AoDjcpwgAAANsAAAAPAAAAAAAAAAAAAAAAAJwCAABk&#10;cnMvZG93bnJldi54bWxQSwUGAAAAAAQABAD3AAAAiwMAAAAA&#10;">
                    <v:imagedata r:id="rId24" o:title="../../../LAB/本研/pca图png格式/Fugu.png" croptop="12958f" cropbottom="12589f"/>
                    <v:path arrowok="t"/>
                  </v:shape>
                  <v:shape id="_x56fe__x7247__x0020_20" o:spid="_x0000_s1046" type="#_x0000_t75" alt="../../../LAB/本研/pca图png格式/Chicken_chr1.png" style="position:absolute;top:449451;width:1938386;height:18443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JD+&#10;zuXBAAAA2wAAAA8AAABkcnMvZG93bnJldi54bWxET02LwjAQvQv7H8II3jS1sCJdo+iyy4oostWL&#10;t7EZ22IzKU209d+bg+Dx8b5ni85U4k6NKy0rGI8iEMSZ1SXnCo6H3+EUhPPIGivLpOBBDhbzj94M&#10;E21b/qd76nMRQtglqKDwvk6kdFlBBt3I1sSBu9jGoA+wyaVusA3hppJxFE2kwZJDQ4E1fReUXdOb&#10;UfC3/9mcuvaTD3YbT67nzW5Nq51Sg363/ALhqfNv8cu91grisD58CT9Azp8A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JD+zuXBAAAA2wAAAA8AAAAAAAAAAAAAAAAAnAIAAGRy&#10;cy9kb3ducmV2LnhtbFBLBQYAAAAABAAEAPcAAACKAwAAAAA=&#10;">
                    <v:imagedata r:id="rId25" o:title="../../../LAB/本研/pca图png格式/Chicken_chr1.png" croptop="10737f" cropbottom="10737f" cropright="9f"/>
                    <v:path arrowok="t"/>
                  </v:shape>
                </v:group>
                <v:shape id="_x6587__x672c__x6846__x0020_23" o:spid="_x0000_s1047" type="#_x0000_t202" style="position:absolute;top:1897380;width:3875405;height:39624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nnICUxQAA&#10;ANsAAAAPAAAAZHJzL2Rvd25yZXYueG1sRI/NasMwEITvhbyD2EAupZHrQihulJCfBnpID3ZDzou1&#10;tUytlZGU2Hn7qhDocZiZb5jlerSduJIPrWMFz/MMBHHtdMuNgtPX4ekVRIjIGjvHpOBGAdarycMS&#10;C+0GLulaxUYkCIcCFZgY+0LKUBuyGOauJ07et/MWY5K+kdrjkOC2k3mWLaTFltOCwZ52huqf6mIV&#10;LPb+MpS8e9yf3o/42Tf5eXs7KzWbjps3EJHG+B++tz+0gvwF/r6kHyBXv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KecgJTFAAAA2wAAAA8AAAAAAAAAAAAAAAAAlwIAAGRycy9k&#10;b3ducmV2LnhtbFBLBQYAAAAABAAEAPUAAACJAwAAAAA=&#10;" stroked="f">
                  <v:textbox inset="0,0,0,0">
                    <w:txbxContent>
                      <w:p w14:paraId="70249AC6" w14:textId="2C335C80" w:rsidR="008E44E2" w:rsidRPr="00181B7B" w:rsidRDefault="008E44E2" w:rsidP="00181B7B">
                        <w:pPr>
                          <w:pStyle w:val="ac"/>
                          <w:rPr>
                            <w:rFonts w:ascii="Times New Roman" w:hAnsi="Times New Roman" w:cs="Times New Roman"/>
                            <w:noProof/>
                            <w:sz w:val="21"/>
                            <w:szCs w:val="21"/>
                          </w:rPr>
                        </w:pPr>
                        <w:r w:rsidRPr="00181B7B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图</w:t>
                        </w:r>
                        <w:r w:rsidRPr="00181B7B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 w:rsidRPr="00181B7B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begin"/>
                        </w:r>
                        <w:r w:rsidRPr="00181B7B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 xml:space="preserve"> SEQ </w:instrText>
                        </w:r>
                        <w:r w:rsidRPr="00181B7B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>图</w:instrText>
                        </w:r>
                        <w:r w:rsidRPr="00181B7B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 xml:space="preserve"> \* ARABIC </w:instrText>
                        </w:r>
                        <w:r w:rsidRPr="00181B7B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separate"/>
                        </w:r>
                        <w:r w:rsidR="00E5110F">
                          <w:rPr>
                            <w:rFonts w:ascii="Times New Roman" w:hAnsi="Times New Roman" w:cs="Times New Roman"/>
                            <w:noProof/>
                            <w:sz w:val="21"/>
                            <w:szCs w:val="21"/>
                          </w:rPr>
                          <w:t>4</w:t>
                        </w:r>
                        <w:r w:rsidRPr="00181B7B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鸡（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左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）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与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河豚（右）双碱基密度在前两个主成分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向量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的投影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0B78A7">
        <w:t>而与之相反的，</w:t>
      </w:r>
      <w:r w:rsidR="00CF6F22">
        <w:t>鸡、</w:t>
      </w:r>
      <w:r w:rsidR="00CF6F22">
        <w:rPr>
          <w:rFonts w:hint="eastAsia"/>
        </w:rPr>
        <w:t>河豚</w:t>
      </w:r>
      <w:r w:rsidR="00722DA6">
        <w:t>等生物的</w:t>
      </w:r>
      <w:r w:rsidR="005855DD">
        <w:t>双碱基密度数据在</w:t>
      </w:r>
      <w:r w:rsidR="00FD7B01">
        <w:t>前两个主成分的投影</w:t>
      </w:r>
      <w:r w:rsidR="00AA11F7">
        <w:t>距离较近，</w:t>
      </w:r>
      <w:r w:rsidR="00FB2591">
        <w:t>第一主成分对</w:t>
      </w:r>
      <w:r w:rsidR="00FB2591">
        <w:rPr>
          <w:rFonts w:hint="eastAsia"/>
        </w:rPr>
        <w:t>变化</w:t>
      </w:r>
      <w:r w:rsidR="00FB2591">
        <w:t>的解释程度很高，</w:t>
      </w:r>
      <w:r w:rsidR="0060044F">
        <w:t>相同位置</w:t>
      </w:r>
      <w:r w:rsidR="007B7FC7">
        <w:t>双碱基</w:t>
      </w:r>
      <w:r w:rsidR="006B52E4">
        <w:t>密度分布的</w:t>
      </w:r>
      <w:r w:rsidR="002A02F4">
        <w:t>独立性较低，</w:t>
      </w:r>
      <w:r w:rsidR="002A02F4">
        <w:rPr>
          <w:rFonts w:hint="eastAsia"/>
        </w:rPr>
        <w:t>所</w:t>
      </w:r>
      <w:r w:rsidR="002A02F4">
        <w:t>蕴含的信息</w:t>
      </w:r>
      <w:r w:rsidR="00FB6504">
        <w:rPr>
          <w:rFonts w:hint="eastAsia"/>
        </w:rPr>
        <w:t>相关性较大</w:t>
      </w:r>
      <w:r w:rsidR="00FB6504">
        <w:t>，</w:t>
      </w:r>
      <w:r w:rsidR="002A02F4">
        <w:t>可以被降维。</w:t>
      </w:r>
    </w:p>
    <w:p w14:paraId="1BA6C531" w14:textId="3CAE0F05" w:rsidR="00AC763F" w:rsidRDefault="00AC763F" w:rsidP="001F2001"/>
    <w:p w14:paraId="3C71C695" w14:textId="0E9597F3" w:rsidR="00731A47" w:rsidRDefault="007037CF" w:rsidP="006D216B">
      <w:pPr>
        <w:ind w:firstLine="475"/>
      </w:pPr>
      <w:r>
        <w:t>另外，</w:t>
      </w:r>
      <w:r>
        <w:rPr>
          <w:rFonts w:hint="eastAsia"/>
        </w:rPr>
        <w:t>我将</w:t>
      </w:r>
      <w:r w:rsidR="00726B42">
        <w:t>刺豚与斑马鱼</w:t>
      </w:r>
      <w:r w:rsidR="00EF69B3">
        <w:rPr>
          <w:rFonts w:hint="eastAsia"/>
        </w:rPr>
        <w:t>这两种</w:t>
      </w:r>
      <w:r w:rsidR="00EF69B3">
        <w:t>鱼类</w:t>
      </w:r>
      <w:r w:rsidR="009F5ECE">
        <w:t>的</w:t>
      </w:r>
      <w:r w:rsidR="00726B42">
        <w:t>数据</w:t>
      </w:r>
      <w:r w:rsidR="001B15D5">
        <w:t>矩阵</w:t>
      </w:r>
      <w:r w:rsidR="00967A02">
        <w:t>（见附件第</w:t>
      </w:r>
      <w:r w:rsidR="00967A02">
        <w:t>4</w:t>
      </w:r>
      <w:r w:rsidR="00967A02">
        <w:rPr>
          <w:rFonts w:hint="eastAsia"/>
        </w:rPr>
        <w:t>部分</w:t>
      </w:r>
      <w:r w:rsidR="00967A02">
        <w:t>）</w:t>
      </w:r>
      <w:r w:rsidR="00726B42">
        <w:t>进行了比较，</w:t>
      </w:r>
      <w:r w:rsidR="006D257B">
        <w:t>明显发现，</w:t>
      </w:r>
      <w:r w:rsidR="00A05235">
        <w:t>刺豚</w:t>
      </w:r>
      <w:r w:rsidR="00DE7395">
        <w:t>数据在第一主成分上较为接近，</w:t>
      </w:r>
      <w:r w:rsidR="005C551C">
        <w:t>而斑马鱼则不然。</w:t>
      </w:r>
      <w:r w:rsidR="00D913C3">
        <w:t>斑</w:t>
      </w:r>
      <w:r w:rsidR="00D913C3">
        <w:lastRenderedPageBreak/>
        <w:t>马鱼的序列</w:t>
      </w:r>
      <w:r w:rsidR="00D913C3">
        <w:rPr>
          <w:rFonts w:hint="eastAsia"/>
        </w:rPr>
        <w:t>长程相关性</w:t>
      </w:r>
      <w:r w:rsidR="009A1993">
        <w:t>特征</w:t>
      </w:r>
      <w:r w:rsidR="009A1993">
        <w:rPr>
          <w:rFonts w:hint="eastAsia"/>
        </w:rPr>
        <w:t>也与</w:t>
      </w:r>
      <w:r w:rsidR="009A1993">
        <w:t>其他鱼类有很大不同，</w:t>
      </w:r>
      <w:r w:rsidR="000A61FE">
        <w:t>这些数据</w:t>
      </w:r>
      <w:r w:rsidR="00421541">
        <w:t>都指向了斑马鱼的</w:t>
      </w:r>
      <w:r w:rsidR="00421541">
        <w:rPr>
          <w:rFonts w:hint="eastAsia"/>
        </w:rPr>
        <w:t>特殊性</w:t>
      </w:r>
      <w:r w:rsidR="00421541">
        <w:t>。</w:t>
      </w:r>
    </w:p>
    <w:bookmarkEnd w:id="1"/>
    <w:bookmarkEnd w:id="2"/>
    <w:p w14:paraId="2038F73B" w14:textId="77777777" w:rsidR="00167A3C" w:rsidRDefault="00167A3C" w:rsidP="00B07C5B">
      <w:pPr>
        <w:numPr>
          <w:ilvl w:val="0"/>
          <w:numId w:val="11"/>
        </w:numPr>
      </w:pPr>
      <w:r>
        <w:rPr>
          <w:rFonts w:hint="eastAsia"/>
        </w:rPr>
        <w:t>不同</w:t>
      </w:r>
      <w:r>
        <w:t>物种</w:t>
      </w:r>
      <w:r>
        <w:t>DNA</w:t>
      </w:r>
      <w:r>
        <w:rPr>
          <w:rFonts w:hint="eastAsia"/>
        </w:rPr>
        <w:t>三</w:t>
      </w:r>
      <w:r>
        <w:t>碱基长程相关性特征</w:t>
      </w:r>
    </w:p>
    <w:p w14:paraId="0198D37F" w14:textId="217EEC93" w:rsidR="003067E8" w:rsidRDefault="003067E8" w:rsidP="00317415">
      <w:pPr>
        <w:ind w:firstLine="475"/>
      </w:pPr>
      <w:r>
        <w:t>相似地，</w:t>
      </w:r>
      <w:r w:rsidR="00735514">
        <w:t>我也对</w:t>
      </w:r>
      <w:r w:rsidR="0048541C">
        <w:t>DNA</w:t>
      </w:r>
      <w:r w:rsidR="0048541C">
        <w:t>序列三碱基组合</w:t>
      </w:r>
      <w:r w:rsidR="005759F7">
        <w:t>分布密度的长程</w:t>
      </w:r>
      <w:r w:rsidR="005759F7">
        <w:rPr>
          <w:rFonts w:hint="eastAsia"/>
        </w:rPr>
        <w:t>相关性</w:t>
      </w:r>
      <w:r w:rsidR="005759F7">
        <w:t>进行了计算</w:t>
      </w:r>
      <w:r w:rsidR="00F46A77">
        <w:t>，</w:t>
      </w:r>
      <w:r w:rsidR="00F46A77">
        <w:rPr>
          <w:rFonts w:hint="eastAsia"/>
        </w:rPr>
        <w:t>并</w:t>
      </w:r>
      <w:r w:rsidR="00F46A77">
        <w:t>采用不同</w:t>
      </w:r>
      <w:r w:rsidR="00F46A77">
        <w:rPr>
          <w:rFonts w:hint="eastAsia"/>
        </w:rPr>
        <w:t>的</w:t>
      </w:r>
      <w:r w:rsidR="00F46A77">
        <w:t>分类方式</w:t>
      </w:r>
      <w:r w:rsidR="005A196C">
        <w:t>对结果进行分析比对</w:t>
      </w:r>
      <w:r w:rsidR="005759F7">
        <w:t>。</w:t>
      </w:r>
    </w:p>
    <w:p w14:paraId="44714768" w14:textId="6AAC2D1B" w:rsidR="00167A3C" w:rsidRDefault="00167A3C" w:rsidP="00B07C5B">
      <w:pPr>
        <w:numPr>
          <w:ilvl w:val="1"/>
          <w:numId w:val="11"/>
        </w:numPr>
      </w:pPr>
      <w:r>
        <w:t>以氨基酸</w:t>
      </w:r>
      <w:r>
        <w:rPr>
          <w:rFonts w:hint="eastAsia"/>
        </w:rPr>
        <w:t>密码子</w:t>
      </w:r>
      <w:r w:rsidR="006425E0">
        <w:t>为分类标准</w:t>
      </w:r>
    </w:p>
    <w:p w14:paraId="5747224C" w14:textId="5C019D8F" w:rsidR="006425E0" w:rsidRDefault="00046F1B" w:rsidP="00D87D0E">
      <w:pPr>
        <w:ind w:firstLine="475"/>
      </w:pPr>
      <w:r>
        <w:t>DNA</w:t>
      </w:r>
      <w:r>
        <w:t>序列中一共有</w:t>
      </w:r>
      <w:r>
        <w:t>4*4*4=64</w:t>
      </w:r>
      <w:r>
        <w:rPr>
          <w:rFonts w:hint="eastAsia"/>
        </w:rPr>
        <w:t>种</w:t>
      </w:r>
      <w:r>
        <w:t>三碱基</w:t>
      </w:r>
      <w:r w:rsidR="006911C4">
        <w:t>组合，</w:t>
      </w:r>
      <w:r w:rsidR="00456D67">
        <w:t>我对不同</w:t>
      </w:r>
      <w:r w:rsidR="00B67382">
        <w:t>的三碱基组合</w:t>
      </w:r>
      <w:r w:rsidR="001E6472">
        <w:t>也进行了长程相关性计算</w:t>
      </w:r>
      <w:r w:rsidR="003C5167">
        <w:t>。</w:t>
      </w:r>
      <w:r w:rsidR="003C5167">
        <w:rPr>
          <w:rFonts w:hint="eastAsia"/>
        </w:rPr>
        <w:t>由于</w:t>
      </w:r>
      <w:r w:rsidR="004355FB">
        <w:t>生物的密码子</w:t>
      </w:r>
      <w:r w:rsidR="000E7668">
        <w:t>恰好含有</w:t>
      </w:r>
      <w:r w:rsidR="001B3B58">
        <w:t>三个碱基，</w:t>
      </w:r>
      <w:r w:rsidR="00DB39BC">
        <w:t>于是我按照</w:t>
      </w:r>
      <w:r w:rsidR="00EF680B">
        <w:rPr>
          <w:rFonts w:hint="eastAsia"/>
        </w:rPr>
        <w:t>同种</w:t>
      </w:r>
      <w:r w:rsidR="00EF680B">
        <w:t>氨基酸对应的密码子</w:t>
      </w:r>
      <w:r w:rsidR="00484656">
        <w:t>对</w:t>
      </w:r>
      <w:r w:rsidR="00484656">
        <w:rPr>
          <w:rFonts w:hint="eastAsia"/>
        </w:rPr>
        <w:t>三碱基</w:t>
      </w:r>
      <w:r w:rsidR="00484656">
        <w:t>组合进行了分类，</w:t>
      </w:r>
      <w:r w:rsidR="0055305B">
        <w:t>并</w:t>
      </w:r>
      <w:r w:rsidR="007F4276">
        <w:t>观察其长程相关性的关联。</w:t>
      </w:r>
    </w:p>
    <w:p w14:paraId="15A363BD" w14:textId="4CCAC5D3" w:rsidR="00185BC8" w:rsidRDefault="004D1CB6" w:rsidP="00D87D0E">
      <w:pPr>
        <w:ind w:firstLine="475"/>
      </w:pPr>
      <w:r>
        <w:rPr>
          <w:rFonts w:hint="eastAsia"/>
          <w:noProof/>
        </w:rPr>
        <mc:AlternateContent>
          <mc:Choice Requires="wpg">
            <w:drawing>
              <wp:anchor distT="0" distB="0" distL="114300" distR="114300" simplePos="0" relativeHeight="251674624" behindDoc="0" locked="0" layoutInCell="1" allowOverlap="1" wp14:anchorId="1A140A51" wp14:editId="261B2873">
                <wp:simplePos x="0" y="0"/>
                <wp:positionH relativeFrom="column">
                  <wp:posOffset>1905</wp:posOffset>
                </wp:positionH>
                <wp:positionV relativeFrom="paragraph">
                  <wp:posOffset>426720</wp:posOffset>
                </wp:positionV>
                <wp:extent cx="5258435" cy="2567940"/>
                <wp:effectExtent l="0" t="0" r="0" b="0"/>
                <wp:wrapTopAndBottom/>
                <wp:docPr id="27" name="组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58435" cy="2567940"/>
                          <a:chOff x="0" y="0"/>
                          <a:chExt cx="5258435" cy="2567940"/>
                        </a:xfrm>
                        <a:extLst>
                          <a:ext uri="{0CCBE362-F206-4b92-989A-16890622DB6E}">
                            <ma14:wrappingTextBoxFlag xmlns:ma14="http://schemas.microsoft.com/office/mac/drawingml/2011/main"/>
                          </a:ext>
                        </a:extLst>
                      </wpg:grpSpPr>
                      <wpg:grpSp>
                        <wpg:cNvPr id="25" name="组 25"/>
                        <wpg:cNvGrpSpPr/>
                        <wpg:grpSpPr>
                          <a:xfrm>
                            <a:off x="0" y="0"/>
                            <a:ext cx="5258435" cy="2115820"/>
                            <a:chOff x="0" y="0"/>
                            <a:chExt cx="5258435" cy="2115820"/>
                          </a:xfrm>
                        </wpg:grpSpPr>
                        <pic:pic xmlns:pic="http://schemas.openxmlformats.org/drawingml/2006/picture">
                          <pic:nvPicPr>
                            <pic:cNvPr id="14" name="图片 14" descr="../../../LAB/TRI/amino%20acids/Medakachr1_tri_Ser.png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540000" y="12700"/>
                              <a:ext cx="2718435" cy="210312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  <pic:pic xmlns:pic="http://schemas.openxmlformats.org/drawingml/2006/picture">
                          <pic:nvPicPr>
                            <pic:cNvPr id="12" name="图片 12" descr="../../../LAB/TRI/amino%20acids/Medakachr1_tri_Leu.png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2718435" cy="210312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</wpg:grpSp>
                      <wps:wsp>
                        <wps:cNvPr id="26" name="文本框 26"/>
                        <wps:cNvSpPr txBox="1"/>
                        <wps:spPr>
                          <a:xfrm>
                            <a:off x="0" y="2171700"/>
                            <a:ext cx="5258435" cy="39624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23F757C5" w14:textId="6A1AFDA5" w:rsidR="008E44E2" w:rsidRPr="004D1CB6" w:rsidRDefault="008E44E2" w:rsidP="004D1CB6">
                              <w:pPr>
                                <w:pStyle w:val="ac"/>
                                <w:rPr>
                                  <w:rFonts w:ascii="Times New Roma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</w:pPr>
                              <w:r w:rsidRPr="004D1CB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图</w:t>
                              </w:r>
                              <w:r w:rsidRPr="004D1CB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 w:rsidRPr="004D1CB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begin"/>
                              </w:r>
                              <w:r w:rsidRPr="004D1CB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 xml:space="preserve"> SEQ </w:instrText>
                              </w:r>
                              <w:r w:rsidRPr="004D1CB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>图</w:instrText>
                              </w:r>
                              <w:r w:rsidRPr="004D1CB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 xml:space="preserve"> \* ARABIC </w:instrText>
                              </w:r>
                              <w:r w:rsidRPr="004D1CB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separate"/>
                              </w:r>
                              <w:r w:rsidR="00E5110F">
                                <w:rPr>
                                  <w:rFonts w:ascii="Times New Roma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  <w:t>5</w:t>
                              </w:r>
                              <w:r w:rsidRPr="004D1CB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青鳉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三碱基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组合中亮氨酸对应密码子长程相关性（左）与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丝氨酸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对应密码子长程相关性（右）图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A140A51" id="_x7ec4__x0020_27" o:spid="_x0000_s1048" style="position:absolute;left:0;text-align:left;margin-left:.15pt;margin-top:33.6pt;width:414.05pt;height:202.2pt;z-index:251674624" coordsize="5258435,2567940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">
                <v:group id="_x7ec4__x0020_25" o:spid="_x0000_s1049" style="position:absolute;width:5258435;height:2115820" coordsize="5258435,211582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MyarP8UAAADbAAAA&#10;DwAAAAAAAAAAAAAAAACpAgAAZHJzL2Rvd25yZXYueG1sUEsFBgAAAAAEAAQA+gAAAJsDAAAAAA==&#10;">
                  <v:shape id="_x56fe__x7247__x0020_14" o:spid="_x0000_s1050" type="#_x0000_t75" alt="../../../LAB/TRI/amino%20acids/Medakachr1_tri_Ser.png" style="position:absolute;left:2540000;top:12700;width:2718435;height:210312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DxX&#10;EcXBAAAA2wAAAA8AAABkcnMvZG93bnJldi54bWxET01rg0AQvQf6H5Yp9JasSgnBZpUQEHpoD2oh&#10;PQ7uVKXurLgbs/333UKgt3m8zzmWwUxipcWNlhWkuwQEcWf1yL2Cj7baHkA4j6xxskwKfshBWTxs&#10;jphre+Oa1sb3Ioawy1HB4P2cS+m6gQy6nZ2JI/dlF4M+wqWXesFbDDeTzJJkLw2OHBsGnOk8UPfd&#10;XI2CkNbz4fParG/vF11lSbBt1lulnh7D6QWEp+D/xXf3q47zn+Hvl3iALH4B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DxXEcXBAAAA2wAAAA8AAAAAAAAAAAAAAAAAnAIAAGRy&#10;cy9kb3ducmV2LnhtbFBLBQYAAAAABAAEAPcAAACKAwAAAAA=&#10;">
                    <v:imagedata r:id="rId28" o:title="../../../LAB/TRI/amino%20acids/Medakachr1_tri_Ser.png"/>
                    <v:path arrowok="t"/>
                  </v:shape>
                  <v:shape id="_x56fe__x7247__x0020_12" o:spid="_x0000_s1051" type="#_x0000_t75" alt="../../../LAB/TRI/amino%20acids/Medakachr1_tri_Leu.png" style="position:absolute;width:2718435;height:210312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ECI&#10;9DTBAAAA2wAAAA8AAABkcnMvZG93bnJldi54bWxET01PAjEQvZvwH5ox4WKkKweCC4WIBuMRFxOv&#10;k+2wu9pON+0Iq7+ekphwm5f3Ocv14J06UkxdYAMPkwIUcR1sx42Bj/32fg4qCbJFF5gM/FKC9Wp0&#10;s8TShhO/07GSRuUQTiUaaEX6UutUt+QxTUJPnLlDiB4lw9hoG/GUw73T06KYaY8d54YWe3puqf6u&#10;fryBu+jmQe9fHD/uXr9i9SebzyjGjG+HpwUooUGu4n/3m83zp3D5JR+gV2cA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ECI9DTBAAAA2wAAAA8AAAAAAAAAAAAAAAAAnAIAAGRy&#10;cy9kb3ducmV2LnhtbFBLBQYAAAAABAAEAPcAAACKAwAAAAA=&#10;">
                    <v:imagedata r:id="rId29" o:title="../../../LAB/TRI/amino%20acids/Medakachr1_tri_Leu.png"/>
                    <v:path arrowok="t"/>
                  </v:shape>
                </v:group>
                <v:shape id="_x6587__x672c__x6846__x0020_26" o:spid="_x0000_s1052" type="#_x0000_t202" style="position:absolute;top:2171700;width:5258435;height:39624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4uGyUxQAA&#10;ANsAAAAPAAAAZHJzL2Rvd25yZXYueG1sRI9BawIxFITvhf6H8ApeSs3WylJWo4hUaHuRbr14e2ye&#10;m9XNy5JkdfvvG0HwOMzMN8x8OdhWnMmHxrGC13EGgrhyuuFawe538/IOIkRkja1jUvBHAZaLx4c5&#10;Ftpd+IfOZaxFgnAoUIGJsSukDJUhi2HsOuLkHZy3GJP0tdQeLwluWznJslxabDgtGOxobag6lb1V&#10;sJ3ut+a5P3x8r6Zv/mvXr/NjXSo1ehpWMxCRhngP39qfWsEkh+uX9APk4h8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Di4bJTFAAAA2wAAAA8AAAAAAAAAAAAAAAAAlwIAAGRycy9k&#10;b3ducmV2LnhtbFBLBQYAAAAABAAEAPUAAACJAwAAAAA=&#10;" stroked="f">
                  <v:textbox style="mso-fit-shape-to-text:t" inset="0,0,0,0">
                    <w:txbxContent>
                      <w:p w14:paraId="23F757C5" w14:textId="6A1AFDA5" w:rsidR="008E44E2" w:rsidRPr="004D1CB6" w:rsidRDefault="008E44E2" w:rsidP="004D1CB6">
                        <w:pPr>
                          <w:pStyle w:val="ac"/>
                          <w:rPr>
                            <w:rFonts w:ascii="Times New Roman" w:hAnsi="Times New Roman" w:cs="Times New Roman"/>
                            <w:noProof/>
                            <w:sz w:val="21"/>
                            <w:szCs w:val="21"/>
                          </w:rPr>
                        </w:pPr>
                        <w:r w:rsidRPr="004D1CB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图</w:t>
                        </w:r>
                        <w:r w:rsidRPr="004D1CB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 w:rsidRPr="004D1CB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begin"/>
                        </w:r>
                        <w:r w:rsidRPr="004D1CB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 xml:space="preserve"> SEQ </w:instrText>
                        </w:r>
                        <w:r w:rsidRPr="004D1CB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>图</w:instrText>
                        </w:r>
                        <w:r w:rsidRPr="004D1CB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 xml:space="preserve"> \* ARABIC </w:instrText>
                        </w:r>
                        <w:r w:rsidRPr="004D1CB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separate"/>
                        </w:r>
                        <w:r w:rsidR="00E5110F">
                          <w:rPr>
                            <w:rFonts w:ascii="Times New Roman" w:hAnsi="Times New Roman" w:cs="Times New Roman"/>
                            <w:noProof/>
                            <w:sz w:val="21"/>
                            <w:szCs w:val="21"/>
                          </w:rPr>
                          <w:t>5</w:t>
                        </w:r>
                        <w:r w:rsidRPr="004D1CB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青鳉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三碱基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组合中亮氨酸对应密码子长程相关性（左）与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丝氨酸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对应密码子长程相关性（右）图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185BC8">
        <w:rPr>
          <w:rFonts w:hint="eastAsia"/>
        </w:rPr>
        <w:t>但是</w:t>
      </w:r>
      <w:r w:rsidR="00185BC8">
        <w:t>，</w:t>
      </w:r>
      <w:r w:rsidR="00185BC8">
        <w:rPr>
          <w:rFonts w:hint="eastAsia"/>
        </w:rPr>
        <w:t>就</w:t>
      </w:r>
      <w:r w:rsidR="005B52C4">
        <w:t>计算结果来看，</w:t>
      </w:r>
      <w:r w:rsidR="005B52C4">
        <w:rPr>
          <w:rFonts w:hint="eastAsia"/>
        </w:rPr>
        <w:t>以氨基酸</w:t>
      </w:r>
      <w:r w:rsidR="00D568C1">
        <w:t>对应密码子进行分类，</w:t>
      </w:r>
      <w:r w:rsidR="00AB2625">
        <w:t>类别性质不明显，</w:t>
      </w:r>
      <w:r w:rsidR="00264936">
        <w:t>物种之间</w:t>
      </w:r>
      <w:r w:rsidR="00BC73C9">
        <w:t>差异较多</w:t>
      </w:r>
      <w:r w:rsidR="00F526EF">
        <w:t>。</w:t>
      </w:r>
      <w:r w:rsidR="00A51AA1">
        <w:t>下图</w:t>
      </w:r>
      <w:r w:rsidR="00A51AA1">
        <w:rPr>
          <w:rFonts w:hint="eastAsia"/>
        </w:rPr>
        <w:t>为</w:t>
      </w:r>
      <w:r w:rsidR="00684924">
        <w:t>青鳉</w:t>
      </w:r>
      <w:r w:rsidR="006635C1">
        <w:rPr>
          <w:rFonts w:hint="eastAsia"/>
        </w:rPr>
        <w:t>在</w:t>
      </w:r>
      <w:r w:rsidR="006635C1">
        <w:t>此分类</w:t>
      </w:r>
      <w:r w:rsidR="004A4052">
        <w:t>下的一个</w:t>
      </w:r>
      <w:r w:rsidR="003E3584">
        <w:t>示例</w:t>
      </w:r>
      <w:r w:rsidR="00BC73C9">
        <w:t>。</w:t>
      </w:r>
    </w:p>
    <w:p w14:paraId="28E9CA3C" w14:textId="54221837" w:rsidR="00F203C4" w:rsidRDefault="00F203C4" w:rsidP="00F203C4"/>
    <w:p w14:paraId="48CD4ABB" w14:textId="5D3174E7" w:rsidR="00167A3C" w:rsidRDefault="00167A3C" w:rsidP="00B07C5B">
      <w:pPr>
        <w:numPr>
          <w:ilvl w:val="1"/>
          <w:numId w:val="11"/>
        </w:numPr>
      </w:pPr>
      <w:r>
        <w:rPr>
          <w:rFonts w:hint="eastAsia"/>
        </w:rPr>
        <w:t>以</w:t>
      </w:r>
      <w:r>
        <w:t>CG</w:t>
      </w:r>
      <w:r>
        <w:t>、</w:t>
      </w:r>
      <w:r>
        <w:rPr>
          <w:rFonts w:hint="eastAsia"/>
        </w:rPr>
        <w:t>AT</w:t>
      </w:r>
      <w:r w:rsidR="001E7F81">
        <w:t>主导为分类标准</w:t>
      </w:r>
    </w:p>
    <w:p w14:paraId="5E0479E9" w14:textId="077668F0" w:rsidR="00057AD7" w:rsidRDefault="00B70A2D" w:rsidP="00057AD7">
      <w:pPr>
        <w:ind w:firstLine="475"/>
      </w:pPr>
      <w:r>
        <w:t>于是，</w:t>
      </w:r>
      <w:r w:rsidR="00070666">
        <w:rPr>
          <w:rFonts w:hint="eastAsia"/>
        </w:rPr>
        <w:t>结合</w:t>
      </w:r>
      <w:r w:rsidR="003E113F">
        <w:t>碱基富集方式、</w:t>
      </w:r>
      <w:r w:rsidR="004F2E30">
        <w:t>可能的碱基</w:t>
      </w:r>
      <w:r w:rsidR="004F2E30">
        <w:rPr>
          <w:rFonts w:hint="eastAsia"/>
        </w:rPr>
        <w:t>变换</w:t>
      </w:r>
      <w:r w:rsidR="005F514A">
        <w:t>和</w:t>
      </w:r>
      <w:r w:rsidR="00AB4219">
        <w:t>遗传</w:t>
      </w:r>
      <w:r w:rsidR="004A2D36">
        <w:t>变异的方式，</w:t>
      </w:r>
      <w:r w:rsidR="00202AA7">
        <w:t>我们采取了一种新的分类方式，</w:t>
      </w:r>
      <w:r w:rsidR="00202AA7">
        <w:rPr>
          <w:rFonts w:hint="eastAsia"/>
        </w:rPr>
        <w:t>即</w:t>
      </w:r>
      <w:r w:rsidR="00202AA7">
        <w:t>以</w:t>
      </w:r>
      <w:r w:rsidR="00202AA7">
        <w:t>CG</w:t>
      </w:r>
      <w:r w:rsidR="00202AA7">
        <w:t>、</w:t>
      </w:r>
      <w:r w:rsidR="00202AA7">
        <w:rPr>
          <w:rFonts w:hint="eastAsia"/>
        </w:rPr>
        <w:t>AT</w:t>
      </w:r>
      <w:r w:rsidR="00202AA7">
        <w:t>两类碱基的主导</w:t>
      </w:r>
      <w:r w:rsidR="00202AA7">
        <w:rPr>
          <w:rFonts w:hint="eastAsia"/>
        </w:rPr>
        <w:t>性</w:t>
      </w:r>
      <w:r w:rsidR="00202AA7">
        <w:t>为</w:t>
      </w:r>
      <w:r w:rsidR="005628D5">
        <w:t>分类标准，</w:t>
      </w:r>
      <w:r w:rsidR="005628D5">
        <w:rPr>
          <w:rFonts w:hint="eastAsia"/>
        </w:rPr>
        <w:t>将</w:t>
      </w:r>
      <w:r w:rsidR="001D622A">
        <w:t>三碱基组合</w:t>
      </w:r>
      <w:r w:rsidR="00AB41F7">
        <w:t>根据</w:t>
      </w:r>
      <w:r w:rsidR="00AB41F7">
        <w:t>C+G</w:t>
      </w:r>
      <w:r w:rsidR="00AB41F7">
        <w:t>或者</w:t>
      </w:r>
      <w:r w:rsidR="00AB41F7">
        <w:t>A+T</w:t>
      </w:r>
      <w:r w:rsidR="00AB41F7">
        <w:t>含量</w:t>
      </w:r>
      <w:r w:rsidR="009467EC">
        <w:t>及</w:t>
      </w:r>
      <w:r w:rsidR="008357F5">
        <w:t>多</w:t>
      </w:r>
      <w:r w:rsidR="008357F5">
        <w:rPr>
          <w:rFonts w:hint="eastAsia"/>
        </w:rPr>
        <w:t>样</w:t>
      </w:r>
      <w:r w:rsidR="00456E2E">
        <w:t>性</w:t>
      </w:r>
      <w:r w:rsidR="001D622A">
        <w:t>分为六组，</w:t>
      </w:r>
      <w:r w:rsidR="006D4D88">
        <w:t>第一组为</w:t>
      </w:r>
      <w:r w:rsidR="000C65AE">
        <w:t>AAA, AAT, ATA, ATT, TAA, TAT,</w:t>
      </w:r>
      <w:r w:rsidR="00275209">
        <w:t xml:space="preserve"> TTA</w:t>
      </w:r>
      <w:r w:rsidR="00714285">
        <w:t>, TTT</w:t>
      </w:r>
      <w:r w:rsidR="00A24F62">
        <w:t>，第二组为</w:t>
      </w:r>
      <w:r w:rsidR="00052824">
        <w:t>CCC, CCG, CGC, CGG, GCC, GCG, GGC, GGG</w:t>
      </w:r>
      <w:r w:rsidR="00A24F62">
        <w:t>，</w:t>
      </w:r>
      <w:r w:rsidR="00A24F62">
        <w:rPr>
          <w:rFonts w:hint="eastAsia"/>
        </w:rPr>
        <w:t>第三组</w:t>
      </w:r>
      <w:r w:rsidR="00A24F62">
        <w:t>为</w:t>
      </w:r>
      <w:r w:rsidR="00412C87">
        <w:t>AAG, AGA, GAA,</w:t>
      </w:r>
      <w:r w:rsidR="004E1A06">
        <w:t xml:space="preserve"> AAC, ACA,</w:t>
      </w:r>
      <w:r w:rsidR="00412C87" w:rsidRPr="00412C87">
        <w:t xml:space="preserve"> CAA</w:t>
      </w:r>
      <w:r w:rsidR="004E1A06">
        <w:t>，</w:t>
      </w:r>
      <w:bookmarkStart w:id="4" w:name="OLE_LINK1"/>
      <w:bookmarkStart w:id="5" w:name="OLE_LINK2"/>
      <w:r w:rsidR="0047094C">
        <w:t>及他们的互补碱基组合，</w:t>
      </w:r>
      <w:bookmarkEnd w:id="4"/>
      <w:bookmarkEnd w:id="5"/>
      <w:r w:rsidR="00A24F62">
        <w:t>第四组为</w:t>
      </w:r>
      <w:r w:rsidR="00E02AFD">
        <w:t>GGA, GAG, AGG, GGT, GTG,</w:t>
      </w:r>
      <w:r w:rsidR="00860556" w:rsidRPr="00860556">
        <w:t xml:space="preserve"> TGG</w:t>
      </w:r>
      <w:r w:rsidR="00A24F62">
        <w:t>，</w:t>
      </w:r>
      <w:r w:rsidR="00C16E41">
        <w:t>及他们的互补碱基组合，</w:t>
      </w:r>
      <w:r w:rsidR="00A24F62">
        <w:t>第五组为</w:t>
      </w:r>
      <w:r w:rsidR="00600018">
        <w:t>ATC, ACT, TCA, TAC, CTA,</w:t>
      </w:r>
      <w:r w:rsidR="00B26E5D" w:rsidRPr="00B26E5D">
        <w:t xml:space="preserve"> CAT</w:t>
      </w:r>
      <w:r w:rsidR="00B26E5D">
        <w:rPr>
          <w:rFonts w:hint="eastAsia"/>
        </w:rPr>
        <w:t xml:space="preserve">, </w:t>
      </w:r>
      <w:r w:rsidR="00600018">
        <w:t>GAT, AGT, TGA, GTA, TAG,</w:t>
      </w:r>
      <w:r w:rsidR="00B26E5D" w:rsidRPr="00B26E5D">
        <w:t xml:space="preserve"> ATG</w:t>
      </w:r>
      <w:r w:rsidR="00A24F62">
        <w:t>，</w:t>
      </w:r>
      <w:r w:rsidR="00A24F62">
        <w:rPr>
          <w:rFonts w:hint="eastAsia"/>
        </w:rPr>
        <w:t>第六组</w:t>
      </w:r>
      <w:r w:rsidR="00A24F62">
        <w:t>为</w:t>
      </w:r>
      <w:r w:rsidR="0012476A">
        <w:t>CGA, CAG, GCA, GAC, ACG,</w:t>
      </w:r>
      <w:r w:rsidR="00F32487" w:rsidRPr="00F32487">
        <w:t xml:space="preserve"> AGC</w:t>
      </w:r>
      <w:r w:rsidR="00F32487">
        <w:t xml:space="preserve">, </w:t>
      </w:r>
      <w:r w:rsidR="0012476A">
        <w:t>TCG, CTG, TGC, GTC, CGT,</w:t>
      </w:r>
      <w:r w:rsidR="00F32487" w:rsidRPr="00F32487">
        <w:t xml:space="preserve"> GCT</w:t>
      </w:r>
      <w:r w:rsidR="00A24F62">
        <w:t>。</w:t>
      </w:r>
      <w:r w:rsidR="002E4AAA">
        <w:rPr>
          <w:rFonts w:hint="eastAsia"/>
        </w:rPr>
        <w:t>其中</w:t>
      </w:r>
      <w:r w:rsidR="002E4AAA">
        <w:t>由于</w:t>
      </w:r>
      <w:r w:rsidR="00191896">
        <w:t>碱基组合的互补性（如</w:t>
      </w:r>
      <w:r w:rsidR="00191896">
        <w:t xml:space="preserve">ACG </w:t>
      </w:r>
      <w:r w:rsidR="00191896">
        <w:rPr>
          <w:rFonts w:hint="eastAsia"/>
        </w:rPr>
        <w:t>与</w:t>
      </w:r>
      <w:r w:rsidR="009208FB">
        <w:t>CGT</w:t>
      </w:r>
      <w:r w:rsidR="009208FB">
        <w:t>互补</w:t>
      </w:r>
      <w:r w:rsidR="00191896">
        <w:t>）</w:t>
      </w:r>
      <w:r w:rsidR="009208FB">
        <w:t>，</w:t>
      </w:r>
      <w:r w:rsidR="00953508">
        <w:t>互补的碱基组合分布极</w:t>
      </w:r>
      <w:r w:rsidR="00953508">
        <w:rPr>
          <w:rFonts w:hint="eastAsia"/>
        </w:rPr>
        <w:t>其接近</w:t>
      </w:r>
      <w:r w:rsidR="00953508">
        <w:t>，</w:t>
      </w:r>
      <w:r w:rsidR="00953508">
        <w:rPr>
          <w:rFonts w:hint="eastAsia"/>
        </w:rPr>
        <w:t>因此</w:t>
      </w:r>
      <w:r w:rsidR="00F75BF0">
        <w:t>第三、</w:t>
      </w:r>
      <w:r w:rsidR="00F75BF0">
        <w:rPr>
          <w:rFonts w:hint="eastAsia"/>
        </w:rPr>
        <w:t>四</w:t>
      </w:r>
      <w:r w:rsidR="00F75BF0">
        <w:t>组</w:t>
      </w:r>
      <w:r w:rsidR="00283062">
        <w:rPr>
          <w:rFonts w:hint="eastAsia"/>
        </w:rPr>
        <w:t>绘制</w:t>
      </w:r>
      <w:r w:rsidR="00283062">
        <w:t>的图像</w:t>
      </w:r>
      <w:r w:rsidR="004954FA">
        <w:t>仅绘制了互补对中的一个。</w:t>
      </w:r>
    </w:p>
    <w:p w14:paraId="337CA713" w14:textId="11AD4102" w:rsidR="009F0F90" w:rsidRDefault="009F0F90" w:rsidP="009F0F90">
      <w:pPr>
        <w:ind w:firstLine="475"/>
      </w:pPr>
      <w:r>
        <w:rPr>
          <w:rFonts w:hint="eastAsia"/>
        </w:rPr>
        <w:t>以</w:t>
      </w:r>
      <w:r>
        <w:t>人类、</w:t>
      </w:r>
      <w:r>
        <w:rPr>
          <w:rFonts w:hint="eastAsia"/>
        </w:rPr>
        <w:t>鸡、小鼠</w:t>
      </w:r>
      <w:r>
        <w:t>、</w:t>
      </w:r>
      <w:r w:rsidR="00CF5229">
        <w:t>河豚为例，</w:t>
      </w:r>
      <w:r w:rsidR="00A60C41">
        <w:t>我们可以发现，</w:t>
      </w:r>
      <w:r w:rsidR="00592EA9">
        <w:t>人类和小鼠在第五组</w:t>
      </w:r>
      <w:r w:rsidR="00707CC7">
        <w:rPr>
          <w:rFonts w:hint="eastAsia"/>
        </w:rPr>
        <w:t>分成</w:t>
      </w:r>
      <w:r w:rsidR="00026371">
        <w:t>两</w:t>
      </w:r>
      <w:r w:rsidR="00026371">
        <w:rPr>
          <w:rFonts w:hint="eastAsia"/>
        </w:rPr>
        <w:t>类</w:t>
      </w:r>
      <w:r w:rsidR="00026371">
        <w:t>，而鸡与河豚</w:t>
      </w:r>
      <w:r w:rsidR="00FA4271">
        <w:t>则</w:t>
      </w:r>
      <w:r w:rsidR="00385859">
        <w:t>没有明显区别；鸡与河豚</w:t>
      </w:r>
      <w:r w:rsidR="00385859">
        <w:rPr>
          <w:rFonts w:hint="eastAsia"/>
        </w:rPr>
        <w:t>在</w:t>
      </w:r>
      <w:r w:rsidR="00385859">
        <w:t>第六组分成两</w:t>
      </w:r>
      <w:r w:rsidR="00385859">
        <w:rPr>
          <w:rFonts w:hint="eastAsia"/>
        </w:rPr>
        <w:t>类</w:t>
      </w:r>
      <w:r w:rsidR="00385859">
        <w:t>，</w:t>
      </w:r>
      <w:r w:rsidR="006D6AA2">
        <w:t>而人类和</w:t>
      </w:r>
      <w:r w:rsidR="006D6AA2">
        <w:rPr>
          <w:rFonts w:hint="eastAsia"/>
        </w:rPr>
        <w:t>小鼠</w:t>
      </w:r>
      <w:r w:rsidR="006D6AA2">
        <w:t>则没有明显区别。</w:t>
      </w:r>
      <w:r w:rsidR="00BA6EEA">
        <w:t>第二组</w:t>
      </w:r>
      <w:r w:rsidR="00FD1151">
        <w:t>碱基组合</w:t>
      </w:r>
      <w:r w:rsidR="00BA6EEA">
        <w:t>中四种生物都表现</w:t>
      </w:r>
      <w:r w:rsidR="00BA6EEA">
        <w:rPr>
          <w:rFonts w:hint="eastAsia"/>
        </w:rPr>
        <w:t>出了</w:t>
      </w:r>
      <w:r w:rsidR="0008675B">
        <w:t>两种</w:t>
      </w:r>
      <w:r w:rsidR="006F4CFB">
        <w:t>长程</w:t>
      </w:r>
      <w:r w:rsidR="0008675B">
        <w:t>关联特性，</w:t>
      </w:r>
      <w:r w:rsidR="00C470AD">
        <w:rPr>
          <w:rFonts w:hint="eastAsia"/>
        </w:rPr>
        <w:t>第三组</w:t>
      </w:r>
      <w:r w:rsidR="00C470AD">
        <w:t>碱基组合中仅有</w:t>
      </w:r>
      <w:r w:rsidR="00C470AD">
        <w:rPr>
          <w:rFonts w:hint="eastAsia"/>
        </w:rPr>
        <w:t>鸡</w:t>
      </w:r>
      <w:r w:rsidR="00CB65CA">
        <w:t>分为两</w:t>
      </w:r>
      <w:r w:rsidR="00CB65CA">
        <w:rPr>
          <w:rFonts w:hint="eastAsia"/>
        </w:rPr>
        <w:t>类</w:t>
      </w:r>
      <w:r w:rsidR="00CB65CA">
        <w:t>。</w:t>
      </w:r>
    </w:p>
    <w:p w14:paraId="340F3026" w14:textId="24A0D2C2" w:rsidR="005728BE" w:rsidRDefault="00584202" w:rsidP="009F0F90">
      <w:pPr>
        <w:ind w:firstLine="475"/>
      </w:pPr>
      <w:r>
        <w:t>其他物种</w:t>
      </w:r>
      <w:r w:rsidR="008B3493">
        <w:t>图像见附件。</w:t>
      </w:r>
    </w:p>
    <w:p w14:paraId="7E9D422C" w14:textId="5A328856" w:rsidR="006B2822" w:rsidRDefault="006B2822" w:rsidP="006B2822"/>
    <w:p w14:paraId="3C32B3D1" w14:textId="4E9A2A75" w:rsidR="009512EC" w:rsidRDefault="00C33688" w:rsidP="009512EC">
      <w:pPr>
        <w:numPr>
          <w:ilvl w:val="1"/>
          <w:numId w:val="11"/>
        </w:numPr>
      </w:pPr>
      <w:r>
        <w:rPr>
          <w:rFonts w:hint="eastAsia"/>
          <w:noProof/>
        </w:rPr>
        <w:lastRenderedPageBreak/>
        <mc:AlternateContent>
          <mc:Choice Requires="wpg">
            <w:drawing>
              <wp:anchor distT="0" distB="0" distL="114300" distR="114300" simplePos="0" relativeHeight="251711488" behindDoc="0" locked="0" layoutInCell="1" allowOverlap="1" wp14:anchorId="5CA5045D" wp14:editId="48BA0C40">
                <wp:simplePos x="0" y="0"/>
                <wp:positionH relativeFrom="column">
                  <wp:posOffset>-261620</wp:posOffset>
                </wp:positionH>
                <wp:positionV relativeFrom="paragraph">
                  <wp:posOffset>0</wp:posOffset>
                </wp:positionV>
                <wp:extent cx="5736590" cy="7140575"/>
                <wp:effectExtent l="0" t="0" r="3810" b="0"/>
                <wp:wrapTopAndBottom/>
                <wp:docPr id="58" name="组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6590" cy="7140575"/>
                          <a:chOff x="0" y="0"/>
                          <a:chExt cx="5736841" cy="7141180"/>
                        </a:xfrm>
                        <a:extLst>
                          <a:ext uri="{0CCBE362-F206-4b92-989A-16890622DB6E}">
                            <ma14:wrappingTextBoxFlag xmlns:ma14="http://schemas.microsoft.com/office/mac/drawingml/2011/main"/>
                          </a:ext>
                        </a:extLst>
                      </wpg:grpSpPr>
                      <wpg:grpSp>
                        <wpg:cNvPr id="56" name="组 56"/>
                        <wpg:cNvGrpSpPr/>
                        <wpg:grpSpPr>
                          <a:xfrm>
                            <a:off x="0" y="0"/>
                            <a:ext cx="5736841" cy="6886147"/>
                            <a:chOff x="0" y="0"/>
                            <a:chExt cx="5736841" cy="6886147"/>
                          </a:xfrm>
                        </wpg:grpSpPr>
                        <wpg:grpSp>
                          <wpg:cNvPr id="34" name="组 34"/>
                          <wpg:cNvGrpSpPr/>
                          <wpg:grpSpPr>
                            <a:xfrm>
                              <a:off x="63795" y="0"/>
                              <a:ext cx="2583815" cy="3416300"/>
                              <a:chOff x="0" y="0"/>
                              <a:chExt cx="4689343" cy="5308600"/>
                            </a:xfrm>
                          </wpg:grpSpPr>
                          <pic:pic xmlns:pic="http://schemas.openxmlformats.org/drawingml/2006/picture">
                            <pic:nvPicPr>
                              <pic:cNvPr id="28" name="图片 28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0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2366645" cy="182880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29" name="图片 29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1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2323333" y="0"/>
                                <a:ext cx="2366010" cy="182880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30" name="图片 30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2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2700" y="1676400"/>
                                <a:ext cx="2366010" cy="182880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31" name="图片 31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3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2323333" y="1676401"/>
                                <a:ext cx="2366010" cy="182880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32" name="图片 32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4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2700" y="3467100"/>
                                <a:ext cx="2366010" cy="182880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33" name="图片 33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5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2323333" y="3479800"/>
                                <a:ext cx="2366010" cy="182880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</wpg:grpSp>
                        <wpg:grpSp>
                          <wpg:cNvPr id="41" name="组 41"/>
                          <wpg:cNvGrpSpPr/>
                          <wpg:grpSpPr>
                            <a:xfrm>
                              <a:off x="2934586" y="42530"/>
                              <a:ext cx="2664460" cy="3373755"/>
                              <a:chOff x="0" y="0"/>
                              <a:chExt cx="2566390" cy="3045177"/>
                            </a:xfrm>
                          </wpg:grpSpPr>
                          <pic:pic xmlns:pic="http://schemas.openxmlformats.org/drawingml/2006/picture">
                            <pic:nvPicPr>
                              <pic:cNvPr id="35" name="图片 35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6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1301115" cy="100584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36" name="图片 36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7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265275" y="10633"/>
                                <a:ext cx="1301115" cy="100584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37" name="图片 37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8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1006431"/>
                                <a:ext cx="1301115" cy="100584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38" name="图片 38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39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265275" y="1006431"/>
                                <a:ext cx="1301115" cy="100584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39" name="图片 39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0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2039337"/>
                                <a:ext cx="1301115" cy="100584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40" name="图片 40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1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265275" y="2039337"/>
                                <a:ext cx="1301115" cy="100584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</wpg:grpSp>
                        <wpg:grpSp>
                          <wpg:cNvPr id="48" name="组 48"/>
                          <wpg:cNvGrpSpPr/>
                          <wpg:grpSpPr>
                            <a:xfrm>
                              <a:off x="0" y="3519377"/>
                              <a:ext cx="2672715" cy="3366770"/>
                              <a:chOff x="0" y="0"/>
                              <a:chExt cx="2823358" cy="3276954"/>
                            </a:xfrm>
                          </wpg:grpSpPr>
                          <pic:pic xmlns:pic="http://schemas.openxmlformats.org/drawingml/2006/picture">
                            <pic:nvPicPr>
                              <pic:cNvPr id="42" name="图片 42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2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43" name="图片 43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3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403498" y="0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44" name="图片 44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4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0633" y="1095153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45" name="图片 45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5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403498" y="1095153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46" name="图片 46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6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2169042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47" name="图片 47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7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403498" y="2179674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</wpg:grpSp>
                        <wpg:grpSp>
                          <wpg:cNvPr id="55" name="组 55"/>
                          <wpg:cNvGrpSpPr/>
                          <wpg:grpSpPr>
                            <a:xfrm>
                              <a:off x="2934586" y="3519377"/>
                              <a:ext cx="2802255" cy="3363595"/>
                              <a:chOff x="0" y="0"/>
                              <a:chExt cx="2748930" cy="3276954"/>
                            </a:xfrm>
                          </wpg:grpSpPr>
                          <pic:pic xmlns:pic="http://schemas.openxmlformats.org/drawingml/2006/picture">
                            <pic:nvPicPr>
                              <pic:cNvPr id="49" name="图片 49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8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50" name="图片 50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49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329070" y="0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51" name="图片 51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50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1084521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52" name="图片 52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51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329070" y="1084521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53" name="图片 53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52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2179674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54" name="图片 54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53">
                                <a:extLst/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1329070" y="2179674"/>
                                <a:ext cx="1419860" cy="1097280"/>
                              </a:xfrm>
                              <a:prstGeom prst="rect">
                                <a:avLst/>
                              </a:prstGeom>
                              <a:ln w="12700">
                                <a:miter lim="400000"/>
                              </a:ln>
                            </pic:spPr>
                          </pic:pic>
                        </wpg:grpSp>
                      </wpg:grpSp>
                      <wps:wsp>
                        <wps:cNvPr id="57" name="文本框 57"/>
                        <wps:cNvSpPr txBox="1"/>
                        <wps:spPr>
                          <a:xfrm>
                            <a:off x="0" y="6943060"/>
                            <a:ext cx="573659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6366D8E2" w14:textId="46B62278" w:rsidR="008E44E2" w:rsidRPr="009156F7" w:rsidRDefault="008E44E2" w:rsidP="009156F7">
                              <w:pPr>
                                <w:pStyle w:val="ac"/>
                                <w:rPr>
                                  <w:rFonts w:ascii="Times New Roma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</w:pPr>
                              <w:r w:rsidRPr="009156F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图</w:t>
                              </w:r>
                              <w:r w:rsidRPr="009156F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 w:rsidRPr="009156F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begin"/>
                              </w:r>
                              <w:r w:rsidRPr="009156F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 xml:space="preserve"> SEQ </w:instrText>
                              </w:r>
                              <w:r w:rsidRPr="009156F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>图</w:instrText>
                              </w:r>
                              <w:r w:rsidRPr="009156F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 xml:space="preserve"> \* ARABIC </w:instrText>
                              </w:r>
                              <w:r w:rsidRPr="009156F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separate"/>
                              </w:r>
                              <w:r w:rsidR="00E5110F">
                                <w:rPr>
                                  <w:rFonts w:ascii="Times New Roma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  <w:t>6</w:t>
                              </w:r>
                              <w:r w:rsidRPr="009156F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人类（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左上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）、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鸡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（右上）、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小鼠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（左下）、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河豚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（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右下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）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6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 w:val="21"/>
                                  <w:szCs w:val="21"/>
                                </w:rPr>
                                <w:t>组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三碱基长程相关性图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CA5045D" id="_x7ec4__x0020_58" o:spid="_x0000_s1053" style="position:absolute;left:0;text-align:left;margin-left:-20.6pt;margin-top:0;width:451.7pt;height:562.25pt;z-index:251711488" coordsize="5736841,7141180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">
                <v:group id="_x7ec4__x0020_56" o:spid="_x0000_s1054" style="position:absolute;width:5736841;height:6886147" coordsize="5736841,6886147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m/JGNcUAAADbAAAA&#10;DwAAAAAAAAAAAAAAAACpAgAAZHJzL2Rvd25yZXYueG1sUEsFBgAAAAAEAAQA+gAAAJsDAAAAAA==&#10;">
                  <v:group id="_x7ec4__x0020_34" o:spid="_x0000_s1055" style="position:absolute;left:63795;width:2583815;height:3416300" coordsize="4689343,53086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DZs5h5xAAAANsAAAAP&#10;AAAAAAAAAAAAAAAAAKkCAABkcnMvZG93bnJldi54bWxQSwUGAAAAAAQABAD6AAAAmgMAAAAA&#10;">
                    <v:shape id="_x56fe__x7247__x0020_28" o:spid="_x0000_s1056" type="#_x0000_t75" style="position:absolute;width:2366645;height:18288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MF+&#10;9nbBAAAA2wAAAA8AAABkcnMvZG93bnJldi54bWxET01rwkAQvRf6H5Yp9Nbs6iFI6ipWqEjppRra&#10;HofsmASzsyG7xvTfdw6Cx8f7Xq4n36mRhtgGtjDLDCjiKriWawvl8f1lASomZIddYLLwRxHWq8eH&#10;JRYuXPmLxkOqlYRwLNBCk1JfaB2rhjzGLPTEwp3C4DEJHGrtBrxKuO/03Jhce2xZGhrsadtQdT5c&#10;vJTE7/ZnP37mm9nvtvwwudm99aW1z0/T5hVUoindxTf33lmYy1j5Ij9Ar/4B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MF+9nbBAAAA2wAAAA8AAAAAAAAAAAAAAAAAnAIAAGRy&#10;cy9kb3ducmV2LnhtbFBLBQYAAAAABAAEAPcAAACKAwAAAAA=&#10;" strokeweight="1pt">
                      <v:stroke miterlimit="4"/>
                      <v:imagedata r:id="rId54" o:title=""/>
                      <v:path arrowok="t"/>
                    </v:shape>
                    <v:shape id="_x56fe__x7247__x0020_29" o:spid="_x0000_s1057" type="#_x0000_t75" style="position:absolute;left:2323333;width:2366010;height:18288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ABf&#10;sGzBAAAA2wAAAA8AAABkcnMvZG93bnJldi54bWxEj9GqwjAQRN8F/yGscN80tQ8XrUYRpSCKgtUP&#10;WJu1LTab0kStf28uXPBxmJ0zO/NlZ2rxpNZVlhWMRxEI4tzqigsFl3M6nIBwHlljbZkUvMnBctHv&#10;zTHR9sUnema+EAHCLkEFpfdNIqXLSzLoRrYhDt7NtgZ9kG0hdYuvADe1jKPoVxqsODSU2NC6pPye&#10;PUx4o2hsfHzT2GK6v503h/S62aVK/Qy61QyEp85/j//TW60gnsLflgAAufgA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ABfsGzBAAAA2wAAAA8AAAAAAAAAAAAAAAAAnAIAAGRy&#10;cy9kb3ducmV2LnhtbFBLBQYAAAAABAAEAPcAAACKAwAAAAA=&#10;" strokeweight="1pt">
                      <v:stroke miterlimit="4"/>
                      <v:imagedata r:id="rId55" o:title=""/>
                      <v:path arrowok="t"/>
                    </v:shape>
                    <v:shape id="_x56fe__x7247__x0020_30" o:spid="_x0000_s1058" type="#_x0000_t75" style="position:absolute;left:12700;top:1676400;width:2366010;height:18288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LrY&#10;L7nDAAAA2wAAAA8AAABkcnMvZG93bnJldi54bWxET01rAjEQvRf6H8IIXkSzraXI1ii2RbRYEK20&#10;eBs24+7iZhKSqOu/Nwehx8f7Hk9b04gz+VBbVvA0yEAQF1bXXCrY/cz7IxAhImtsLJOCKwWYTh4f&#10;xphre+ENnbexFCmEQ44KqhhdLmUoKjIYBtYRJ+5gvcGYoC+l9nhJ4aaRz1n2Kg3WnBoqdPRRUXHc&#10;noyCr9+X03r2fXSL/Wr15w6fu967z5TqdtrZG4hIbfwX391LrWCY1qcv6QfIyQ0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utgvucMAAADbAAAADwAAAAAAAAAAAAAAAACcAgAA&#10;ZHJzL2Rvd25yZXYueG1sUEsFBgAAAAAEAAQA9wAAAIwDAAAAAA==&#10;" strokeweight="1pt">
                      <v:stroke miterlimit="4"/>
                      <v:imagedata r:id="rId56" o:title=""/>
                      <v:path arrowok="t"/>
                    </v:shape>
                    <v:shape id="_x56fe__x7247__x0020_31" o:spid="_x0000_s1059" type="#_x0000_t75" style="position:absolute;left:2323333;top:1676401;width:2366010;height:18288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HFj&#10;vsDDAAAA2wAAAA8AAABkcnMvZG93bnJldi54bWxEj82KwkAQhO8LvsPQgrd14g8i0VE0sODBy6og&#10;3ppMm0QzPSHTq/Htd4SFPRZV9RW1XHeuVg9qQ+XZwGiYgCLOva24MHA6fn3OQQVBtlh7JgMvCrBe&#10;9T6WmFr/5G96HKRQEcIhRQOlSJNqHfKSHIahb4ijd/WtQ4myLbRt8RnhrtbjJJlphxXHhRIbykrK&#10;74cfZ2B+tHfZ4f42lfN2lm037lJnzphBv9ssQAl18h/+a++sgckI3l/iD9CrX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cWO+wMMAAADbAAAADwAAAAAAAAAAAAAAAACcAgAA&#10;ZHJzL2Rvd25yZXYueG1sUEsFBgAAAAAEAAQA9wAAAIwDAAAAAA==&#10;" strokeweight="1pt">
                      <v:stroke miterlimit="4"/>
                      <v:imagedata r:id="rId57" o:title=""/>
                      <v:path arrowok="t"/>
                    </v:shape>
                    <v:shape id="_x56fe__x7247__x0020_32" o:spid="_x0000_s1060" type="#_x0000_t75" style="position:absolute;left:12700;top:3467100;width:2366010;height:18288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" strokeweight="1pt">
                      <v:stroke miterlimit="4"/>
                      <v:imagedata r:id="rId58" o:title=""/>
                      <v:path arrowok="t"/>
                    </v:shape>
                    <v:shape id="_x56fe__x7247__x0020_33" o:spid="_x0000_s1061" type="#_x0000_t75" style="position:absolute;left:2323333;top:3479800;width:2366010;height:18288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HzW&#10;wDDCAAAA2wAAAA8AAABkcnMvZG93bnJldi54bWxEj1uLwjAUhN+F/Q/hCL7ZVAPdpRpFFhf2QQQv&#10;sK+H5vSCzUlpotZ/bwRhH4eZ+YZZrgfbihv1vnGsYZakIIgLZxquNJxPP9MvED4gG2wdk4YHeViv&#10;PkZLzI2784Fux1CJCGGfo4Y6hC6X0hc1WfSJ64ijV7reYoiyr6Tp8R7htpXzNM2kxYbjQo0dfddU&#10;XI5Xq2FeXg6lV9v9o/3Msp3KlP9rWOvJeNgsQAQawn/43f41GpSC15f4A+TqCQ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B81sAwwgAAANsAAAAPAAAAAAAAAAAAAAAAAJwCAABk&#10;cnMvZG93bnJldi54bWxQSwUGAAAAAAQABAD3AAAAiwMAAAAA&#10;" strokeweight="1pt">
                      <v:stroke miterlimit="4"/>
                      <v:imagedata r:id="rId59" o:title=""/>
                      <v:path arrowok="t"/>
                    </v:shape>
                  </v:group>
                  <v:group id="_x7ec4__x0020_41" o:spid="_x0000_s1062" style="position:absolute;left:2934586;top:42530;width:2664460;height:3373755" coordsize="2566390,3045177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kcJInMUAAADbAAAA&#10;DwAAAAAAAAAAAAAAAACpAgAAZHJzL2Rvd25yZXYueG1sUEsFBgAAAAAEAAQA+gAAAJsDAAAAAA==&#10;">
                    <v:shape id="_x56fe__x7247__x0020_35" o:spid="_x0000_s1063" type="#_x0000_t75" style="position:absolute;width:1301115;height:100584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" strokeweight="1pt">
                      <v:stroke miterlimit="4"/>
                      <v:imagedata r:id="rId60" o:title=""/>
                      <v:path arrowok="t"/>
                    </v:shape>
                    <v:shape id="_x56fe__x7247__x0020_36" o:spid="_x0000_s1064" type="#_x0000_t75" style="position:absolute;left:1265275;top:10633;width:1301115;height:100584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KDk&#10;IhvEAAAA2wAAAA8AAABkcnMvZG93bnJldi54bWxEj9FqAjEURN+F/kO4hb4sNWsrolujiCAo9MXV&#10;D7jdXHeXbm5iEnX9e1Mo+DjMzBlmvuxNJ67kQ2tZwWiYgyCurG65VnA8bN6nIEJE1thZJgV3CrBc&#10;vAzmWGh74z1dy1iLBOFQoIImRldIGaqGDIahdcTJO1lvMCbpa6k93hLcdPIjzyfSYMtpoUFH64aq&#10;3/JiFMyyzeknm+3a8vx9HGvvLq6aZkq9vfarLxCR+vgM/7e3WsHnBP6+pB8gFw8A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KDkIhvEAAAA2wAAAA8AAAAAAAAAAAAAAAAAnAIA&#10;AGRycy9kb3ducmV2LnhtbFBLBQYAAAAABAAEAPcAAACNAwAAAAA=&#10;" strokeweight="1pt">
                      <v:stroke miterlimit="4"/>
                      <v:imagedata r:id="rId61" o:title=""/>
                      <v:path arrowok="t"/>
                    </v:shape>
                    <v:shape id="_x56fe__x7247__x0020_37" o:spid="_x0000_s1065" type="#_x0000_t75" style="position:absolute;top:1006431;width:1301115;height:100584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" strokeweight="1pt">
                      <v:stroke miterlimit="4"/>
                      <v:imagedata r:id="rId62" o:title=""/>
                      <v:path arrowok="t"/>
                    </v:shape>
                    <v:shape id="_x56fe__x7247__x0020_38" o:spid="_x0000_s1066" type="#_x0000_t75" style="position:absolute;left:1265275;top:1006431;width:1301115;height:100584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Pjs&#10;SovDAAAA2wAAAA8AAABkcnMvZG93bnJldi54bWxET89rwjAUvgv7H8Ib7CIzbR0i1ShjY8PtoNgJ&#10;enw0b22xeQlNVut/vxwEjx/f7+V6MK3oqfONZQXpJAFBXFrdcKXg8PPxPAfhA7LG1jIpuJKH9eph&#10;tMRc2wvvqS9CJWII+xwV1CG4XEpf1mTQT6wjjtyv7QyGCLtK6g4vMdy0MkuSmTTYcGyo0dFbTeW5&#10;+DMKtv7rO9sd+/NLexpz6q7+872YK/X0OLwuQAQawl18c2+0gmkcG7/EHyBX/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+OxKi8MAAADbAAAADwAAAAAAAAAAAAAAAACcAgAA&#10;ZHJzL2Rvd25yZXYueG1sUEsFBgAAAAAEAAQA9wAAAIwDAAAAAA==&#10;" strokeweight="1pt">
                      <v:stroke miterlimit="4"/>
                      <v:imagedata r:id="rId63" o:title=""/>
                      <v:path arrowok="t"/>
                    </v:shape>
                    <v:shape id="_x56fe__x7247__x0020_39" o:spid="_x0000_s1067" type="#_x0000_t75" style="position:absolute;top:2039337;width:1301115;height:100584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Fyc&#10;+zrDAAAA2wAAAA8AAABkcnMvZG93bnJldi54bWxEj92KwjAUhO8XfIdwFrzbpquLP9UoIggqC2IV&#10;rw/NsS02J7WJWt9+syB4OczMN8x03ppK3KlxpWUF31EMgjizuuRcwfGw+hqBcB5ZY2WZFDzJwXzW&#10;+Zhiou2D93RPfS4ChF2CCgrv60RKlxVk0EW2Jg7e2TYGfZBNLnWDjwA3lezF8UAaLDksFFjTsqDs&#10;kt6MAv27vW7Tcsc/6x1u7Omph+Y4Vqr72S4mIDy1/h1+tddaQX8M/1/CD5CzP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XJz7OsMAAADbAAAADwAAAAAAAAAAAAAAAACcAgAA&#10;ZHJzL2Rvd25yZXYueG1sUEsFBgAAAAAEAAQA9wAAAIwDAAAAAA==&#10;" strokeweight="1pt">
                      <v:stroke miterlimit="4"/>
                      <v:imagedata r:id="rId64" o:title=""/>
                      <v:path arrowok="t"/>
                    </v:shape>
                    <v:shape id="_x56fe__x7247__x0020_40" o:spid="_x0000_s1068" type="#_x0000_t75" style="position:absolute;left:1265275;top:2039337;width:1301115;height:100584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" strokeweight="1pt">
                      <v:stroke miterlimit="4"/>
                      <v:imagedata r:id="rId65" o:title=""/>
                      <v:path arrowok="t"/>
                    </v:shape>
                  </v:group>
                  <v:group id="_x7ec4__x0020_48" o:spid="_x0000_s1069" style="position:absolute;top:3519377;width:2672715;height:3366770" coordsize="2823358,3276954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AD44QHDAAAA2wAAAA8A&#10;AAAAAAAAAAAAAAAAqQIAAGRycy9kb3ducmV2LnhtbFBLBQYAAAAABAAEAPoAAACZAwAAAAA=&#10;">
                    <v:shape id="_x56fe__x7247__x0020_42" o:spid="_x0000_s1070" type="#_x0000_t75" style="position:absolute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Ifv&#10;ZN7EAAAA2wAAAA8AAABkcnMvZG93bnJldi54bWxEj0FrwkAUhO8F/8PyCr3VjVKKRFcpBcUeemiq&#10;gdwe2WeyNvs27K4x/fddQehxmJlvmNVmtJ0YyAfjWMFsmoEgrp023Cg4fG+fFyBCRNbYOSYFvxRg&#10;s548rDDX7spfNBSxEQnCIUcFbYx9LmWoW7IYpq4nTt7JeYsxSd9I7fGa4LaT8yx7lRYNp4UWe3pv&#10;qf4pLlbB8FmaqtgZ/qgW4/Eyw/Lsq1Kpp8fxbQki0hj/w/f2Xit4mcPtS/oBcv0H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IfvZN7EAAAA2wAAAA8AAAAAAAAAAAAAAAAAnAIA&#10;AGRycy9kb3ducmV2LnhtbFBLBQYAAAAABAAEAPcAAACNAwAAAAA=&#10;" strokeweight="1pt">
                      <v:stroke miterlimit="4"/>
                      <v:imagedata r:id="rId66" o:title=""/>
                      <v:path arrowok="t"/>
                    </v:shape>
                    <v:shape id="_x56fe__x7247__x0020_43" o:spid="_x0000_s1071" type="#_x0000_t75" style="position:absolute;left:1403498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" strokeweight="1pt">
                      <v:stroke miterlimit="4"/>
                      <v:imagedata r:id="rId67" o:title=""/>
                      <v:path arrowok="t"/>
                    </v:shape>
                    <v:shape id="_x56fe__x7247__x0020_44" o:spid="_x0000_s1072" type="#_x0000_t75" style="position:absolute;left:10633;top:1095153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" strokeweight="1pt">
                      <v:stroke miterlimit="4"/>
                      <v:imagedata r:id="rId68" o:title=""/>
                      <v:path arrowok="t"/>
                    </v:shape>
                    <v:shape id="_x56fe__x7247__x0020_45" o:spid="_x0000_s1073" type="#_x0000_t75" style="position:absolute;left:1403498;top:1095153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FZl&#10;mrjEAAAA2wAAAA8AAABkcnMvZG93bnJldi54bWxEj0FrAjEUhO9C/0N4hV5Es5UqsjVKqShFqLJq&#10;76+b183SzcuSpLr+e1MQPA4z8w0zW3S2ESfyoXas4HmYgSAuna65UnA8rAZTECEia2wck4ILBVjM&#10;H3ozzLU7c0GnfaxEgnDIUYGJsc2lDKUhi2HoWuLk/ThvMSbpK6k9nhPcNnKUZRNpsea0YLCld0Pl&#10;7/7PKsCLHu+8Xnfrz+b7a7O0xXLbN0o9PXZvryAidfEevrU/tIKXMfx/ST9Azq8A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FZlmrjEAAAA2wAAAA8AAAAAAAAAAAAAAAAAnAIA&#10;AGRycy9kb3ducmV2LnhtbFBLBQYAAAAABAAEAPcAAACNAwAAAAA=&#10;" strokeweight="1pt">
                      <v:stroke miterlimit="4"/>
                      <v:imagedata r:id="rId69" o:title=""/>
                      <v:path arrowok="t"/>
                    </v:shape>
                    <v:shape id="_x56fe__x7247__x0020_46" o:spid="_x0000_s1074" type="#_x0000_t75" style="position:absolute;top:2169042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B6K&#10;sN7DAAAA2wAAAA8AAABkcnMvZG93bnJldi54bWxEj0GLwjAUhO+C/yE8wZumioh0jSKCuCzial2R&#10;vT2at22xeSlNtPXfmwXB4zAz3zDzZWtKcafaFZYVjIYRCOLU6oIzBT+nzWAGwnlkjaVlUvAgB8tF&#10;tzPHWNuGj3RPfCYChF2MCnLvq1hKl+Zk0A1tRRy8P1sb9EHWmdQ1NgFuSjmOoqk0WHBYyLGidU7p&#10;NbkZBfb4RYfLqNl+7wq9+eUzbffZXql+r119gPDU+nf41f7UCiZT+P8SfoBcPAE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Hoqw3sMAAADbAAAADwAAAAAAAAAAAAAAAACcAgAA&#10;ZHJzL2Rvd25yZXYueG1sUEsFBgAAAAAEAAQA9wAAAIwDAAAAAA==&#10;" strokeweight="1pt">
                      <v:stroke miterlimit="4"/>
                      <v:imagedata r:id="rId70" o:title=""/>
                      <v:path arrowok="t"/>
                    </v:shape>
                    <v:shape id="_x56fe__x7247__x0020_47" o:spid="_x0000_s1075" type="#_x0000_t75" style="position:absolute;left:1403498;top:2179674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Dz4&#10;V1XBAAAA2wAAAA8AAABkcnMvZG93bnJldi54bWxEj81qwkAUhfcF32G4QjdFJ7bSapqJSCHgNrGL&#10;Lq+ZayY0cydmRpO+fadQcHk4f3zZbrKduNHgW8cKVssEBHHtdMuNgs9jsdiA8AFZY+eYFPyQh10+&#10;e8gw1W7kkm5VaEQcYZ+iAhNCn0rpa0MW/dL1xNE7u8FiiHJopB5wjOO2k89J8iotthwfDPb0Yaj+&#10;rq5WQQxVRXnov7Yv4XShU/nkTTxXj/Np/w4i0BTu4f/2QStYv8EfS+QAmf8C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Dz4V1XBAAAA2wAAAA8AAAAAAAAAAAAAAAAAnAIAAGRy&#10;cy9kb3ducmV2LnhtbFBLBQYAAAAABAAEAPcAAACKAwAAAAA=&#10;" strokeweight="1pt">
                      <v:stroke miterlimit="4"/>
                      <v:imagedata r:id="rId71" o:title=""/>
                      <v:path arrowok="t"/>
                    </v:shape>
                  </v:group>
                  <v:group id="_x7ec4__x0020_55" o:spid="_x0000_s1076" style="position:absolute;left:2934586;top:3519377;width:2802255;height:3363595" coordsize="2748930,3276954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Gsg2ELDAAAA2wAAAA8A&#10;AAAAAAAAAAAAAAAAqQIAAGRycy9kb3ducmV2LnhtbFBLBQYAAAAABAAEAPoAAACZAwAAAAA=&#10;">
                    <v:shape id="_x56fe__x7247__x0020_49" o:spid="_x0000_s1077" type="#_x0000_t75" style="position:absolute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H4H&#10;AmrEAAAA2wAAAA8AAABkcnMvZG93bnJldi54bWxEj9FqwkAURN8F/2G5gi+iG0Wqpq4iolhKq9b6&#10;AZfsbRKSvRuyq0n/vlsQfBxm5gyzXLemFHeqXW5ZwXgUgSBOrM45VXD93g/nIJxH1lhaJgW/5GC9&#10;6naWGGvb8BfdLz4VAcIuRgWZ91UspUsyMuhGtiIO3o+tDfog61TqGpsAN6WcRNGLNJhzWMiwom1G&#10;SXG5GQVnPn3w4XN2xWIwvblmsTu+U6FUv9duXkF4av0z/Gi/aQXTBfx/CT9Arv4A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H4HAmrEAAAA2wAAAA8AAAAAAAAAAAAAAAAAnAIA&#10;AGRycy9kb3ducmV2LnhtbFBLBQYAAAAABAAEAPcAAACNAwAAAAA=&#10;" strokeweight="1pt">
                      <v:stroke miterlimit="4"/>
                      <v:imagedata r:id="rId72" o:title=""/>
                      <v:path arrowok="t"/>
                    </v:shape>
                    <v:shape id="_x56fe__x7247__x0020_50" o:spid="_x0000_s1078" type="#_x0000_t75" style="position:absolute;left:1329070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" strokeweight="1pt">
                      <v:stroke miterlimit="4"/>
                      <v:imagedata r:id="rId73" o:title=""/>
                      <v:path arrowok="t"/>
                    </v:shape>
                    <v:shape id="_x56fe__x7247__x0020_51" o:spid="_x0000_s1079" type="#_x0000_t75" style="position:absolute;top:1084521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Hg+&#10;bM/EAAAA2wAAAA8AAABkcnMvZG93bnJldi54bWxEj0FrwkAUhO9C/8PyCr3pxkC1pm6ktgjqTdtL&#10;b4/sazZt9m3MbmL8964g9DjMzDfMcjXYWvTU+sqxgukkAUFcOF1xqeDrczN+AeEDssbaMSm4kIdV&#10;/jBaYqbdmQ/UH0MpIoR9hgpMCE0mpS8MWfQT1xBH78e1FkOUbSl1i+cIt7VMk2QmLVYcFww29G6o&#10;+Dt2VsEJ592+Wdh1+bHYpdvf3nzP0oNST4/D2yuIQEP4D9/bW63geQq3L/EHyPwK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Hg+bM/EAAAA2wAAAA8AAAAAAAAAAAAAAAAAnAIA&#10;AGRycy9kb3ducmV2LnhtbFBLBQYAAAAABAAEAPcAAACNAwAAAAA=&#10;" strokeweight="1pt">
                      <v:stroke miterlimit="4"/>
                      <v:imagedata r:id="rId74" o:title=""/>
                      <v:path arrowok="t"/>
                    </v:shape>
                    <v:shape id="_x56fe__x7247__x0020_52" o:spid="_x0000_s1080" type="#_x0000_t75" style="position:absolute;left:1329070;top:1084521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OVX&#10;Sg3DAAAA2wAAAA8AAABkcnMvZG93bnJldi54bWxEj91qAjEUhO8LfYdwCt7VbEWrrEYpgihUin8P&#10;cNgcN0s3J9skutu3N4Lg5TAz3zCzRWdrcSUfKscKPvoZCOLC6YpLBafj6n0CIkRkjbVjUvBPARbz&#10;15cZ5tq1vKfrIZYiQTjkqMDE2ORShsKQxdB3DXHyzs5bjEn6UmqPbYLbWg6y7FNarDgtGGxoaaj4&#10;PVysgp0c+nI4+R4X63H9s/0b7an1RqneW/c1BRGpi8/wo73RCkYDuH9JP0DOb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5VdKDcMAAADbAAAADwAAAAAAAAAAAAAAAACcAgAA&#10;ZHJzL2Rvd25yZXYueG1sUEsFBgAAAAAEAAQA9wAAAIwDAAAAAA==&#10;" strokeweight="1pt">
                      <v:stroke miterlimit="4"/>
                      <v:imagedata r:id="rId75" o:title=""/>
                      <v:path arrowok="t"/>
                    </v:shape>
                    <v:shape id="_x56fe__x7247__x0020_53" o:spid="_x0000_s1081" type="#_x0000_t75" style="position:absolute;top:2179674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NvZ&#10;SBvDAAAA2wAAAA8AAABkcnMvZG93bnJldi54bWxEj81qwzAQhO+FvIPYQi+lkduSNLhRQii0ydWO&#10;IdeNtLVNrZWx5J+8fVQI5DjMzDfMejvZRgzU+dqxgtd5AoJYO1NzqaA4fr+sQPiAbLBxTAou5GG7&#10;mT2sMTVu5IyGPJQiQtinqKAKoU2l9Loii37uWuLo/brOYoiyK6XpcIxw28i3JFlKizXHhQpb+qpI&#10;/+W9VbDn05n6S14G6Qrzk308Z63ulXp6nHafIAJN4R6+tQ9GweId/r/EHyA3V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29lIG8MAAADbAAAADwAAAAAAAAAAAAAAAACcAgAA&#10;ZHJzL2Rvd25yZXYueG1sUEsFBgAAAAAEAAQA9wAAAIwDAAAAAA==&#10;" strokeweight="1pt">
                      <v:stroke miterlimit="4"/>
                      <v:imagedata r:id="rId76" o:title=""/>
                      <v:path arrowok="t"/>
                    </v:shape>
                    <v:shape id="_x56fe__x7247__x0020_54" o:spid="_x0000_s1082" type="#_x0000_t75" style="position:absolute;left:1329070;top:2179674;width:1419860;height:10972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Cm5&#10;d6jDAAAA2wAAAA8AAABkcnMvZG93bnJldi54bWxEj92KwjAUhO8XfIdwBG8WTdc/pBpFVgqFXRR/&#10;HuDQHNtqc1KaqPXtNwuCl8PMfMMsVq2pxJ0aV1pW8DWIQBBnVpecKzgdk/4MhPPIGivLpOBJDlbL&#10;zscCY20fvKf7weciQNjFqKDwvo6ldFlBBt3A1sTBO9vGoA+yyaVu8BHgppLDKJpKgyWHhQJr+i4o&#10;ux5uRsE2uWwS/bNNf9OjRqp3yecor5Tqddv1HISn1r/Dr3aqFUzG8P8l/AC5/AM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Kbl3qMMAAADbAAAADwAAAAAAAAAAAAAAAACcAgAA&#10;ZHJzL2Rvd25yZXYueG1sUEsFBgAAAAAEAAQA9wAAAIwDAAAAAA==&#10;" strokeweight="1pt">
                      <v:stroke miterlimit="4"/>
                      <v:imagedata r:id="rId77" o:title=""/>
                      <v:path arrowok="t"/>
                    </v:shape>
                  </v:group>
                </v:group>
                <v:shape id="_x6587__x672c__x6846__x0020_57" o:spid="_x0000_s1083" type="#_x0000_t202" style="position:absolute;top:6943060;width:5736590;height:19812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P8rpyxgAA&#10;ANsAAAAPAAAAZHJzL2Rvd25yZXYueG1sRI9BawIxFITvhf6H8AQvRbNtrZatUUQs2F6kqxdvj81z&#10;s3bzsiRZXf99Uyj0OMzMN8x82dtGXMiH2rGCx3EGgrh0uuZKwWH/PnoFESKyxsYxKbhRgOXi/m6O&#10;uXZX/qJLESuRIBxyVGBibHMpQ2nIYhi7ljh5J+ctxiR9JbXHa4LbRj5l2VRarDktGGxpbaj8Ljqr&#10;YDc57sxDd9p8ribP/uPQrafnqlBqOOhXbyAi9fE//NfeagUvM/j9kn6AXPw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AP8rpyxgAAANsAAAAPAAAAAAAAAAAAAAAAAJcCAABkcnMv&#10;ZG93bnJldi54bWxQSwUGAAAAAAQABAD1AAAAigMAAAAA&#10;" stroked="f">
                  <v:textbox style="mso-fit-shape-to-text:t" inset="0,0,0,0">
                    <w:txbxContent>
                      <w:p w14:paraId="6366D8E2" w14:textId="46B62278" w:rsidR="008E44E2" w:rsidRPr="009156F7" w:rsidRDefault="008E44E2" w:rsidP="009156F7">
                        <w:pPr>
                          <w:pStyle w:val="ac"/>
                          <w:rPr>
                            <w:rFonts w:ascii="Times New Roman" w:hAnsi="Times New Roman" w:cs="Times New Roman"/>
                            <w:noProof/>
                            <w:sz w:val="21"/>
                            <w:szCs w:val="21"/>
                          </w:rPr>
                        </w:pPr>
                        <w:r w:rsidRPr="009156F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图</w:t>
                        </w:r>
                        <w:r w:rsidRPr="009156F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 w:rsidRPr="009156F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begin"/>
                        </w:r>
                        <w:r w:rsidRPr="009156F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 xml:space="preserve"> SEQ </w:instrText>
                        </w:r>
                        <w:r w:rsidRPr="009156F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>图</w:instrText>
                        </w:r>
                        <w:r w:rsidRPr="009156F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 xml:space="preserve"> \* ARABIC </w:instrText>
                        </w:r>
                        <w:r w:rsidRPr="009156F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separate"/>
                        </w:r>
                        <w:r w:rsidR="00E5110F">
                          <w:rPr>
                            <w:rFonts w:ascii="Times New Roman" w:hAnsi="Times New Roman" w:cs="Times New Roman"/>
                            <w:noProof/>
                            <w:sz w:val="21"/>
                            <w:szCs w:val="21"/>
                          </w:rPr>
                          <w:t>6</w:t>
                        </w:r>
                        <w:r w:rsidRPr="009156F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人类（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左上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）、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鸡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（右上）、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小鼠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（左下）、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河豚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（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右下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）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6</w:t>
                        </w:r>
                        <w:r>
                          <w:rPr>
                            <w:rFonts w:ascii="Times New Roman" w:hAnsi="Times New Roman" w:cs="Times New Roman" w:hint="eastAsia"/>
                            <w:sz w:val="21"/>
                            <w:szCs w:val="21"/>
                          </w:rPr>
                          <w:t>组</w:t>
                        </w: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三碱基长程相关性图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9512EC">
        <w:t>长程相关性最强的碱基组合</w:t>
      </w:r>
      <w:r w:rsidR="009512EC">
        <w:rPr>
          <w:rFonts w:hint="eastAsia"/>
        </w:rPr>
        <w:t>规律</w:t>
      </w:r>
    </w:p>
    <w:p w14:paraId="2AA94E6F" w14:textId="5FC2C8B1" w:rsidR="009512EC" w:rsidRDefault="006E7649" w:rsidP="009D6C95">
      <w:pPr>
        <w:ind w:firstLine="475"/>
      </w:pPr>
      <w:r>
        <w:t>考虑到</w:t>
      </w:r>
      <w:r w:rsidR="00BF52E5">
        <w:t>CpG</w:t>
      </w:r>
      <w:r w:rsidR="00BF52E5">
        <w:t>碱基组合的特殊性，</w:t>
      </w:r>
      <w:r w:rsidR="00BF52E5">
        <w:rPr>
          <w:rFonts w:hint="eastAsia"/>
        </w:rPr>
        <w:t>以及</w:t>
      </w:r>
      <w:r w:rsidR="00C6489A">
        <w:rPr>
          <w:rFonts w:hint="eastAsia"/>
        </w:rPr>
        <w:t>进化过程</w:t>
      </w:r>
      <w:r w:rsidR="00C6489A">
        <w:t>中</w:t>
      </w:r>
      <w:r w:rsidR="00DC0FCA">
        <w:t>可能产生的突变，</w:t>
      </w:r>
      <w:r w:rsidR="00D22B2E">
        <w:t>将</w:t>
      </w:r>
      <w:r w:rsidR="00D22B2E">
        <w:t>*</w:t>
      </w:r>
      <w:r w:rsidR="00D22B2E">
        <w:rPr>
          <w:rFonts w:hint="eastAsia"/>
        </w:rPr>
        <w:t>C*G*</w:t>
      </w:r>
      <w:r w:rsidR="00D22B2E">
        <w:t>，</w:t>
      </w:r>
      <w:r w:rsidR="00D22B2E">
        <w:rPr>
          <w:rFonts w:hint="eastAsia"/>
        </w:rPr>
        <w:t>即</w:t>
      </w:r>
      <w:r w:rsidR="00213039">
        <w:t>AC</w:t>
      </w:r>
      <w:r w:rsidR="00213039">
        <w:rPr>
          <w:rFonts w:hint="eastAsia"/>
        </w:rPr>
        <w:t>G</w:t>
      </w:r>
      <w:r w:rsidR="00383114">
        <w:t>, CAG, CCG, CGA, CGC, CGG, CGT, CTG, GCG, TCG</w:t>
      </w:r>
      <w:r w:rsidR="00964340">
        <w:t xml:space="preserve"> 10</w:t>
      </w:r>
      <w:r w:rsidR="00964340">
        <w:t>种</w:t>
      </w:r>
      <w:r w:rsidR="00964340">
        <w:rPr>
          <w:rFonts w:hint="eastAsia"/>
        </w:rPr>
        <w:t>碱基组合</w:t>
      </w:r>
      <w:r w:rsidR="00101463">
        <w:t>作为</w:t>
      </w:r>
      <w:r w:rsidR="002D2472">
        <w:t>一</w:t>
      </w:r>
      <w:r w:rsidR="002D2472">
        <w:rPr>
          <w:rFonts w:hint="eastAsia"/>
        </w:rPr>
        <w:t>个</w:t>
      </w:r>
      <w:r w:rsidR="002D2472">
        <w:t>组合，</w:t>
      </w:r>
      <w:r w:rsidR="00C868EC">
        <w:t>其余碱基组合作为另一个组合，</w:t>
      </w:r>
      <w:r w:rsidR="0049787F">
        <w:t>观察</w:t>
      </w:r>
      <w:r w:rsidR="000A75AB">
        <w:t>组合内部与两种组合之间的联系</w:t>
      </w:r>
      <w:r w:rsidR="00964340">
        <w:t>。</w:t>
      </w:r>
    </w:p>
    <w:p w14:paraId="1E42300E" w14:textId="08DB0BF6" w:rsidR="00FB0C11" w:rsidRDefault="009833BB" w:rsidP="00A93E4C">
      <w:pPr>
        <w:ind w:firstLine="475"/>
      </w:pPr>
      <w:r>
        <w:t>以河豚为例，</w:t>
      </w:r>
      <w:r w:rsidR="009434A6">
        <w:t>按上述</w:t>
      </w:r>
      <w:r w:rsidR="00D15C90">
        <w:t>规则分成的两大类中，</w:t>
      </w:r>
      <w:r w:rsidR="00A93E4C" w:rsidRPr="00A93E4C">
        <w:t>*C*G*</w:t>
      </w:r>
      <w:r w:rsidR="00A93E4C" w:rsidRPr="00A93E4C">
        <w:t>部分最上面是</w:t>
      </w:r>
      <w:bookmarkStart w:id="6" w:name="OLE_LINK3"/>
      <w:bookmarkStart w:id="7" w:name="OLE_LINK4"/>
      <w:r w:rsidR="00C10F39">
        <w:t>CCG</w:t>
      </w:r>
      <w:r w:rsidR="00C10F39">
        <w:t>与</w:t>
      </w:r>
      <w:r w:rsidR="00A93E4C" w:rsidRPr="00A93E4C">
        <w:t>CGG</w:t>
      </w:r>
      <w:r w:rsidR="00C10F39">
        <w:t>组合</w:t>
      </w:r>
      <w:bookmarkEnd w:id="6"/>
      <w:bookmarkEnd w:id="7"/>
      <w:r w:rsidR="00A93E4C">
        <w:t>，</w:t>
      </w:r>
      <w:r w:rsidR="00A93E4C" w:rsidRPr="00A93E4C">
        <w:t>全部三碱基最上面的是</w:t>
      </w:r>
      <w:r w:rsidR="00D74DFF">
        <w:t>CCG</w:t>
      </w:r>
      <w:r w:rsidR="00D74DFF">
        <w:t>与</w:t>
      </w:r>
      <w:r w:rsidR="00D74DFF" w:rsidRPr="00A93E4C">
        <w:t>CGG</w:t>
      </w:r>
      <w:r w:rsidR="00D74DFF">
        <w:t>组合</w:t>
      </w:r>
      <w:r w:rsidR="00A93E4C">
        <w:t>，</w:t>
      </w:r>
      <w:r w:rsidR="00A93E4C" w:rsidRPr="00A93E4C">
        <w:t>次于</w:t>
      </w:r>
      <w:r w:rsidR="00A93E4C" w:rsidRPr="00A93E4C">
        <w:t>*C*G*</w:t>
      </w:r>
      <w:r w:rsidR="00A93E4C" w:rsidRPr="00A93E4C">
        <w:t>最上面的是</w:t>
      </w:r>
      <w:r w:rsidR="00A45E1A">
        <w:t>TAT</w:t>
      </w:r>
      <w:r w:rsidR="00A45E1A">
        <w:t>与</w:t>
      </w:r>
      <w:r w:rsidR="00A93E4C" w:rsidRPr="00A93E4C">
        <w:t xml:space="preserve"> ATA</w:t>
      </w:r>
      <w:r w:rsidR="00A45E1A">
        <w:t>组合。</w:t>
      </w:r>
      <w:r w:rsidR="0063496A">
        <w:t>如</w:t>
      </w:r>
      <w:r w:rsidR="00A341C4">
        <w:fldChar w:fldCharType="begin"/>
      </w:r>
      <w:r w:rsidR="00A341C4">
        <w:instrText xml:space="preserve"> REF _Ref528059038 \h </w:instrText>
      </w:r>
      <w:r w:rsidR="00A341C4">
        <w:fldChar w:fldCharType="separate"/>
      </w:r>
      <w:r w:rsidR="00E5110F" w:rsidRPr="00A04C67">
        <w:rPr>
          <w:sz w:val="21"/>
          <w:szCs w:val="21"/>
        </w:rPr>
        <w:t>图</w:t>
      </w:r>
      <w:r w:rsidR="00E5110F" w:rsidRPr="00A04C67">
        <w:rPr>
          <w:sz w:val="21"/>
          <w:szCs w:val="21"/>
        </w:rPr>
        <w:t xml:space="preserve"> </w:t>
      </w:r>
      <w:r w:rsidR="00E5110F" w:rsidRPr="00A04C67">
        <w:rPr>
          <w:noProof/>
          <w:sz w:val="21"/>
          <w:szCs w:val="21"/>
        </w:rPr>
        <w:t>7</w:t>
      </w:r>
      <w:r w:rsidR="00A341C4">
        <w:fldChar w:fldCharType="end"/>
      </w:r>
      <w:r w:rsidR="0063496A">
        <w:t>所示。</w:t>
      </w:r>
    </w:p>
    <w:p w14:paraId="4BEB605B" w14:textId="6462BD57" w:rsidR="00831066" w:rsidRDefault="00DB07D1" w:rsidP="00A93E4C">
      <w:pPr>
        <w:ind w:firstLine="475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18656" behindDoc="0" locked="0" layoutInCell="1" allowOverlap="1" wp14:anchorId="6C67D328" wp14:editId="3BEAE97E">
                <wp:simplePos x="0" y="0"/>
                <wp:positionH relativeFrom="column">
                  <wp:posOffset>272415</wp:posOffset>
                </wp:positionH>
                <wp:positionV relativeFrom="paragraph">
                  <wp:posOffset>43180</wp:posOffset>
                </wp:positionV>
                <wp:extent cx="4641850" cy="2090420"/>
                <wp:effectExtent l="0" t="0" r="6350" b="0"/>
                <wp:wrapTopAndBottom/>
                <wp:docPr id="60" name="组 6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41850" cy="2090420"/>
                          <a:chOff x="0" y="0"/>
                          <a:chExt cx="4642013" cy="2090420"/>
                        </a:xfrm>
                        <a:extLst>
                          <a:ext uri="{0CCBE362-F206-4b92-989A-16890622DB6E}">
                            <ma14:wrappingTextBoxFlag xmlns:ma14="http://schemas.microsoft.com/office/mac/drawingml/2011/main"/>
                          </a:ext>
                        </a:extLst>
                      </wpg:grpSpPr>
                      <wpg:grpSp>
                        <wpg:cNvPr id="63" name="组 63"/>
                        <wpg:cNvGrpSpPr/>
                        <wpg:grpSpPr>
                          <a:xfrm>
                            <a:off x="0" y="0"/>
                            <a:ext cx="4642013" cy="1828800"/>
                            <a:chOff x="0" y="0"/>
                            <a:chExt cx="4642013" cy="1828800"/>
                          </a:xfrm>
                        </wpg:grpSpPr>
                        <pic:pic xmlns:pic="http://schemas.openxmlformats.org/drawingml/2006/picture">
                          <pic:nvPicPr>
                            <pic:cNvPr id="61" name="图片 6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>
                              <a:extLst/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2366645" cy="1828800"/>
                            </a:xfrm>
                            <a:prstGeom prst="rect">
                              <a:avLst/>
                            </a:prstGeom>
                            <a:ln w="12700">
                              <a:miter lim="400000"/>
                            </a:ln>
                          </pic:spPr>
                        </pic:pic>
                        <pic:pic xmlns:pic="http://schemas.openxmlformats.org/drawingml/2006/picture">
                          <pic:nvPicPr>
                            <pic:cNvPr id="62" name="图片 6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>
                              <a:extLst/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275368" y="0"/>
                              <a:ext cx="2366645" cy="1828800"/>
                            </a:xfrm>
                            <a:prstGeom prst="rect">
                              <a:avLst/>
                            </a:prstGeom>
                            <a:ln w="12700">
                              <a:miter lim="400000"/>
                            </a:ln>
                          </pic:spPr>
                        </pic:pic>
                      </wpg:grpSp>
                      <wps:wsp>
                        <wps:cNvPr id="59" name="文本框 59"/>
                        <wps:cNvSpPr txBox="1"/>
                        <wps:spPr>
                          <a:xfrm>
                            <a:off x="0" y="1892300"/>
                            <a:ext cx="464185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78B75F6B" w14:textId="30DF422E" w:rsidR="008E44E2" w:rsidRPr="00A04C67" w:rsidRDefault="008E44E2" w:rsidP="00DB07D1">
                              <w:pPr>
                                <w:pStyle w:val="ac"/>
                                <w:jc w:val="center"/>
                                <w:rPr>
                                  <w:rFonts w:ascii="Times New Roma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</w:pPr>
                              <w:bookmarkStart w:id="8" w:name="_Ref528059038"/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图</w:t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begin"/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 xml:space="preserve"> SEQ </w:instrText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>图</w:instrText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instrText xml:space="preserve"> \* ARABIC </w:instrText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separate"/>
                              </w:r>
                              <w:r w:rsidR="00E5110F">
                                <w:rPr>
                                  <w:rFonts w:ascii="Times New Roman" w:hAnsi="Times New Roman" w:cs="Times New Roman"/>
                                  <w:noProof/>
                                  <w:sz w:val="21"/>
                                  <w:szCs w:val="21"/>
                                </w:rPr>
                                <w:t>7</w:t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fldChar w:fldCharType="end"/>
                              </w:r>
                              <w:bookmarkEnd w:id="8"/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 xml:space="preserve"> </w:t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河豚三碱基长程相关性（按照</w:t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*C*G*</w:t>
                              </w:r>
                              <w:r w:rsidRPr="00A04C67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分类）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C67D328" id="_x7ec4__x0020_60" o:spid="_x0000_s1084" style="position:absolute;left:0;text-align:left;margin-left:21.45pt;margin-top:3.4pt;width:365.5pt;height:164.6pt;z-index:251718656" coordsize="4642013,2090420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">
                <v:group id="_x7ec4__x0020_63" o:spid="_x0000_s1085" style="position:absolute;width:4642013;height:1828800" coordsize="4642013,18288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BF6S8QxAAAANsAAAAP&#10;AAAAAAAAAAAAAAAAAKkCAABkcnMvZG93bnJldi54bWxQSwUGAAAAAAQABAD6AAAAmgMAAAAA&#10;">
                  <v:shape id="_x56fe__x7247__x0020_61" o:spid="_x0000_s1086" type="#_x0000_t75" style="position:absolute;width:2366645;height:18288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CMu&#10;6s/DAAAA2wAAAA8AAABkcnMvZG93bnJldi54bWxEj0GLwjAUhO8L/ofwBG9r2hW6Wo0iguBBBK0X&#10;b4/m2Rabl9JkbfXXG0HY4zAz3zCLVW9qcafWVZYVxOMIBHFudcWFgnO2/Z6CcB5ZY22ZFDzIwWo5&#10;+Fpgqm3HR7qffCEChF2KCkrvm1RKl5dk0I1tQxy8q20N+iDbQuoWuwA3tfyJokQarDgslNjQpqT8&#10;dvozCp7xrCrWfTN5JN1vdvDbyz6rL0qNhv16DsJT7//Dn/ZOK0hieH8JP0AuX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Iy7qz8MAAADbAAAADwAAAAAAAAAAAAAAAACcAgAA&#10;ZHJzL2Rvd25yZXYueG1sUEsFBgAAAAAEAAQA9wAAAIwDAAAAAA==&#10;" strokeweight="1pt">
                    <v:stroke miterlimit="4"/>
                    <v:imagedata r:id="rId80" o:title=""/>
                    <v:path arrowok="t"/>
                  </v:shape>
                  <v:shape id="_x56fe__x7247__x0020_62" o:spid="_x0000_s1087" type="#_x0000_t75" style="position:absolute;left:2275368;width:2366645;height:18288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" strokeweight="1pt">
                    <v:stroke miterlimit="4"/>
                    <v:imagedata r:id="rId81" o:title=""/>
                    <v:path arrowok="t"/>
                  </v:shape>
                </v:group>
                <v:shape id="_x6587__x672c__x6846__x0020_59" o:spid="_x0000_s1088" type="#_x0000_t202" style="position:absolute;top:1892300;width:4641850;height:19812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RIYubxgAA&#10;ANsAAAAPAAAAZHJzL2Rvd25yZXYueG1sRI9BawIxFITvhf6H8AQvRbNtrditUUQs2F6kqxdvj81z&#10;s3bzsiRZXf99Uyj0OMzMN8x82dtGXMiH2rGCx3EGgrh0uuZKwWH/PpqBCBFZY+OYFNwowHJxfzfH&#10;XLsrf9GliJVIEA45KjAxtrmUoTRkMYxdS5y8k/MWY5K+ktrjNcFtI5+ybCot1pwWDLa0NlR+F51V&#10;sJscd+ahO20+V5Nn/3Ho1tNzVSg1HPSrNxCR+vgf/mtvtYKXV/j9kn6AXPw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ARIYubxgAAANsAAAAPAAAAAAAAAAAAAAAAAJcCAABkcnMv&#10;ZG93bnJldi54bWxQSwUGAAAAAAQABAD1AAAAigMAAAAA&#10;" stroked="f">
                  <v:textbox style="mso-fit-shape-to-text:t" inset="0,0,0,0">
                    <w:txbxContent>
                      <w:p w14:paraId="78B75F6B" w14:textId="30DF422E" w:rsidR="008E44E2" w:rsidRPr="00A04C67" w:rsidRDefault="008E44E2" w:rsidP="00DB07D1">
                        <w:pPr>
                          <w:pStyle w:val="ac"/>
                          <w:jc w:val="center"/>
                          <w:rPr>
                            <w:rFonts w:ascii="Times New Roman" w:hAnsi="Times New Roman" w:cs="Times New Roman"/>
                            <w:noProof/>
                            <w:sz w:val="21"/>
                            <w:szCs w:val="21"/>
                          </w:rPr>
                        </w:pPr>
                        <w:bookmarkStart w:id="11" w:name="_Ref528059038"/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图</w:t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begin"/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 xml:space="preserve"> SEQ </w:instrText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>图</w:instrText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instrText xml:space="preserve"> \* ARABIC </w:instrText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separate"/>
                        </w:r>
                        <w:r w:rsidR="00E5110F">
                          <w:rPr>
                            <w:rFonts w:ascii="Times New Roman" w:hAnsi="Times New Roman" w:cs="Times New Roman"/>
                            <w:noProof/>
                            <w:sz w:val="21"/>
                            <w:szCs w:val="21"/>
                          </w:rPr>
                          <w:t>7</w:t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fldChar w:fldCharType="end"/>
                        </w:r>
                        <w:bookmarkEnd w:id="11"/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 xml:space="preserve"> </w:t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河豚三碱基长程相关性（按照</w:t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*C*G*</w:t>
                        </w:r>
                        <w:r w:rsidRPr="00A04C67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分类）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831066">
        <w:rPr>
          <w:rFonts w:hint="eastAsia"/>
        </w:rPr>
        <w:t>使用</w:t>
      </w:r>
      <w:r w:rsidR="00831066">
        <w:t>相似的方法，</w:t>
      </w:r>
      <w:r w:rsidR="00831066">
        <w:rPr>
          <w:rFonts w:hint="eastAsia"/>
        </w:rPr>
        <w:t>我们</w:t>
      </w:r>
      <w:r w:rsidR="00831066">
        <w:t>对</w:t>
      </w:r>
      <w:r w:rsidR="00831066">
        <w:rPr>
          <w:rFonts w:hint="eastAsia"/>
        </w:rPr>
        <w:t>各个</w:t>
      </w:r>
      <w:r w:rsidR="00831066">
        <w:t>物种</w:t>
      </w:r>
      <w:r w:rsidR="00B52E77">
        <w:t>三碱基组合长程</w:t>
      </w:r>
      <w:r w:rsidR="00B52E77">
        <w:rPr>
          <w:rFonts w:hint="eastAsia"/>
        </w:rPr>
        <w:t>相关性</w:t>
      </w:r>
      <w:r w:rsidR="0016284C">
        <w:rPr>
          <w:rFonts w:hint="eastAsia"/>
        </w:rPr>
        <w:t>大小</w:t>
      </w:r>
      <w:r w:rsidR="0016284C">
        <w:t>进行</w:t>
      </w:r>
      <w:r w:rsidR="00453000">
        <w:rPr>
          <w:rFonts w:hint="eastAsia"/>
        </w:rPr>
        <w:t>整理</w:t>
      </w:r>
      <w:r w:rsidR="00453000">
        <w:t>。</w:t>
      </w:r>
      <w:r w:rsidR="008F2F2C">
        <w:t>如下表所示。</w:t>
      </w:r>
    </w:p>
    <w:p w14:paraId="389D0E9D" w14:textId="484FA5EA" w:rsidR="00B9512E" w:rsidRDefault="00B9512E" w:rsidP="00A93E4C">
      <w:pPr>
        <w:ind w:firstLine="475"/>
      </w:pPr>
      <w:r>
        <w:rPr>
          <w:rFonts w:hint="eastAsia"/>
        </w:rPr>
        <w:t>可以</w:t>
      </w:r>
      <w:r>
        <w:t>看出，</w:t>
      </w:r>
      <w:r w:rsidR="00622BDF">
        <w:t>GCG</w:t>
      </w:r>
      <w:r w:rsidR="00622BDF">
        <w:t>、</w:t>
      </w:r>
      <w:r w:rsidR="00622BDF">
        <w:t>CCG</w:t>
      </w:r>
      <w:r w:rsidR="00622BDF">
        <w:rPr>
          <w:rFonts w:hint="eastAsia"/>
        </w:rPr>
        <w:t>组合</w:t>
      </w:r>
      <w:r w:rsidR="00622BDF">
        <w:t>，</w:t>
      </w:r>
      <w:r w:rsidR="00FC5D2B">
        <w:t>TAT</w:t>
      </w:r>
      <w:r w:rsidR="00FC5D2B">
        <w:t>、</w:t>
      </w:r>
      <w:r w:rsidR="00FC5D2B">
        <w:t>ATA</w:t>
      </w:r>
      <w:r w:rsidR="00FC5D2B">
        <w:t>组合，</w:t>
      </w:r>
      <w:r w:rsidR="006A5D47">
        <w:t>CCG</w:t>
      </w:r>
      <w:r w:rsidR="006A5D47">
        <w:t>、</w:t>
      </w:r>
      <w:r w:rsidR="006A5D47">
        <w:rPr>
          <w:rFonts w:hint="eastAsia"/>
        </w:rPr>
        <w:t>CGG</w:t>
      </w:r>
      <w:r w:rsidR="006A5D47">
        <w:t>组合和</w:t>
      </w:r>
      <w:r w:rsidR="006A5D47">
        <w:t>AAT</w:t>
      </w:r>
      <w:r w:rsidR="006A5D47">
        <w:t>、</w:t>
      </w:r>
      <w:r w:rsidR="006A5D47">
        <w:rPr>
          <w:rFonts w:hint="eastAsia"/>
        </w:rPr>
        <w:t>ATT</w:t>
      </w:r>
      <w:r w:rsidR="006A5D47">
        <w:t>组合</w:t>
      </w:r>
      <w:r w:rsidR="002845C7">
        <w:t>往往是</w:t>
      </w:r>
      <w:r w:rsidR="00F37334">
        <w:t>长程相关性较好的</w:t>
      </w:r>
      <w:r w:rsidR="00AB7738">
        <w:t>。</w:t>
      </w:r>
    </w:p>
    <w:p w14:paraId="50D7E153" w14:textId="46BD8D22" w:rsidR="00FC1EFC" w:rsidRDefault="00FC1EFC" w:rsidP="00A93E4C">
      <w:pPr>
        <w:ind w:firstLine="475"/>
      </w:pPr>
      <w:r>
        <w:rPr>
          <w:rFonts w:hint="eastAsia"/>
        </w:rPr>
        <w:t>特别的</w:t>
      </w:r>
      <w:r>
        <w:t>是，</w:t>
      </w:r>
      <w:r>
        <w:rPr>
          <w:rFonts w:hint="eastAsia"/>
        </w:rPr>
        <w:t>在人类</w:t>
      </w:r>
      <w:r>
        <w:t>、</w:t>
      </w:r>
      <w:r w:rsidR="00B05337">
        <w:t>小鼠、</w:t>
      </w:r>
      <w:r w:rsidR="00B05337">
        <w:rPr>
          <w:rFonts w:hint="eastAsia"/>
        </w:rPr>
        <w:t>斑马鱼</w:t>
      </w:r>
      <w:r w:rsidR="00B05337">
        <w:t>、植绥螨、</w:t>
      </w:r>
      <w:r w:rsidR="00B05337">
        <w:rPr>
          <w:rFonts w:hint="eastAsia"/>
        </w:rPr>
        <w:t>鸡</w:t>
      </w:r>
      <w:r w:rsidR="00827B69">
        <w:t>中，</w:t>
      </w:r>
      <w:r w:rsidR="0029736D">
        <w:t>CAG</w:t>
      </w:r>
      <w:r w:rsidR="0029736D">
        <w:t>和</w:t>
      </w:r>
      <w:r w:rsidR="0029736D">
        <w:t>CTG</w:t>
      </w:r>
      <w:r w:rsidR="0029736D">
        <w:t>的</w:t>
      </w:r>
      <w:r w:rsidR="00E82C21">
        <w:t>长程相关性也</w:t>
      </w:r>
      <w:r w:rsidR="00E82C21">
        <w:rPr>
          <w:rFonts w:hint="eastAsia"/>
        </w:rPr>
        <w:t>非常</w:t>
      </w:r>
      <w:r w:rsidR="00E82C21">
        <w:t>好</w:t>
      </w:r>
      <w:r w:rsidR="009F1228">
        <w:t>。</w:t>
      </w:r>
    </w:p>
    <w:p w14:paraId="7D60D482" w14:textId="77777777" w:rsidR="00D72260" w:rsidRDefault="00D72260" w:rsidP="00387BEC"/>
    <w:p w14:paraId="2E55D24B" w14:textId="1C7A754A" w:rsidR="00387BEC" w:rsidRPr="00387BEC" w:rsidRDefault="00387BEC" w:rsidP="00387BEC">
      <w:pPr>
        <w:pStyle w:val="ac"/>
        <w:keepNext/>
        <w:rPr>
          <w:rFonts w:ascii="Times New Roman" w:eastAsia="SimSun" w:hAnsi="Times New Roman" w:cs="Times New Roman"/>
          <w:sz w:val="21"/>
          <w:szCs w:val="21"/>
        </w:rPr>
      </w:pPr>
      <w:r w:rsidRPr="00387BEC">
        <w:rPr>
          <w:rFonts w:ascii="Times New Roman" w:eastAsia="SimSun" w:hAnsi="Times New Roman" w:cs="Times New Roman"/>
          <w:sz w:val="21"/>
          <w:szCs w:val="21"/>
        </w:rPr>
        <w:t>表格</w:t>
      </w:r>
      <w:r w:rsidRPr="00387BEC">
        <w:rPr>
          <w:rFonts w:ascii="Times New Roman" w:eastAsia="SimSun" w:hAnsi="Times New Roman" w:cs="Times New Roman"/>
          <w:sz w:val="21"/>
          <w:szCs w:val="21"/>
        </w:rPr>
        <w:t xml:space="preserve"> </w:t>
      </w:r>
      <w:r w:rsidRPr="00387BEC">
        <w:rPr>
          <w:rFonts w:ascii="Times New Roman" w:eastAsia="SimSun" w:hAnsi="Times New Roman" w:cs="Times New Roman"/>
          <w:sz w:val="21"/>
          <w:szCs w:val="21"/>
        </w:rPr>
        <w:fldChar w:fldCharType="begin"/>
      </w:r>
      <w:r w:rsidRPr="00387BEC">
        <w:rPr>
          <w:rFonts w:ascii="Times New Roman" w:eastAsia="SimSun" w:hAnsi="Times New Roman" w:cs="Times New Roman"/>
          <w:sz w:val="21"/>
          <w:szCs w:val="21"/>
        </w:rPr>
        <w:instrText xml:space="preserve"> SEQ </w:instrText>
      </w:r>
      <w:r w:rsidRPr="00387BEC">
        <w:rPr>
          <w:rFonts w:ascii="Times New Roman" w:eastAsia="SimSun" w:hAnsi="Times New Roman" w:cs="Times New Roman"/>
          <w:sz w:val="21"/>
          <w:szCs w:val="21"/>
        </w:rPr>
        <w:instrText>表格</w:instrText>
      </w:r>
      <w:r w:rsidRPr="00387BEC">
        <w:rPr>
          <w:rFonts w:ascii="Times New Roman" w:eastAsia="SimSun" w:hAnsi="Times New Roman" w:cs="Times New Roman"/>
          <w:sz w:val="21"/>
          <w:szCs w:val="21"/>
        </w:rPr>
        <w:instrText xml:space="preserve"> \* ARABIC </w:instrText>
      </w:r>
      <w:r w:rsidRPr="00387BEC">
        <w:rPr>
          <w:rFonts w:ascii="Times New Roman" w:eastAsia="SimSun" w:hAnsi="Times New Roman" w:cs="Times New Roman"/>
          <w:sz w:val="21"/>
          <w:szCs w:val="21"/>
        </w:rPr>
        <w:fldChar w:fldCharType="separate"/>
      </w:r>
      <w:r w:rsidR="00E5110F">
        <w:rPr>
          <w:rFonts w:ascii="Times New Roman" w:eastAsia="SimSun" w:hAnsi="Times New Roman" w:cs="Times New Roman"/>
          <w:noProof/>
          <w:sz w:val="21"/>
          <w:szCs w:val="21"/>
        </w:rPr>
        <w:t>3</w:t>
      </w:r>
      <w:r w:rsidRPr="00387BEC">
        <w:rPr>
          <w:rFonts w:ascii="Times New Roman" w:eastAsia="SimSun" w:hAnsi="Times New Roman" w:cs="Times New Roman"/>
          <w:sz w:val="21"/>
          <w:szCs w:val="21"/>
        </w:rPr>
        <w:fldChar w:fldCharType="end"/>
      </w:r>
      <w:r>
        <w:rPr>
          <w:rFonts w:ascii="Times New Roman" w:eastAsia="SimSun" w:hAnsi="Times New Roman" w:cs="Times New Roman"/>
          <w:sz w:val="21"/>
          <w:szCs w:val="21"/>
        </w:rPr>
        <w:t xml:space="preserve"> </w:t>
      </w:r>
      <w:r>
        <w:rPr>
          <w:rFonts w:ascii="Times New Roman" w:eastAsia="SimSun" w:hAnsi="Times New Roman" w:cs="Times New Roman" w:hint="eastAsia"/>
          <w:sz w:val="21"/>
          <w:szCs w:val="21"/>
        </w:rPr>
        <w:t>各个物种</w:t>
      </w:r>
      <w:r w:rsidR="00FE5505">
        <w:rPr>
          <w:rFonts w:ascii="Times New Roman" w:eastAsia="SimSun" w:hAnsi="Times New Roman" w:cs="Times New Roman"/>
          <w:sz w:val="21"/>
          <w:szCs w:val="21"/>
        </w:rPr>
        <w:t>三碱基</w:t>
      </w:r>
      <w:r w:rsidR="00FE5505">
        <w:rPr>
          <w:rFonts w:ascii="Times New Roman" w:eastAsia="SimSun" w:hAnsi="Times New Roman" w:cs="Times New Roman" w:hint="eastAsia"/>
          <w:sz w:val="21"/>
          <w:szCs w:val="21"/>
        </w:rPr>
        <w:t>组合</w:t>
      </w:r>
      <w:r w:rsidR="00FE5505">
        <w:rPr>
          <w:rFonts w:ascii="Times New Roman" w:eastAsia="SimSun" w:hAnsi="Times New Roman" w:cs="Times New Roman"/>
          <w:sz w:val="21"/>
          <w:szCs w:val="21"/>
        </w:rPr>
        <w:t>长程相关性</w:t>
      </w:r>
    </w:p>
    <w:tbl>
      <w:tblPr>
        <w:tblW w:w="8725" w:type="dxa"/>
        <w:tblLook w:val="04A0" w:firstRow="1" w:lastRow="0" w:firstColumn="1" w:lastColumn="0" w:noHBand="0" w:noVBand="1"/>
      </w:tblPr>
      <w:tblGrid>
        <w:gridCol w:w="1885"/>
        <w:gridCol w:w="2236"/>
        <w:gridCol w:w="2174"/>
        <w:gridCol w:w="2430"/>
      </w:tblGrid>
      <w:tr w:rsidR="000C76C1" w:rsidRPr="000C76C1" w14:paraId="580511D5" w14:textId="77777777" w:rsidTr="000C76C1">
        <w:trPr>
          <w:trHeight w:val="320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E8256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　</w:t>
            </w:r>
          </w:p>
        </w:tc>
        <w:tc>
          <w:tcPr>
            <w:tcW w:w="22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AE361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*C*G*</w:t>
            </w:r>
            <w:r w:rsidRPr="000C76C1">
              <w:rPr>
                <w:color w:val="000000"/>
              </w:rPr>
              <w:t>部分最高</w:t>
            </w:r>
          </w:p>
        </w:tc>
        <w:tc>
          <w:tcPr>
            <w:tcW w:w="21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1B44F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全部三碱基中最高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F441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*C*G*</w:t>
            </w:r>
            <w:r w:rsidRPr="000C76C1">
              <w:rPr>
                <w:color w:val="000000"/>
              </w:rPr>
              <w:t>以外部分最高</w:t>
            </w:r>
          </w:p>
        </w:tc>
      </w:tr>
      <w:tr w:rsidR="000C76C1" w:rsidRPr="000C76C1" w14:paraId="76A428FB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9F79D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. gambiae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D16B5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GCG CGC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CDAF9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A TAT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9454A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A TAT</w:t>
            </w:r>
          </w:p>
        </w:tc>
      </w:tr>
      <w:tr w:rsidR="000C76C1" w:rsidRPr="000C76C1" w14:paraId="047183D3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52431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. mellifera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A1AC8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TCG CGA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2403A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A AAT CGA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6B52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A AAT</w:t>
            </w:r>
          </w:p>
        </w:tc>
      </w:tr>
      <w:tr w:rsidR="000C76C1" w:rsidRPr="000C76C1" w14:paraId="71B57C34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AEE87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. elegans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D5F5A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FBCEA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F1FD8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AT</w:t>
            </w:r>
          </w:p>
        </w:tc>
      </w:tr>
      <w:tr w:rsidR="000C76C1" w:rsidRPr="000C76C1" w14:paraId="3302E46D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AD5D1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hicken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70CC3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CAG CTG     </w:t>
            </w:r>
          </w:p>
          <w:p w14:paraId="4F99A7BD" w14:textId="32415A4D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C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1B543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ACG CTG   </w:t>
            </w:r>
          </w:p>
          <w:p w14:paraId="54C4DE51" w14:textId="0963C44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AA ATT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1AF68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　</w:t>
            </w:r>
          </w:p>
        </w:tc>
      </w:tr>
      <w:tr w:rsidR="000C76C1" w:rsidRPr="000C76C1" w14:paraId="7B28D2E8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1F38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D. melanogaster 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94CC8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GCG CGC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33EF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GGC GCC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461C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TA</w:t>
            </w:r>
          </w:p>
        </w:tc>
      </w:tr>
      <w:tr w:rsidR="000C76C1" w:rsidRPr="000C76C1" w14:paraId="2C87CDFC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FFB86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D. persimilis 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1FE10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GCG CGC   </w:t>
            </w:r>
          </w:p>
          <w:p w14:paraId="50411DD8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CCG CGG   </w:t>
            </w:r>
          </w:p>
          <w:p w14:paraId="13D13D97" w14:textId="6D22D862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AG CT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491A3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　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3F481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　</w:t>
            </w:r>
          </w:p>
        </w:tc>
      </w:tr>
      <w:tr w:rsidR="000C76C1" w:rsidRPr="000C76C1" w14:paraId="4B909252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5FD35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Frog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FD118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53C7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AT ATT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E7F26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AT ATT</w:t>
            </w:r>
          </w:p>
        </w:tc>
      </w:tr>
      <w:tr w:rsidR="000C76C1" w:rsidRPr="000C76C1" w14:paraId="44B60520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A3281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Fugu 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22C1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2202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944EC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TAT ATA</w:t>
            </w:r>
          </w:p>
        </w:tc>
      </w:tr>
      <w:tr w:rsidR="000C76C1" w:rsidRPr="000C76C1" w14:paraId="73E81F30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F6BFA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Golden ealge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E1703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5829D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0A78A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C AAT</w:t>
            </w:r>
          </w:p>
        </w:tc>
      </w:tr>
      <w:tr w:rsidR="000C76C1" w:rsidRPr="000C76C1" w14:paraId="6C29625E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16E46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Human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41D89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CCG CGG    </w:t>
            </w:r>
          </w:p>
          <w:p w14:paraId="70F03464" w14:textId="207E0D61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AG CT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6CCAD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GGC GCC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6D57F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AT ATT</w:t>
            </w:r>
          </w:p>
        </w:tc>
      </w:tr>
      <w:tr w:rsidR="000C76C1" w:rsidRPr="000C76C1" w14:paraId="4F566074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FAC4F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Lizard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2056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6FF51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561A0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GCC GGC   </w:t>
            </w:r>
          </w:p>
          <w:p w14:paraId="1BBD7C4D" w14:textId="055F0102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T AAT</w:t>
            </w:r>
          </w:p>
        </w:tc>
      </w:tr>
      <w:tr w:rsidR="000C76C1" w:rsidRPr="000C76C1" w14:paraId="5B11EFFD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F163F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Medaka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3F86A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CCG CGG   </w:t>
            </w:r>
          </w:p>
          <w:p w14:paraId="20C557CA" w14:textId="44EDBA7F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CG CGT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D91DD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CCG CGG   </w:t>
            </w:r>
          </w:p>
          <w:p w14:paraId="4DC59F3F" w14:textId="2D819C5C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CG CGT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B1CF0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A TAT</w:t>
            </w:r>
          </w:p>
        </w:tc>
      </w:tr>
      <w:tr w:rsidR="000C76C1" w:rsidRPr="000C76C1" w14:paraId="6F14DEC3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09DB7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Mouse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8789E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CCG CGG    </w:t>
            </w:r>
          </w:p>
          <w:p w14:paraId="3C3AD362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GCG CGC   </w:t>
            </w:r>
          </w:p>
          <w:p w14:paraId="161F6966" w14:textId="37CC3C0E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AG CT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B2174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T AAT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F5036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T AAT</w:t>
            </w:r>
          </w:p>
        </w:tc>
      </w:tr>
      <w:tr w:rsidR="000C76C1" w:rsidRPr="000C76C1" w14:paraId="56F766E3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2D30F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Nile tilapia 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8BCAE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CCG CGG   </w:t>
            </w:r>
          </w:p>
          <w:p w14:paraId="2B5A053D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GCG CGC   </w:t>
            </w:r>
          </w:p>
          <w:p w14:paraId="7D57A65C" w14:textId="3787B826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ACG CGA 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83D6D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CCG CGG   </w:t>
            </w:r>
          </w:p>
          <w:p w14:paraId="1A35CD81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GCG CGC   </w:t>
            </w:r>
          </w:p>
          <w:p w14:paraId="2696154E" w14:textId="1D198FA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ACG CGA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C0AC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T AAT</w:t>
            </w:r>
          </w:p>
        </w:tc>
      </w:tr>
      <w:tr w:rsidR="000C76C1" w:rsidRPr="000C76C1" w14:paraId="2EA76CC9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2FB70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Platypus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4E3E1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73A08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A1228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GGG AAT</w:t>
            </w:r>
          </w:p>
        </w:tc>
      </w:tr>
      <w:tr w:rsidR="000C76C1" w:rsidRPr="000C76C1" w14:paraId="45A81EF3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53635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Stickleback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0631E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CCG CGG    </w:t>
            </w:r>
          </w:p>
          <w:p w14:paraId="2AFD6B44" w14:textId="45D76385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lastRenderedPageBreak/>
              <w:t>GCG CGC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8BF93" w14:textId="77777777" w:rsid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lastRenderedPageBreak/>
              <w:t xml:space="preserve">CCG CGG    </w:t>
            </w:r>
          </w:p>
          <w:p w14:paraId="5708EBA4" w14:textId="7CCA564C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lastRenderedPageBreak/>
              <w:t>GCG CGC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4C78D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lastRenderedPageBreak/>
              <w:t>AAT ATT</w:t>
            </w:r>
          </w:p>
        </w:tc>
      </w:tr>
      <w:tr w:rsidR="000C76C1" w:rsidRPr="000C76C1" w14:paraId="7BF9E478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828FE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lastRenderedPageBreak/>
              <w:t xml:space="preserve">Tetraodon 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97482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79011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ECB4B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AT ATT</w:t>
            </w:r>
          </w:p>
        </w:tc>
      </w:tr>
      <w:tr w:rsidR="000C76C1" w:rsidRPr="000C76C1" w14:paraId="0C7864BA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EC2E9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Tibetan frog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82D19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    GCG CGC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70AB9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　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331C0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　</w:t>
            </w:r>
          </w:p>
        </w:tc>
      </w:tr>
      <w:tr w:rsidR="000C76C1" w:rsidRPr="000C76C1" w14:paraId="4FBA67EB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CDC1C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Turkey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4DBEA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CG CGG    GCG CGC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56D42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T AAT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D783D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T AAT</w:t>
            </w:r>
          </w:p>
        </w:tc>
      </w:tr>
      <w:tr w:rsidR="000C76C1" w:rsidRPr="000C76C1" w14:paraId="3996178B" w14:textId="77777777" w:rsidTr="000C76C1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17F35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Zebrafish </w:t>
            </w:r>
          </w:p>
        </w:tc>
        <w:tc>
          <w:tcPr>
            <w:tcW w:w="2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E401F" w14:textId="77777777" w:rsidR="001C435B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GCG CGC  </w:t>
            </w:r>
          </w:p>
          <w:p w14:paraId="2EE9F01E" w14:textId="4ACEC4A5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AG CTG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AD08B" w14:textId="77777777" w:rsidR="001C435B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 xml:space="preserve">GCG CGC  </w:t>
            </w:r>
          </w:p>
          <w:p w14:paraId="5FAD7CE6" w14:textId="2BFF6633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CAG CTG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D60C5" w14:textId="77777777" w:rsidR="000C76C1" w:rsidRPr="000C76C1" w:rsidRDefault="000C76C1" w:rsidP="000C76C1">
            <w:pPr>
              <w:rPr>
                <w:color w:val="000000"/>
              </w:rPr>
            </w:pPr>
            <w:r w:rsidRPr="000C76C1">
              <w:rPr>
                <w:color w:val="000000"/>
              </w:rPr>
              <w:t>ATT AAT</w:t>
            </w:r>
          </w:p>
        </w:tc>
      </w:tr>
    </w:tbl>
    <w:p w14:paraId="7BC1885A" w14:textId="3C610DB0" w:rsidR="00B53C5A" w:rsidRDefault="00B53C5A" w:rsidP="002E0DF0"/>
    <w:p w14:paraId="3BE88E21" w14:textId="08B4BDA9" w:rsidR="00D2224A" w:rsidRDefault="00AF58E5" w:rsidP="00D2224A">
      <w:pPr>
        <w:numPr>
          <w:ilvl w:val="0"/>
          <w:numId w:val="11"/>
        </w:numPr>
      </w:pPr>
      <w:r>
        <w:rPr>
          <w:rFonts w:hint="eastAsia"/>
        </w:rPr>
        <w:t>小鼠</w:t>
      </w:r>
      <w:r w:rsidR="00862B02">
        <w:t>不同器官</w:t>
      </w:r>
      <w:r>
        <w:t>管家基因</w:t>
      </w:r>
    </w:p>
    <w:p w14:paraId="7802E534" w14:textId="21388283" w:rsidR="00523EA3" w:rsidRDefault="00E97B9D" w:rsidP="00311435">
      <w:pPr>
        <w:ind w:firstLine="475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0FF3A2B3" wp14:editId="10B56EF8">
                <wp:simplePos x="0" y="0"/>
                <wp:positionH relativeFrom="column">
                  <wp:posOffset>-188595</wp:posOffset>
                </wp:positionH>
                <wp:positionV relativeFrom="paragraph">
                  <wp:posOffset>3733800</wp:posOffset>
                </wp:positionV>
                <wp:extent cx="5593080" cy="198120"/>
                <wp:effectExtent l="0" t="0" r="0" b="0"/>
                <wp:wrapThrough wrapText="bothSides">
                  <wp:wrapPolygon edited="0">
                    <wp:start x="0" y="0"/>
                    <wp:lineTo x="0" y="0"/>
                    <wp:lineTo x="0" y="0"/>
                  </wp:wrapPolygon>
                </wp:wrapThrough>
                <wp:docPr id="67" name="文本框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93080" cy="1981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634DDF2A" w14:textId="24ACFAB7" w:rsidR="008E44E2" w:rsidRPr="00E97B9D" w:rsidRDefault="008E44E2" w:rsidP="009C100D">
                            <w:pPr>
                              <w:pStyle w:val="ac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sz w:val="21"/>
                                <w:szCs w:val="21"/>
                              </w:rPr>
                            </w:pPr>
                            <w:r w:rsidRPr="00E97B9D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图</w:t>
                            </w:r>
                            <w:r w:rsidRPr="00E97B9D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 </w:t>
                            </w:r>
                            <w:r w:rsidRPr="00E97B9D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fldChar w:fldCharType="begin"/>
                            </w:r>
                            <w:r w:rsidRPr="00E97B9D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instrText xml:space="preserve"> SEQ </w:instrText>
                            </w:r>
                            <w:r w:rsidRPr="00E97B9D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instrText>图</w:instrText>
                            </w:r>
                            <w:r w:rsidRPr="00E97B9D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instrText xml:space="preserve"> \* ARABIC </w:instrText>
                            </w:r>
                            <w:r w:rsidRPr="00E97B9D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fldChar w:fldCharType="separate"/>
                            </w:r>
                            <w:r w:rsidR="00E5110F">
                              <w:rPr>
                                <w:rFonts w:ascii="Times New Roman" w:hAnsi="Times New Roman" w:cs="Times New Roman"/>
                                <w:noProof/>
                                <w:sz w:val="21"/>
                                <w:szCs w:val="21"/>
                              </w:rPr>
                              <w:t>8</w:t>
                            </w:r>
                            <w:r w:rsidRPr="00E97B9D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fldChar w:fldCharType="end"/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noProof/>
                                <w:sz w:val="21"/>
                                <w:szCs w:val="21"/>
                              </w:rPr>
                              <w:t>小鼠管家基因表达量相关性及分类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FF3A2B3" id="_x6587__x672c__x6846__x0020_67" o:spid="_x0000_s1089" type="#_x0000_t202" style="position:absolute;left:0;text-align:left;margin-left:-14.85pt;margin-top:294pt;width:440.4pt;height:15.6pt;z-index:2517237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" stroked="f">
                <v:textbox style="mso-fit-shape-to-text:t" inset="0,0,0,0">
                  <w:txbxContent>
                    <w:p w14:paraId="634DDF2A" w14:textId="24ACFAB7" w:rsidR="008E44E2" w:rsidRPr="00E97B9D" w:rsidRDefault="008E44E2" w:rsidP="009C100D">
                      <w:pPr>
                        <w:pStyle w:val="ac"/>
                        <w:jc w:val="center"/>
                        <w:rPr>
                          <w:rFonts w:ascii="Times New Roman" w:hAnsi="Times New Roman" w:cs="Times New Roman"/>
                          <w:noProof/>
                          <w:sz w:val="21"/>
                          <w:szCs w:val="21"/>
                        </w:rPr>
                      </w:pPr>
                      <w:r w:rsidRPr="00E97B9D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图</w:t>
                      </w:r>
                      <w:r w:rsidRPr="00E97B9D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 </w:t>
                      </w:r>
                      <w:r w:rsidRPr="00E97B9D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fldChar w:fldCharType="begin"/>
                      </w:r>
                      <w:r w:rsidRPr="00E97B9D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instrText xml:space="preserve"> SEQ </w:instrText>
                      </w:r>
                      <w:r w:rsidRPr="00E97B9D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instrText>图</w:instrText>
                      </w:r>
                      <w:r w:rsidRPr="00E97B9D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instrText xml:space="preserve"> \* ARABIC </w:instrText>
                      </w:r>
                      <w:r w:rsidRPr="00E97B9D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fldChar w:fldCharType="separate"/>
                      </w:r>
                      <w:r w:rsidR="00E5110F">
                        <w:rPr>
                          <w:rFonts w:ascii="Times New Roman" w:hAnsi="Times New Roman" w:cs="Times New Roman"/>
                          <w:noProof/>
                          <w:sz w:val="21"/>
                          <w:szCs w:val="21"/>
                        </w:rPr>
                        <w:t>8</w:t>
                      </w:r>
                      <w:r w:rsidRPr="00E97B9D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fldChar w:fldCharType="end"/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noProof/>
                          <w:sz w:val="21"/>
                          <w:szCs w:val="21"/>
                        </w:rPr>
                        <w:t>小鼠管家基因表达量相关性及分类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="00B31534">
        <w:rPr>
          <w:noProof/>
        </w:rPr>
        <mc:AlternateContent>
          <mc:Choice Requires="wpg">
            <w:drawing>
              <wp:anchor distT="0" distB="0" distL="114300" distR="114300" simplePos="0" relativeHeight="251721728" behindDoc="0" locked="0" layoutInCell="1" allowOverlap="1" wp14:anchorId="73300465" wp14:editId="57885895">
                <wp:simplePos x="0" y="0"/>
                <wp:positionH relativeFrom="column">
                  <wp:posOffset>-188595</wp:posOffset>
                </wp:positionH>
                <wp:positionV relativeFrom="paragraph">
                  <wp:posOffset>933450</wp:posOffset>
                </wp:positionV>
                <wp:extent cx="5593080" cy="2743200"/>
                <wp:effectExtent l="0" t="0" r="0" b="0"/>
                <wp:wrapTopAndBottom/>
                <wp:docPr id="66" name="组 6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93080" cy="2743200"/>
                          <a:chOff x="0" y="0"/>
                          <a:chExt cx="5593080" cy="2743200"/>
                        </a:xfrm>
                      </wpg:grpSpPr>
                      <pic:pic xmlns:pic="http://schemas.openxmlformats.org/drawingml/2006/picture">
                        <pic:nvPicPr>
                          <pic:cNvPr id="64" name="图片 64" descr="../../../LAB/matrix_for_mouse_use_datanotfound_2/基因相关性矩阵.jpg"/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67025" cy="2743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65" name="图片 65" descr="../../../LAB/matrix_for_mouse_use_datanotfound_2/corr_real.jpg"/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667000" y="0"/>
                            <a:ext cx="2926080" cy="2743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3B7E3B04" id="_x7ec4__x0020_66" o:spid="_x0000_s1026" style="position:absolute;left:0;text-align:left;margin-left:-14.85pt;margin-top:73.5pt;width:440.4pt;height:3in;z-index:251721728" coordsize="5593080,2743200" o:gfxdata="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">
                <v:shape id="_x56fe__x7247__x0020_64" o:spid="_x0000_s1027" type="#_x0000_t75" alt="../../../LAB/matrix_for_mouse_use_datanotfound_2/基因相关性矩阵.jpg" style="position:absolute;width:2867025;height:27432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Bx2&#10;K5TCAAAA2wAAAA8AAABkcnMvZG93bnJldi54bWxEj0FrwkAUhO8F/8PyhN6ajUViSF2lSFt6E7W9&#10;P7Kvm9Ds27i7mthf3xUEj8PMfMMs16PtxJl8aB0rmGU5COLa6ZaNgq/D+1MJIkRkjZ1jUnChAOvV&#10;5GGJlXYD7+i8j0YkCIcKFTQx9pWUoW7IYshcT5y8H+ctxiS9kdrjkOC2k895XkiLLaeFBnvaNFT/&#10;7k82UbYnv3j7KI6Dmeu/y/emdNGUSj1Ox9cXEJHGeA/f2p9aQTGH65f0A+TqHw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AcdiuUwgAAANsAAAAPAAAAAAAAAAAAAAAAAJwCAABk&#10;cnMvZG93bnJldi54bWxQSwUGAAAAAAQABAD3AAAAiwMAAAAA&#10;">
                  <v:imagedata r:id="rId84" o:title="../../../LAB/matrix_for_mouse_use_datanotfound_2/基因相关性矩阵.jpg"/>
                  <v:path arrowok="t"/>
                </v:shape>
                <v:shape id="_x56fe__x7247__x0020_65" o:spid="_x0000_s1028" type="#_x0000_t75" alt="../../../LAB/matrix_for_mouse_use_datanotfound_2/corr_real.jpg" style="position:absolute;left:2667000;width:2926080;height:27432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KMf&#10;4GfCAAAA2wAAAA8AAABkcnMvZG93bnJldi54bWxEj0+LwjAUxO/CfofwBG82df8U6TbKIrtQxMu2&#10;en80b9ti81KaaOu33wiCx2FmfsNk28l04kqDay0rWEUxCOLK6pZrBcfyZ7kG4Tyyxs4yKbiRg+3m&#10;ZZZhqu3Iv3QtfC0ChF2KChrv+1RKVzVk0EW2Jw7enx0M+iCHWuoBxwA3nXyN40QabDksNNjTrqHq&#10;XFyMAirat9VlKsrkW578Icf9e7LbK7WYT1+fIDxN/hl+tHOtIPmA+5fwA+TmHw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CjH+BnwgAAANsAAAAPAAAAAAAAAAAAAAAAAJwCAABk&#10;cnMvZG93bnJldi54bWxQSwUGAAAAAAQABAD3AAAAiwMAAAAA&#10;">
                  <v:imagedata r:id="rId85" o:title="../../../LAB/matrix_for_mouse_use_datanotfound_2/corr_real.jpg"/>
                  <v:path arrowok="t"/>
                </v:shape>
                <w10:wrap type="topAndBottom"/>
              </v:group>
            </w:pict>
          </mc:Fallback>
        </mc:AlternateContent>
      </w:r>
      <w:r w:rsidR="00C62887">
        <w:t>另外，</w:t>
      </w:r>
      <w:r w:rsidR="007614BE">
        <w:rPr>
          <w:rFonts w:hint="eastAsia"/>
        </w:rPr>
        <w:t>研究</w:t>
      </w:r>
      <w:r w:rsidR="00DB658B">
        <w:t>中</w:t>
      </w:r>
      <w:r w:rsidR="00C62887">
        <w:t>也对</w:t>
      </w:r>
      <w:r w:rsidR="00BD3E41">
        <w:t>小鼠</w:t>
      </w:r>
      <w:r w:rsidR="00C972C3">
        <w:t>管家基因表达量的相关性进行了探究。</w:t>
      </w:r>
      <w:r w:rsidR="00694F4C">
        <w:t>从</w:t>
      </w:r>
      <w:r w:rsidR="00DF0139">
        <w:t>数据库中</w:t>
      </w:r>
      <w:r w:rsidR="00DF0139">
        <w:rPr>
          <w:rFonts w:hint="eastAsia"/>
        </w:rPr>
        <w:t>获得</w:t>
      </w:r>
      <w:r w:rsidR="00646298">
        <w:t>小鼠管家基因位置，</w:t>
      </w:r>
      <w:r w:rsidR="00646298">
        <w:rPr>
          <w:rFonts w:hint="eastAsia"/>
        </w:rPr>
        <w:t>以及</w:t>
      </w:r>
      <w:r w:rsidR="00646298">
        <w:t>各个管家基因</w:t>
      </w:r>
      <w:r w:rsidR="00DF7B02">
        <w:t>在脑</w:t>
      </w:r>
      <w:r w:rsidR="004D2ACC">
        <w:t>、</w:t>
      </w:r>
      <w:r w:rsidR="00DF7B02">
        <w:t>肝脏</w:t>
      </w:r>
      <w:r w:rsidR="004D2ACC">
        <w:rPr>
          <w:rFonts w:hint="eastAsia"/>
        </w:rPr>
        <w:t>等</w:t>
      </w:r>
      <w:r w:rsidR="004D2ACC">
        <w:t>多个器官中的表达量</w:t>
      </w:r>
      <w:r w:rsidR="0043078D">
        <w:t>。</w:t>
      </w:r>
      <w:r w:rsidR="0043078D">
        <w:rPr>
          <w:rFonts w:hint="eastAsia"/>
        </w:rPr>
        <w:t>计算</w:t>
      </w:r>
      <w:r w:rsidR="006455F9">
        <w:t>每一个</w:t>
      </w:r>
      <w:r w:rsidR="006455F9">
        <w:rPr>
          <w:rFonts w:hint="eastAsia"/>
        </w:rPr>
        <w:t>管家基因</w:t>
      </w:r>
      <w:r w:rsidR="008C7C04">
        <w:t>和其他</w:t>
      </w:r>
      <w:r w:rsidR="008C7C04">
        <w:rPr>
          <w:rFonts w:hint="eastAsia"/>
        </w:rPr>
        <w:t>基因</w:t>
      </w:r>
      <w:r w:rsidR="008C7C04">
        <w:t>表达量</w:t>
      </w:r>
      <w:r w:rsidR="008C7C04">
        <w:rPr>
          <w:rFonts w:hint="eastAsia"/>
        </w:rPr>
        <w:t>的</w:t>
      </w:r>
      <w:r w:rsidR="007845A5">
        <w:rPr>
          <w:rFonts w:hint="eastAsia"/>
        </w:rPr>
        <w:t>相关性</w:t>
      </w:r>
      <w:r w:rsidR="007845A5">
        <w:t>，</w:t>
      </w:r>
      <w:r w:rsidR="003F5713">
        <w:t>并在</w:t>
      </w:r>
      <w:r w:rsidR="003F5713">
        <w:rPr>
          <w:rFonts w:hint="eastAsia"/>
        </w:rPr>
        <w:t>MATLAB</w:t>
      </w:r>
      <w:r w:rsidR="003F5713">
        <w:rPr>
          <w:rFonts w:hint="eastAsia"/>
        </w:rPr>
        <w:t>中</w:t>
      </w:r>
      <w:r w:rsidR="003B083A">
        <w:t>通过</w:t>
      </w:r>
      <w:r w:rsidR="003B083A">
        <w:rPr>
          <w:rFonts w:hint="eastAsia"/>
        </w:rPr>
        <w:t>kmeans</w:t>
      </w:r>
      <w:r w:rsidR="003B083A">
        <w:t>的聚类方法，</w:t>
      </w:r>
      <w:r w:rsidR="003B083A">
        <w:rPr>
          <w:rFonts w:hint="eastAsia"/>
        </w:rPr>
        <w:t>将它们</w:t>
      </w:r>
      <w:r w:rsidR="003B083A">
        <w:t>分成了两类，</w:t>
      </w:r>
      <w:r w:rsidR="003B083A">
        <w:rPr>
          <w:rFonts w:hint="eastAsia"/>
        </w:rPr>
        <w:t>如</w:t>
      </w:r>
      <w:r w:rsidR="003B083A">
        <w:t>下图所示。</w:t>
      </w:r>
    </w:p>
    <w:p w14:paraId="168B0B0A" w14:textId="2660F0E5" w:rsidR="00B55817" w:rsidRDefault="00B55817" w:rsidP="00311435">
      <w:pPr>
        <w:ind w:firstLine="475"/>
      </w:pPr>
    </w:p>
    <w:p w14:paraId="221FF44D" w14:textId="5A8A9A4D" w:rsidR="00212886" w:rsidRDefault="00212886" w:rsidP="00311435">
      <w:pPr>
        <w:ind w:firstLine="475"/>
      </w:pPr>
    </w:p>
    <w:p w14:paraId="7F5F0EF5" w14:textId="2C306FCD" w:rsidR="00832196" w:rsidRDefault="00832196" w:rsidP="00E44D01"/>
    <w:p w14:paraId="7CCDBCDE" w14:textId="2EFE6365" w:rsidR="00832196" w:rsidRPr="0038323C" w:rsidRDefault="00B07C5B" w:rsidP="00B07C5B">
      <w:pPr>
        <w:rPr>
          <w:b/>
        </w:rPr>
      </w:pPr>
      <w:r w:rsidRPr="0038323C">
        <w:rPr>
          <w:b/>
        </w:rPr>
        <w:t>四、</w:t>
      </w:r>
      <w:r w:rsidR="00832196" w:rsidRPr="0038323C">
        <w:rPr>
          <w:b/>
        </w:rPr>
        <w:t>讨论</w:t>
      </w:r>
    </w:p>
    <w:p w14:paraId="7BD39831" w14:textId="5CA93D05" w:rsidR="00DD2259" w:rsidRDefault="004853F8" w:rsidP="00C47971">
      <w:pPr>
        <w:numPr>
          <w:ilvl w:val="0"/>
          <w:numId w:val="12"/>
        </w:numPr>
      </w:pPr>
      <w:r>
        <w:rPr>
          <w:rFonts w:hint="eastAsia"/>
        </w:rPr>
        <w:t>与</w:t>
      </w:r>
      <w:r>
        <w:t>孵化温度的关联</w:t>
      </w:r>
    </w:p>
    <w:p w14:paraId="2E2980F4" w14:textId="2D429621" w:rsidR="00BF6D4D" w:rsidRPr="00C5232D" w:rsidRDefault="00BF6D4D" w:rsidP="00BF6D4D">
      <w:pPr>
        <w:pStyle w:val="ac"/>
        <w:keepNext/>
        <w:rPr>
          <w:rFonts w:ascii="Times New Roman" w:hAnsi="Times New Roman" w:cs="Times New Roman"/>
          <w:sz w:val="21"/>
          <w:szCs w:val="21"/>
        </w:rPr>
      </w:pPr>
      <w:r w:rsidRPr="00C5232D">
        <w:rPr>
          <w:rFonts w:ascii="Times New Roman" w:hAnsi="Times New Roman" w:cs="Times New Roman"/>
          <w:sz w:val="21"/>
          <w:szCs w:val="21"/>
        </w:rPr>
        <w:t>表格</w:t>
      </w:r>
      <w:r w:rsidRPr="00C5232D">
        <w:rPr>
          <w:rFonts w:ascii="Times New Roman" w:hAnsi="Times New Roman" w:cs="Times New Roman"/>
          <w:sz w:val="21"/>
          <w:szCs w:val="21"/>
        </w:rPr>
        <w:t xml:space="preserve"> </w:t>
      </w:r>
      <w:r w:rsidRPr="00C5232D">
        <w:rPr>
          <w:rFonts w:ascii="Times New Roman" w:hAnsi="Times New Roman" w:cs="Times New Roman"/>
          <w:sz w:val="21"/>
          <w:szCs w:val="21"/>
        </w:rPr>
        <w:fldChar w:fldCharType="begin"/>
      </w:r>
      <w:r w:rsidRPr="00C5232D">
        <w:rPr>
          <w:rFonts w:ascii="Times New Roman" w:hAnsi="Times New Roman" w:cs="Times New Roman"/>
          <w:sz w:val="21"/>
          <w:szCs w:val="21"/>
        </w:rPr>
        <w:instrText xml:space="preserve"> SEQ </w:instrText>
      </w:r>
      <w:r w:rsidRPr="00C5232D">
        <w:rPr>
          <w:rFonts w:ascii="Times New Roman" w:hAnsi="Times New Roman" w:cs="Times New Roman"/>
          <w:sz w:val="21"/>
          <w:szCs w:val="21"/>
        </w:rPr>
        <w:instrText>表格</w:instrText>
      </w:r>
      <w:r w:rsidRPr="00C5232D">
        <w:rPr>
          <w:rFonts w:ascii="Times New Roman" w:hAnsi="Times New Roman" w:cs="Times New Roman"/>
          <w:sz w:val="21"/>
          <w:szCs w:val="21"/>
        </w:rPr>
        <w:instrText xml:space="preserve"> \* ARABIC </w:instrText>
      </w:r>
      <w:r w:rsidRPr="00C5232D">
        <w:rPr>
          <w:rFonts w:ascii="Times New Roman" w:hAnsi="Times New Roman" w:cs="Times New Roman"/>
          <w:sz w:val="21"/>
          <w:szCs w:val="21"/>
        </w:rPr>
        <w:fldChar w:fldCharType="separate"/>
      </w:r>
      <w:r w:rsidR="00E5110F">
        <w:rPr>
          <w:rFonts w:ascii="Times New Roman" w:hAnsi="Times New Roman" w:cs="Times New Roman"/>
          <w:noProof/>
          <w:sz w:val="21"/>
          <w:szCs w:val="21"/>
        </w:rPr>
        <w:t>4</w:t>
      </w:r>
      <w:r w:rsidRPr="00C5232D">
        <w:rPr>
          <w:rFonts w:ascii="Times New Roman" w:hAnsi="Times New Roman" w:cs="Times New Roman"/>
          <w:sz w:val="21"/>
          <w:szCs w:val="21"/>
        </w:rPr>
        <w:fldChar w:fldCharType="end"/>
      </w:r>
      <w:r w:rsidRPr="00C5232D">
        <w:rPr>
          <w:rFonts w:ascii="Times New Roman" w:hAnsi="Times New Roman" w:cs="Times New Roman"/>
          <w:sz w:val="21"/>
          <w:szCs w:val="21"/>
        </w:rPr>
        <w:t xml:space="preserve"> </w:t>
      </w:r>
      <w:r w:rsidR="00C5232D" w:rsidRPr="00C5232D">
        <w:rPr>
          <w:rFonts w:ascii="Times New Roman" w:hAnsi="Times New Roman" w:cs="Times New Roman"/>
          <w:sz w:val="21"/>
          <w:szCs w:val="21"/>
        </w:rPr>
        <w:t>不同孪生动物</w:t>
      </w:r>
      <w:r w:rsidRPr="00C5232D">
        <w:rPr>
          <w:rFonts w:ascii="Times New Roman" w:hAnsi="Times New Roman" w:cs="Times New Roman"/>
          <w:sz w:val="21"/>
          <w:szCs w:val="21"/>
        </w:rPr>
        <w:t>孵化温度与</w:t>
      </w:r>
      <w:r w:rsidR="00387E7E" w:rsidRPr="00C5232D">
        <w:rPr>
          <w:rFonts w:ascii="Times New Roman" w:hAnsi="Times New Roman" w:cs="Times New Roman"/>
          <w:sz w:val="21"/>
          <w:szCs w:val="21"/>
        </w:rPr>
        <w:t>相关性</w:t>
      </w:r>
      <w:r w:rsidR="00A54641" w:rsidRPr="00C5232D">
        <w:rPr>
          <w:rFonts w:ascii="Times New Roman" w:hAnsi="Times New Roman" w:cs="Times New Roman"/>
          <w:sz w:val="21"/>
          <w:szCs w:val="21"/>
        </w:rPr>
        <w:t>特征</w:t>
      </w:r>
    </w:p>
    <w:tbl>
      <w:tblPr>
        <w:tblW w:w="8302" w:type="dxa"/>
        <w:tblLayout w:type="fixed"/>
        <w:tblLook w:val="04A0" w:firstRow="1" w:lastRow="0" w:firstColumn="1" w:lastColumn="0" w:noHBand="0" w:noVBand="1"/>
      </w:tblPr>
      <w:tblGrid>
        <w:gridCol w:w="1721"/>
        <w:gridCol w:w="1604"/>
        <w:gridCol w:w="1332"/>
        <w:gridCol w:w="1215"/>
        <w:gridCol w:w="1215"/>
        <w:gridCol w:w="1215"/>
      </w:tblGrid>
      <w:tr w:rsidR="00B3233A" w:rsidRPr="00430814" w14:paraId="0F98FD92" w14:textId="77777777" w:rsidTr="005920C7">
        <w:trPr>
          <w:trHeight w:val="320"/>
        </w:trPr>
        <w:tc>
          <w:tcPr>
            <w:tcW w:w="17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532F1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　</w:t>
            </w:r>
          </w:p>
        </w:tc>
        <w:tc>
          <w:tcPr>
            <w:tcW w:w="16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01147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孵化温度</w:t>
            </w:r>
          </w:p>
        </w:tc>
        <w:tc>
          <w:tcPr>
            <w:tcW w:w="13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3C6CE" w14:textId="0B6AB854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普遍</w:t>
            </w:r>
            <w:r w:rsidR="00B3233A" w:rsidRPr="00430814">
              <w:rPr>
                <w:color w:val="000000"/>
              </w:rPr>
              <w:t>相关</w:t>
            </w:r>
            <w:r w:rsidRPr="00430814">
              <w:rPr>
                <w:color w:val="000000"/>
              </w:rPr>
              <w:t>长度</w:t>
            </w:r>
          </w:p>
        </w:tc>
        <w:tc>
          <w:tcPr>
            <w:tcW w:w="12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EA9E5" w14:textId="6E6DCBD9" w:rsidR="0036347E" w:rsidRPr="00430814" w:rsidRDefault="00B3233A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最短相关</w:t>
            </w:r>
            <w:r w:rsidR="0036347E" w:rsidRPr="00430814">
              <w:rPr>
                <w:color w:val="000000"/>
              </w:rPr>
              <w:t>长度</w:t>
            </w:r>
          </w:p>
        </w:tc>
        <w:tc>
          <w:tcPr>
            <w:tcW w:w="12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8A6F5" w14:textId="71D69CB4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最长</w:t>
            </w:r>
            <w:r w:rsidR="00B3233A" w:rsidRPr="00430814">
              <w:rPr>
                <w:color w:val="000000"/>
              </w:rPr>
              <w:t>相关</w:t>
            </w:r>
            <w:r w:rsidRPr="00430814">
              <w:rPr>
                <w:color w:val="000000"/>
              </w:rPr>
              <w:t>长度</w:t>
            </w:r>
          </w:p>
        </w:tc>
        <w:tc>
          <w:tcPr>
            <w:tcW w:w="12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9ED14" w14:textId="1E03AD47" w:rsidR="0036347E" w:rsidRPr="00430814" w:rsidRDefault="00B3233A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相关</w:t>
            </w:r>
            <w:r w:rsidR="0036347E" w:rsidRPr="00430814">
              <w:rPr>
                <w:color w:val="000000"/>
              </w:rPr>
              <w:t>斜率</w:t>
            </w:r>
          </w:p>
        </w:tc>
      </w:tr>
      <w:tr w:rsidR="00B3233A" w:rsidRPr="00430814" w14:paraId="1E526699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493B1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Atlantic cod 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2DC59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5 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BFD4C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14AF1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4BC7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4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F14E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7</w:t>
            </w:r>
          </w:p>
        </w:tc>
      </w:tr>
      <w:tr w:rsidR="00B3233A" w:rsidRPr="00430814" w14:paraId="07E95736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6AC49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Coelacanth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C48E7" w14:textId="25C4C920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8-20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5C4B3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7C764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4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9224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8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569D1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2</w:t>
            </w:r>
          </w:p>
        </w:tc>
      </w:tr>
      <w:tr w:rsidR="00B3233A" w:rsidRPr="00430814" w14:paraId="03DD0148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375C1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Elephant shark 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93D5C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26 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  <w:r w:rsidRPr="00430814">
              <w:rPr>
                <w:color w:val="000000"/>
              </w:rPr>
              <w:t>（水温）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3E0DE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2.8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6749A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3E42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48C73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34</w:t>
            </w:r>
          </w:p>
        </w:tc>
      </w:tr>
      <w:tr w:rsidR="00B3233A" w:rsidRPr="00430814" w14:paraId="5BC0D602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6E80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Fugu 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0D35F" w14:textId="41F1B504" w:rsidR="0036347E" w:rsidRPr="00430814" w:rsidRDefault="0036347E" w:rsidP="008E5D35">
            <w:pPr>
              <w:rPr>
                <w:color w:val="000000"/>
              </w:rPr>
            </w:pPr>
            <w:r w:rsidRPr="00430814">
              <w:rPr>
                <w:color w:val="000000"/>
              </w:rPr>
              <w:t>19.2°C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9DA80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0250F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A9203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4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0343D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25</w:t>
            </w:r>
          </w:p>
        </w:tc>
      </w:tr>
      <w:tr w:rsidR="00B3233A" w:rsidRPr="00430814" w14:paraId="7CB4A3B5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F005E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Lamprey 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DD05D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15-25 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F8529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435A9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B5DF9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2.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1018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</w:t>
            </w:r>
          </w:p>
        </w:tc>
      </w:tr>
      <w:tr w:rsidR="00B3233A" w:rsidRPr="00430814" w14:paraId="2B00B7B7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946C6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Nile tilapia 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CE2AF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22 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13BB9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D147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7783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4.2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BC565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</w:t>
            </w:r>
          </w:p>
        </w:tc>
      </w:tr>
      <w:tr w:rsidR="00B3233A" w:rsidRPr="00430814" w14:paraId="224B8D95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4C36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Platypus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1AC22" w14:textId="77777777" w:rsidR="00EA01B9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体温</w:t>
            </w:r>
            <w:r w:rsidRPr="00430814">
              <w:rPr>
                <w:color w:val="000000"/>
              </w:rPr>
              <w:t>~37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  <w:p w14:paraId="4719B4D7" w14:textId="08B4E64B" w:rsidR="0036347E" w:rsidRPr="00430814" w:rsidRDefault="00EA01B9" w:rsidP="00430814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lastRenderedPageBreak/>
              <w:t>环境</w:t>
            </w:r>
            <w:r>
              <w:rPr>
                <w:color w:val="000000"/>
              </w:rPr>
              <w:t>温度</w:t>
            </w:r>
            <w:r w:rsidR="0036347E" w:rsidRPr="00430814">
              <w:rPr>
                <w:color w:val="000000"/>
              </w:rPr>
              <w:t>4~32</w:t>
            </w:r>
            <w:r w:rsidR="0036347E"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B7532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lastRenderedPageBreak/>
              <w:t>3.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BD7E1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2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5AEFA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6774C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25</w:t>
            </w:r>
          </w:p>
        </w:tc>
      </w:tr>
      <w:tr w:rsidR="00B3233A" w:rsidRPr="00430814" w14:paraId="4325C84F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3410E" w14:textId="3DD08252" w:rsidR="0036347E" w:rsidRPr="00430814" w:rsidRDefault="00BC4F60" w:rsidP="00430814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lastRenderedPageBreak/>
              <w:t>F</w:t>
            </w:r>
            <w:r w:rsidR="0036347E" w:rsidRPr="00430814">
              <w:rPr>
                <w:color w:val="000000"/>
              </w:rPr>
              <w:t>rog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38B35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19-22 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030E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4.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177D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2.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F7674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029F0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6-0.2</w:t>
            </w:r>
          </w:p>
        </w:tc>
      </w:tr>
      <w:tr w:rsidR="00B3233A" w:rsidRPr="00430814" w14:paraId="2B062693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25CBD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American alligator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C708F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0(f)-34(m)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71D1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1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451B9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　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019E6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　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E516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33</w:t>
            </w:r>
          </w:p>
        </w:tc>
      </w:tr>
      <w:tr w:rsidR="00B3233A" w:rsidRPr="00430814" w14:paraId="5C72EA7F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2B1CA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Chicken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B6ACC" w14:textId="5892604B" w:rsidR="0036347E" w:rsidRPr="007D7B60" w:rsidRDefault="0036347E" w:rsidP="007D7B60">
            <w:pPr>
              <w:rPr>
                <w:color w:val="000000"/>
              </w:rPr>
            </w:pPr>
            <w:r w:rsidRPr="007D7B60">
              <w:rPr>
                <w:color w:val="000000"/>
              </w:rPr>
              <w:t xml:space="preserve">37.5 </w:t>
            </w:r>
            <w:r w:rsidRPr="007D7B60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CFAD6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8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FBEB4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　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3ECDC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　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29C4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25</w:t>
            </w:r>
          </w:p>
        </w:tc>
      </w:tr>
      <w:tr w:rsidR="00B3233A" w:rsidRPr="00430814" w14:paraId="1FD805EB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AF0B7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Lizard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16982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28 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96F93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A41F4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1088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1098D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77</w:t>
            </w:r>
          </w:p>
        </w:tc>
      </w:tr>
      <w:tr w:rsidR="00B3233A" w:rsidRPr="00430814" w14:paraId="1DD6261B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7DBD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Painted turtle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9B9C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28.9 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91AC0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.4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42393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　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58091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　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1FD10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83</w:t>
            </w:r>
          </w:p>
        </w:tc>
      </w:tr>
      <w:tr w:rsidR="00B3233A" w:rsidRPr="00430814" w14:paraId="7D7814B7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0A4BD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Turkey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CB2B6" w14:textId="733BCF73" w:rsidR="0036347E" w:rsidRPr="00430814" w:rsidRDefault="0036347E" w:rsidP="007D7B60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37.5 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0D7F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8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A157E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1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758C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3.8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62B4D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71</w:t>
            </w:r>
          </w:p>
        </w:tc>
      </w:tr>
      <w:tr w:rsidR="00B3233A" w:rsidRPr="00430814" w14:paraId="2C5CFA8E" w14:textId="77777777" w:rsidTr="005920C7">
        <w:trPr>
          <w:trHeight w:val="320"/>
        </w:trPr>
        <w:tc>
          <w:tcPr>
            <w:tcW w:w="1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FB87B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Zebrafish 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4EDE0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28.5 </w:t>
            </w:r>
            <w:r w:rsidRPr="00430814">
              <w:rPr>
                <w:rFonts w:ascii="MS Mincho" w:eastAsia="MS Mincho" w:hAnsi="MS Mincho" w:cs="MS Mincho"/>
                <w:color w:val="000000"/>
              </w:rPr>
              <w:t>℃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65DC8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87D00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 xml:space="preserve">　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03D73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20D16" w14:textId="77777777" w:rsidR="0036347E" w:rsidRPr="00430814" w:rsidRDefault="0036347E" w:rsidP="00430814">
            <w:pPr>
              <w:rPr>
                <w:color w:val="000000"/>
              </w:rPr>
            </w:pPr>
            <w:r w:rsidRPr="00430814">
              <w:rPr>
                <w:color w:val="000000"/>
              </w:rPr>
              <w:t>0.25</w:t>
            </w:r>
          </w:p>
        </w:tc>
      </w:tr>
    </w:tbl>
    <w:p w14:paraId="730BE022" w14:textId="77777777" w:rsidR="00FC0528" w:rsidRDefault="00FC0528" w:rsidP="00FC0528"/>
    <w:p w14:paraId="64A0195D" w14:textId="19F9192F" w:rsidR="00940AD3" w:rsidRDefault="00BA3431" w:rsidP="00646BA6">
      <w:pPr>
        <w:ind w:firstLine="475"/>
      </w:pPr>
      <w:r>
        <w:t>根据表格中的</w:t>
      </w:r>
      <w:r>
        <w:rPr>
          <w:rFonts w:hint="eastAsia"/>
        </w:rPr>
        <w:t>统计信息</w:t>
      </w:r>
      <w:r>
        <w:t>，</w:t>
      </w:r>
      <w:r w:rsidR="007E7781">
        <w:t>发现</w:t>
      </w:r>
      <w:r w:rsidR="0012704D">
        <w:t>孵化温度较高</w:t>
      </w:r>
      <w:r w:rsidR="00082356">
        <w:t>（</w:t>
      </w:r>
      <w:r w:rsidR="00082356">
        <w:t>30</w:t>
      </w:r>
      <w:r w:rsidR="00082356">
        <w:rPr>
          <w:rFonts w:ascii="MS Mincho" w:eastAsia="MS Mincho" w:hAnsi="MS Mincho" w:cs="MS Mincho"/>
        </w:rPr>
        <w:t>℃</w:t>
      </w:r>
      <w:r w:rsidR="00082356">
        <w:t>以上）</w:t>
      </w:r>
      <w:r w:rsidR="0012704D">
        <w:t>的，</w:t>
      </w:r>
      <w:r w:rsidR="000E393A">
        <w:rPr>
          <w:rFonts w:hint="eastAsia"/>
        </w:rPr>
        <w:t>长程</w:t>
      </w:r>
      <w:r w:rsidR="000E393A">
        <w:t>相关长度也往往较高，但是</w:t>
      </w:r>
      <w:r w:rsidR="00DD2FAC">
        <w:t>孵化温度较低的也存在长程相关性较高的</w:t>
      </w:r>
      <w:r w:rsidR="0055624B">
        <w:t>情况，如</w:t>
      </w:r>
      <w:r w:rsidR="00191340">
        <w:rPr>
          <w:rFonts w:hint="eastAsia"/>
        </w:rPr>
        <w:t>青蛙</w:t>
      </w:r>
      <w:r w:rsidR="00191340">
        <w:t>和斑马鱼。</w:t>
      </w:r>
      <w:r w:rsidR="004D6EC8">
        <w:t>这与温度</w:t>
      </w:r>
      <w:r w:rsidR="00CB2F23">
        <w:rPr>
          <w:rFonts w:hint="eastAsia"/>
        </w:rPr>
        <w:t>和</w:t>
      </w:r>
      <w:r w:rsidR="0079434E">
        <w:t>CpG</w:t>
      </w:r>
      <w:r w:rsidR="0079434E">
        <w:t>碱基分布</w:t>
      </w:r>
      <w:r w:rsidR="00752DA7">
        <w:rPr>
          <w:rFonts w:hint="eastAsia"/>
        </w:rPr>
        <w:t>斑块</w:t>
      </w:r>
      <w:r w:rsidR="0079434E">
        <w:t>性</w:t>
      </w:r>
      <w:r w:rsidR="00D44EF5">
        <w:t>也相符合。</w:t>
      </w:r>
      <w:r w:rsidR="004759B7">
        <w:t>不过，如何对此进行分子生物学层面的解释</w:t>
      </w:r>
      <w:r w:rsidR="009D0781">
        <w:t>，</w:t>
      </w:r>
      <w:r w:rsidR="009D0781">
        <w:rPr>
          <w:rFonts w:hint="eastAsia"/>
        </w:rPr>
        <w:t>如何</w:t>
      </w:r>
      <w:r w:rsidR="00197D7C">
        <w:t>解释</w:t>
      </w:r>
      <w:r w:rsidR="00EE1402">
        <w:t>其中的特例，</w:t>
      </w:r>
      <w:r w:rsidR="00122D01">
        <w:rPr>
          <w:rFonts w:hint="eastAsia"/>
        </w:rPr>
        <w:t>还</w:t>
      </w:r>
      <w:r w:rsidR="00122D01">
        <w:t>需要进一步探究和</w:t>
      </w:r>
      <w:r w:rsidR="00181EF6">
        <w:t>更多</w:t>
      </w:r>
      <w:r w:rsidR="00181EF6">
        <w:rPr>
          <w:rFonts w:hint="eastAsia"/>
        </w:rPr>
        <w:t>的</w:t>
      </w:r>
      <w:r w:rsidR="00181EF6">
        <w:t>数据。</w:t>
      </w:r>
    </w:p>
    <w:p w14:paraId="4C7FA345" w14:textId="57D9D629" w:rsidR="004921F1" w:rsidRDefault="004921F1" w:rsidP="00C47971">
      <w:pPr>
        <w:numPr>
          <w:ilvl w:val="0"/>
          <w:numId w:val="12"/>
        </w:numPr>
      </w:pPr>
      <w:r>
        <w:rPr>
          <w:rFonts w:hint="eastAsia"/>
        </w:rPr>
        <w:t>碱基</w:t>
      </w:r>
      <w:r>
        <w:t>进化规律</w:t>
      </w:r>
    </w:p>
    <w:p w14:paraId="57A75D90" w14:textId="43FB3F06" w:rsidR="004853F8" w:rsidRDefault="003635C2">
      <w:pPr>
        <w:ind w:firstLine="480"/>
      </w:pPr>
      <w:r>
        <w:t>有人认为，</w:t>
      </w:r>
      <w:r w:rsidR="00496B7E">
        <w:t>进化过程中</w:t>
      </w:r>
      <w:r w:rsidR="00496B7E">
        <w:t>CG</w:t>
      </w:r>
      <w:r w:rsidR="00496B7E">
        <w:t>碱基突变为</w:t>
      </w:r>
      <w:r w:rsidR="00496B7E">
        <w:t>TA</w:t>
      </w:r>
      <w:r w:rsidR="00545197">
        <w:fldChar w:fldCharType="begin"/>
      </w:r>
      <w:r w:rsidR="00545197">
        <w:instrText xml:space="preserve"> ADDIN EN.CITE &lt;EndNote&gt;&lt;Cite&gt;&lt;Author&gt;Coulondre&lt;/Author&gt;&lt;Year&gt;1978&lt;/Year&gt;&lt;RecNum&gt;27&lt;/RecNum&gt;&lt;DisplayText&gt;&lt;style face="superscript"&gt;26&lt;/style&gt;&lt;/DisplayText&gt;&lt;record&gt;&lt;rec-number&gt;27&lt;/rec-number&gt;&lt;foreign-keys&gt;&lt;key app="EN" db-id="eztre9xz3st2r3ewdrrpvt5arvrzpe2x9pve" timestamp="1540276802"&gt;27&lt;/key&gt;&lt;/foreign-keys&gt;&lt;ref-type name="Journal Article"&gt;17&lt;/ref-type&gt;&lt;contributors&gt;&lt;authors&gt;&lt;author&gt;Coulondre, Christine&lt;/author&gt;&lt;author&gt;Miller, Jeffrey H&lt;/author&gt;&lt;author&gt;Farabaugh, Philip J&lt;/author&gt;&lt;author&gt;Gilbert, Walter&lt;/author&gt;&lt;/authors&gt;&lt;/contributors&gt;&lt;titles&gt;&lt;title&gt;Molecular basis of base substitution hotspots in Escherichia coli&lt;/title&gt;&lt;secondary-title&gt;Nature&lt;/secondary-title&gt;&lt;/titles&gt;&lt;periodical&gt;&lt;full-title&gt;Nature&lt;/full-title&gt;&lt;/periodical&gt;&lt;pages&gt;775&lt;/pages&gt;&lt;volume&gt;274&lt;/volume&gt;&lt;number&gt;5673&lt;/number&gt;&lt;dates&gt;&lt;year&gt;1978&lt;/year&gt;&lt;/dates&gt;&lt;isbn&gt;1476-4687&lt;/isbn&gt;&lt;urls&gt;&lt;/urls&gt;&lt;/record&gt;&lt;/Cite&gt;&lt;/EndNote&gt;</w:instrText>
      </w:r>
      <w:r w:rsidR="00545197">
        <w:fldChar w:fldCharType="separate"/>
      </w:r>
      <w:r w:rsidR="00545197" w:rsidRPr="00545197">
        <w:rPr>
          <w:noProof/>
          <w:vertAlign w:val="superscript"/>
        </w:rPr>
        <w:t>26</w:t>
      </w:r>
      <w:r w:rsidR="00545197">
        <w:fldChar w:fldCharType="end"/>
      </w:r>
      <w:r w:rsidR="00496B7E">
        <w:t>。</w:t>
      </w:r>
      <w:r w:rsidR="00D432A2">
        <w:t>随着</w:t>
      </w:r>
      <w:r w:rsidR="00D432A2">
        <w:rPr>
          <w:rFonts w:hint="eastAsia"/>
        </w:rPr>
        <w:t>进化</w:t>
      </w:r>
      <w:r w:rsidR="00D432A2">
        <w:t>的进行，</w:t>
      </w:r>
      <w:r w:rsidR="008C3497">
        <w:t>由表格</w:t>
      </w:r>
      <w:r w:rsidR="008C3497">
        <w:t>3</w:t>
      </w:r>
      <w:r w:rsidR="008C3497">
        <w:rPr>
          <w:rFonts w:hint="eastAsia"/>
        </w:rPr>
        <w:t>可以发现</w:t>
      </w:r>
      <w:r w:rsidR="008C3497">
        <w:t>，</w:t>
      </w:r>
      <w:r w:rsidR="001A2F3D">
        <w:t>在</w:t>
      </w:r>
      <w:r w:rsidR="001A2F3D">
        <w:rPr>
          <w:rFonts w:hint="eastAsia"/>
        </w:rPr>
        <w:t>包括</w:t>
      </w:r>
      <w:r w:rsidR="001A2F3D">
        <w:t>人类在内的</w:t>
      </w:r>
      <w:r w:rsidR="00FB51F0">
        <w:t>某些物种中</w:t>
      </w:r>
      <w:r w:rsidR="00FB51F0">
        <w:t>CAG</w:t>
      </w:r>
      <w:r w:rsidR="00FB51F0">
        <w:t>和</w:t>
      </w:r>
      <w:r w:rsidR="00FB51F0">
        <w:t>CTG</w:t>
      </w:r>
      <w:r w:rsidR="00C31233">
        <w:t>（即在</w:t>
      </w:r>
      <w:r w:rsidR="00C31233">
        <w:t>C</w:t>
      </w:r>
      <w:r w:rsidR="00C31233">
        <w:rPr>
          <w:rFonts w:hint="eastAsia"/>
        </w:rPr>
        <w:t>pG</w:t>
      </w:r>
      <w:r w:rsidR="00C31233">
        <w:t>中插入</w:t>
      </w:r>
      <w:r w:rsidR="00C31233">
        <w:t>A</w:t>
      </w:r>
      <w:r w:rsidR="00C31233">
        <w:rPr>
          <w:rFonts w:hint="eastAsia"/>
        </w:rPr>
        <w:t>或者</w:t>
      </w:r>
      <w:r w:rsidR="00C31233">
        <w:t>T</w:t>
      </w:r>
      <w:r w:rsidR="00C31233">
        <w:t>碱基）</w:t>
      </w:r>
      <w:r w:rsidR="00FB51F0">
        <w:t>的长程相关性</w:t>
      </w:r>
      <w:r w:rsidR="005B192F">
        <w:rPr>
          <w:rFonts w:hint="eastAsia"/>
        </w:rPr>
        <w:t>很好</w:t>
      </w:r>
      <w:r w:rsidR="005B192F">
        <w:t>，</w:t>
      </w:r>
      <w:r w:rsidR="003C5741">
        <w:t>这一</w:t>
      </w:r>
      <w:r w:rsidR="003C5741">
        <w:rPr>
          <w:rFonts w:hint="eastAsia"/>
        </w:rPr>
        <w:t>点</w:t>
      </w:r>
      <w:r w:rsidR="006534DF">
        <w:t>与</w:t>
      </w:r>
      <w:r w:rsidR="006534DF">
        <w:rPr>
          <w:rFonts w:hint="eastAsia"/>
        </w:rPr>
        <w:t>其他物种</w:t>
      </w:r>
      <w:r w:rsidR="006534DF">
        <w:t>有所不同</w:t>
      </w:r>
      <w:r w:rsidR="00F72858">
        <w:t>。</w:t>
      </w:r>
      <w:r w:rsidR="00BF1124">
        <w:t>并且，</w:t>
      </w:r>
      <w:r w:rsidR="007B3D12">
        <w:t>ATA</w:t>
      </w:r>
      <w:r w:rsidR="007B3D12">
        <w:t>，</w:t>
      </w:r>
      <w:r w:rsidR="007B3D12">
        <w:rPr>
          <w:rFonts w:hint="eastAsia"/>
        </w:rPr>
        <w:t>TAT</w:t>
      </w:r>
      <w:r w:rsidR="007B3D12">
        <w:rPr>
          <w:rFonts w:hint="eastAsia"/>
        </w:rPr>
        <w:t>，</w:t>
      </w:r>
      <w:r w:rsidR="007B3D12">
        <w:rPr>
          <w:rFonts w:hint="eastAsia"/>
        </w:rPr>
        <w:t>AAT</w:t>
      </w:r>
      <w:r w:rsidR="007B3D12">
        <w:rPr>
          <w:rFonts w:hint="eastAsia"/>
        </w:rPr>
        <w:t>，</w:t>
      </w:r>
      <w:r w:rsidR="007B3D12">
        <w:rPr>
          <w:rFonts w:hint="eastAsia"/>
        </w:rPr>
        <w:t>TTA</w:t>
      </w:r>
      <w:r w:rsidR="007B3D12">
        <w:t>等</w:t>
      </w:r>
      <w:r w:rsidR="00B21949">
        <w:t>以</w:t>
      </w:r>
      <w:r w:rsidR="00B21949">
        <w:t>T</w:t>
      </w:r>
      <w:r w:rsidR="00B21949">
        <w:t>、</w:t>
      </w:r>
      <w:r w:rsidR="00B21949">
        <w:rPr>
          <w:rFonts w:hint="eastAsia"/>
        </w:rPr>
        <w:t>A</w:t>
      </w:r>
      <w:r w:rsidR="00C3115E">
        <w:rPr>
          <w:rFonts w:hint="eastAsia"/>
        </w:rPr>
        <w:t>为主导</w:t>
      </w:r>
      <w:r w:rsidR="00C3115E">
        <w:t>的</w:t>
      </w:r>
      <w:r w:rsidR="000A74F3">
        <w:t>碱基组合</w:t>
      </w:r>
      <w:r w:rsidR="009816CD">
        <w:t>长程相关性也非常强，</w:t>
      </w:r>
      <w:r w:rsidR="00052962">
        <w:rPr>
          <w:rFonts w:hint="eastAsia"/>
        </w:rPr>
        <w:t>有时甚至可以</w:t>
      </w:r>
      <w:r w:rsidR="00052962">
        <w:t>超越</w:t>
      </w:r>
      <w:r w:rsidR="0021268A">
        <w:t>C</w:t>
      </w:r>
      <w:r w:rsidR="0021268A">
        <w:t>、</w:t>
      </w:r>
      <w:r w:rsidR="0021268A">
        <w:rPr>
          <w:rFonts w:hint="eastAsia"/>
        </w:rPr>
        <w:t>G</w:t>
      </w:r>
      <w:r w:rsidR="0021268A">
        <w:t>主导的碱基组合。</w:t>
      </w:r>
      <w:r w:rsidR="00770048">
        <w:t>我认为，</w:t>
      </w:r>
      <w:r w:rsidR="001E1A51">
        <w:t>C</w:t>
      </w:r>
      <w:r w:rsidR="004B521A">
        <w:t>、</w:t>
      </w:r>
      <w:r w:rsidR="001E1A51">
        <w:t>G</w:t>
      </w:r>
      <w:r w:rsidR="001E1A51">
        <w:rPr>
          <w:rFonts w:hint="eastAsia"/>
        </w:rPr>
        <w:t>与</w:t>
      </w:r>
      <w:r w:rsidR="001E1A51">
        <w:t>T</w:t>
      </w:r>
      <w:r w:rsidR="004B521A">
        <w:t>、</w:t>
      </w:r>
      <w:r w:rsidR="001E1A51">
        <w:t>A</w:t>
      </w:r>
      <w:r w:rsidR="001E1A51">
        <w:t>两种</w:t>
      </w:r>
      <w:r w:rsidR="00235F97">
        <w:t>碱基</w:t>
      </w:r>
      <w:r w:rsidR="005B0DA7">
        <w:t>的</w:t>
      </w:r>
      <w:r w:rsidR="004D2A6B">
        <w:t>“</w:t>
      </w:r>
      <w:r w:rsidR="004D2A6B">
        <w:t>竞争</w:t>
      </w:r>
      <w:r w:rsidR="004D2A6B">
        <w:t>”</w:t>
      </w:r>
      <w:r w:rsidR="003D0020">
        <w:t>对生物</w:t>
      </w:r>
      <w:r w:rsidR="003D0020">
        <w:rPr>
          <w:rFonts w:hint="eastAsia"/>
        </w:rPr>
        <w:t>本身</w:t>
      </w:r>
      <w:r w:rsidR="003D0020">
        <w:t>是有很大影响的，</w:t>
      </w:r>
      <w:r w:rsidR="00E655B8">
        <w:t>这种影响</w:t>
      </w:r>
      <w:r w:rsidR="00176628">
        <w:t>可能与</w:t>
      </w:r>
      <w:r w:rsidR="00F1533B">
        <w:rPr>
          <w:rFonts w:hint="eastAsia"/>
        </w:rPr>
        <w:t>氢键</w:t>
      </w:r>
      <w:r w:rsidR="00F1533B">
        <w:t>数目</w:t>
      </w:r>
      <w:r w:rsidR="004D7BD9">
        <w:t>、</w:t>
      </w:r>
      <w:r w:rsidR="004D7BD9">
        <w:rPr>
          <w:rFonts w:hint="eastAsia"/>
        </w:rPr>
        <w:t>稳定性</w:t>
      </w:r>
      <w:r w:rsidR="004D7BD9">
        <w:t>和温度，</w:t>
      </w:r>
      <w:r w:rsidR="003C21CF">
        <w:t>甲基化等表观遗传修饰，</w:t>
      </w:r>
      <w:r w:rsidR="00820411">
        <w:t>基因表达</w:t>
      </w:r>
      <w:r w:rsidR="00965CC8">
        <w:t>情况有关。</w:t>
      </w:r>
      <w:r w:rsidR="001F2362">
        <w:t>在金鹰、</w:t>
      </w:r>
      <w:r w:rsidR="001F2362">
        <w:rPr>
          <w:rFonts w:hint="eastAsia"/>
        </w:rPr>
        <w:t>蜥蜴</w:t>
      </w:r>
      <w:r w:rsidR="001F2362">
        <w:t>等生物</w:t>
      </w:r>
      <w:r w:rsidR="00E05ECF">
        <w:t>中，</w:t>
      </w:r>
      <w:r w:rsidR="00F84429">
        <w:t>长程相关性最高的</w:t>
      </w:r>
      <w:r w:rsidR="00267316">
        <w:rPr>
          <w:rFonts w:hint="eastAsia"/>
        </w:rPr>
        <w:t>组合</w:t>
      </w:r>
      <w:r w:rsidR="00267316">
        <w:t>中</w:t>
      </w:r>
      <w:r w:rsidR="00941D1C">
        <w:t>C</w:t>
      </w:r>
      <w:r w:rsidR="00941D1C">
        <w:t>、</w:t>
      </w:r>
      <w:r w:rsidR="00941D1C">
        <w:rPr>
          <w:rFonts w:hint="eastAsia"/>
        </w:rPr>
        <w:t>G</w:t>
      </w:r>
      <w:r w:rsidR="00941D1C">
        <w:rPr>
          <w:rFonts w:hint="eastAsia"/>
        </w:rPr>
        <w:t>系列</w:t>
      </w:r>
      <w:r w:rsidR="00941D1C">
        <w:t>三碱基和</w:t>
      </w:r>
      <w:r w:rsidR="00941D1C">
        <w:t>A</w:t>
      </w:r>
      <w:r w:rsidR="00941D1C">
        <w:t>、</w:t>
      </w:r>
      <w:r w:rsidR="00941D1C">
        <w:rPr>
          <w:rFonts w:hint="eastAsia"/>
        </w:rPr>
        <w:t>T</w:t>
      </w:r>
      <w:r w:rsidR="00941D1C">
        <w:rPr>
          <w:rFonts w:hint="eastAsia"/>
        </w:rPr>
        <w:t>系列</w:t>
      </w:r>
      <w:r w:rsidR="00941D1C">
        <w:t>三碱基</w:t>
      </w:r>
      <w:r w:rsidR="00C12FD8">
        <w:t>并存，</w:t>
      </w:r>
      <w:r w:rsidR="00E53F87">
        <w:t>这</w:t>
      </w:r>
      <w:r w:rsidR="00F23E56">
        <w:t>可能是因为他们在进化过程中互相</w:t>
      </w:r>
      <w:r w:rsidR="0076010C">
        <w:t>产生了</w:t>
      </w:r>
      <w:r w:rsidR="00F23E56">
        <w:t>影响。</w:t>
      </w:r>
      <w:r w:rsidR="00F2734B">
        <w:t>同时，不仅仅是其</w:t>
      </w:r>
      <w:r w:rsidR="001A28AC">
        <w:rPr>
          <w:rFonts w:hint="eastAsia"/>
        </w:rPr>
        <w:t>长程相关性</w:t>
      </w:r>
      <w:r w:rsidR="001A28AC">
        <w:t>，</w:t>
      </w:r>
      <w:r w:rsidR="00DE23B8">
        <w:t>碱基</w:t>
      </w:r>
      <w:r w:rsidR="00983136">
        <w:t>密度本身也是可以进行</w:t>
      </w:r>
      <w:r w:rsidR="00265C57">
        <w:t>进一步</w:t>
      </w:r>
      <w:r w:rsidR="00B57E32">
        <w:t>探究的对象。</w:t>
      </w:r>
    </w:p>
    <w:p w14:paraId="7E368B2F" w14:textId="77777777" w:rsidR="00B8158D" w:rsidRDefault="00B8158D">
      <w:pPr>
        <w:ind w:firstLine="480"/>
      </w:pPr>
    </w:p>
    <w:p w14:paraId="4ABD52CD" w14:textId="47D9D437" w:rsidR="00DD2259" w:rsidRPr="0038323C" w:rsidRDefault="00B07C5B" w:rsidP="00B07C5B">
      <w:pPr>
        <w:rPr>
          <w:b/>
        </w:rPr>
      </w:pPr>
      <w:r w:rsidRPr="0038323C">
        <w:rPr>
          <w:b/>
        </w:rPr>
        <w:t>五、</w:t>
      </w:r>
      <w:r w:rsidR="008A4478" w:rsidRPr="0038323C">
        <w:rPr>
          <w:rFonts w:hint="eastAsia"/>
          <w:b/>
        </w:rPr>
        <w:t>总结</w:t>
      </w:r>
      <w:r w:rsidR="008A4478" w:rsidRPr="0038323C">
        <w:rPr>
          <w:b/>
        </w:rPr>
        <w:t>与展望</w:t>
      </w:r>
    </w:p>
    <w:p w14:paraId="5C1E551E" w14:textId="3078A0FB" w:rsidR="005E41BE" w:rsidRDefault="00774ABC">
      <w:pPr>
        <w:ind w:firstLine="480"/>
      </w:pPr>
      <w:r>
        <w:t>从计算结果来看，</w:t>
      </w:r>
      <w:r w:rsidR="00F67AD8">
        <w:t>DNA</w:t>
      </w:r>
      <w:r w:rsidR="00F67AD8">
        <w:t>序列信息</w:t>
      </w:r>
      <w:r w:rsidR="00C3661F">
        <w:rPr>
          <w:rFonts w:hint="eastAsia"/>
        </w:rPr>
        <w:t>中的</w:t>
      </w:r>
      <w:r w:rsidR="00056501">
        <w:t>碱基组合密度、</w:t>
      </w:r>
      <w:r w:rsidR="00C3661F">
        <w:t>长程相关性信息</w:t>
      </w:r>
      <w:r w:rsidR="00056501">
        <w:rPr>
          <w:rFonts w:hint="eastAsia"/>
        </w:rPr>
        <w:t>等</w:t>
      </w:r>
      <w:r w:rsidR="00C3661F">
        <w:t>，</w:t>
      </w:r>
      <w:r w:rsidR="00C3661F">
        <w:rPr>
          <w:rFonts w:hint="eastAsia"/>
        </w:rPr>
        <w:t>确实和</w:t>
      </w:r>
      <w:r w:rsidR="00BC04A2">
        <w:t>温度、</w:t>
      </w:r>
      <w:r w:rsidR="00D447C3">
        <w:t>基因表达</w:t>
      </w:r>
      <w:r w:rsidR="004F2B7B">
        <w:t>、</w:t>
      </w:r>
      <w:r w:rsidR="00A14B76">
        <w:t>生物进化阶段</w:t>
      </w:r>
      <w:r w:rsidR="00A14B76">
        <w:rPr>
          <w:rFonts w:hint="eastAsia"/>
        </w:rPr>
        <w:t>等</w:t>
      </w:r>
      <w:r w:rsidR="00A14B76">
        <w:t>生物学特征有着一定的</w:t>
      </w:r>
      <w:r w:rsidR="00A14B76">
        <w:rPr>
          <w:rFonts w:hint="eastAsia"/>
        </w:rPr>
        <w:t>联系</w:t>
      </w:r>
      <w:r w:rsidR="00A14B76">
        <w:t>，</w:t>
      </w:r>
      <w:r w:rsidR="00FC0528">
        <w:t>从我们目前</w:t>
      </w:r>
      <w:r w:rsidR="00A3760D">
        <w:rPr>
          <w:rFonts w:hint="eastAsia"/>
        </w:rPr>
        <w:t>计算</w:t>
      </w:r>
      <w:r w:rsidR="00A3760D">
        <w:t>得到的</w:t>
      </w:r>
      <w:r w:rsidR="00AA00CC">
        <w:t>数据</w:t>
      </w:r>
      <w:r w:rsidR="00186761">
        <w:rPr>
          <w:rFonts w:hint="eastAsia"/>
        </w:rPr>
        <w:t>以及</w:t>
      </w:r>
      <w:r w:rsidR="00186761">
        <w:t>所作的图像，</w:t>
      </w:r>
      <w:r w:rsidR="003F16C6">
        <w:t>可以较为便捷</w:t>
      </w:r>
      <w:r w:rsidR="003F16C6">
        <w:rPr>
          <w:rFonts w:hint="eastAsia"/>
        </w:rPr>
        <w:t>地</w:t>
      </w:r>
      <w:r w:rsidR="00F117CE">
        <w:rPr>
          <w:rFonts w:hint="eastAsia"/>
        </w:rPr>
        <w:t>在生物之间</w:t>
      </w:r>
      <w:r w:rsidR="00F117CE">
        <w:t>进行对比</w:t>
      </w:r>
      <w:r w:rsidR="008E44FA">
        <w:t>，</w:t>
      </w:r>
      <w:r w:rsidR="008E44FA">
        <w:rPr>
          <w:rFonts w:hint="eastAsia"/>
        </w:rPr>
        <w:t>并</w:t>
      </w:r>
      <w:r w:rsidR="00F21F35">
        <w:t>且，尽管存在</w:t>
      </w:r>
      <w:r w:rsidR="00F21F35">
        <w:rPr>
          <w:rFonts w:hint="eastAsia"/>
        </w:rPr>
        <w:t>如</w:t>
      </w:r>
      <w:r w:rsidR="00F21F35">
        <w:t>斑马鱼这样的特例，</w:t>
      </w:r>
      <w:r w:rsidR="00AA7125">
        <w:t>我们仍然可以</w:t>
      </w:r>
      <w:r w:rsidR="008E44FA">
        <w:t>根据</w:t>
      </w:r>
      <w:r w:rsidR="00AF188C">
        <w:t>长程</w:t>
      </w:r>
      <w:r w:rsidR="00701470">
        <w:rPr>
          <w:rFonts w:hint="eastAsia"/>
        </w:rPr>
        <w:t>相关性</w:t>
      </w:r>
      <w:r w:rsidR="005D7CFA">
        <w:t>长度、</w:t>
      </w:r>
      <w:r w:rsidR="005D7CFA">
        <w:rPr>
          <w:rFonts w:hint="eastAsia"/>
        </w:rPr>
        <w:t>斜率</w:t>
      </w:r>
      <w:r w:rsidR="005D7CFA">
        <w:t>、</w:t>
      </w:r>
      <w:r w:rsidR="005D7CFA">
        <w:rPr>
          <w:rFonts w:hint="eastAsia"/>
        </w:rPr>
        <w:t>碱基组成</w:t>
      </w:r>
      <w:r w:rsidR="00CE02A1">
        <w:t>等特点</w:t>
      </w:r>
      <w:r w:rsidR="00AC6599">
        <w:t>，</w:t>
      </w:r>
      <w:r w:rsidR="00CE02A1">
        <w:t>对不同</w:t>
      </w:r>
      <w:r w:rsidR="009164CB">
        <w:t>类型</w:t>
      </w:r>
      <w:r w:rsidR="00CE02A1">
        <w:rPr>
          <w:rFonts w:hint="eastAsia"/>
        </w:rPr>
        <w:t>物种</w:t>
      </w:r>
      <w:r w:rsidR="009164CB">
        <w:t>（</w:t>
      </w:r>
      <w:r w:rsidR="009164CB">
        <w:rPr>
          <w:rFonts w:hint="eastAsia"/>
        </w:rPr>
        <w:t>如</w:t>
      </w:r>
      <w:r w:rsidR="009164CB">
        <w:t>脊椎动物和无脊椎动物）</w:t>
      </w:r>
      <w:r w:rsidR="00B213C3">
        <w:t>、</w:t>
      </w:r>
      <w:r w:rsidR="00B213C3">
        <w:rPr>
          <w:rFonts w:hint="eastAsia"/>
        </w:rPr>
        <w:t>不同</w:t>
      </w:r>
      <w:r w:rsidR="008419D3">
        <w:t>孵化温度的</w:t>
      </w:r>
      <w:r w:rsidR="002810EE">
        <w:t>孪生动物</w:t>
      </w:r>
      <w:r w:rsidR="00F7752C">
        <w:t>（如鸡、</w:t>
      </w:r>
      <w:r w:rsidR="00F7752C">
        <w:rPr>
          <w:rFonts w:hint="eastAsia"/>
        </w:rPr>
        <w:t>火鸡</w:t>
      </w:r>
      <w:r w:rsidR="00F7752C">
        <w:t>、</w:t>
      </w:r>
      <w:r w:rsidR="00F7752C">
        <w:rPr>
          <w:rFonts w:hint="eastAsia"/>
        </w:rPr>
        <w:t>锦龟</w:t>
      </w:r>
      <w:r w:rsidR="00F7752C">
        <w:t>等）</w:t>
      </w:r>
      <w:r w:rsidR="00CE02A1">
        <w:t>进行一定的区分</w:t>
      </w:r>
      <w:r w:rsidR="00F117CE">
        <w:t>。</w:t>
      </w:r>
    </w:p>
    <w:p w14:paraId="12B44727" w14:textId="346D972D" w:rsidR="00AF7EFD" w:rsidRDefault="0082578B" w:rsidP="00D07844">
      <w:pPr>
        <w:ind w:firstLine="480"/>
      </w:pPr>
      <w:r>
        <w:t>长程相关性</w:t>
      </w:r>
      <w:r w:rsidR="00790E2E">
        <w:t>数据</w:t>
      </w:r>
      <w:r>
        <w:rPr>
          <w:rFonts w:hint="eastAsia"/>
        </w:rPr>
        <w:t>有时</w:t>
      </w:r>
      <w:r w:rsidR="00551D77">
        <w:t>会损失一些信息</w:t>
      </w:r>
      <w:r w:rsidR="00346DA6">
        <w:t>。</w:t>
      </w:r>
      <w:r w:rsidR="008C0AA6">
        <w:t>回到碱基分布密度本身，</w:t>
      </w:r>
      <w:r w:rsidR="008C0AA6">
        <w:rPr>
          <w:rFonts w:hint="eastAsia"/>
        </w:rPr>
        <w:t>我们</w:t>
      </w:r>
      <w:r w:rsidR="00401DF5">
        <w:rPr>
          <w:rFonts w:hint="eastAsia"/>
        </w:rPr>
        <w:t>可以</w:t>
      </w:r>
      <w:r w:rsidR="00401DF5">
        <w:t>对</w:t>
      </w:r>
      <w:r w:rsidR="00255381">
        <w:t>三碱基密度分布</w:t>
      </w:r>
      <w:r w:rsidR="009E58FB">
        <w:rPr>
          <w:rFonts w:hint="eastAsia"/>
        </w:rPr>
        <w:t>斑块</w:t>
      </w:r>
      <w:r w:rsidR="009E58FB">
        <w:t>性</w:t>
      </w:r>
      <w:r w:rsidR="00F56425">
        <w:t>和均匀度</w:t>
      </w:r>
      <w:r w:rsidR="009E58FB">
        <w:t>、</w:t>
      </w:r>
      <w:r w:rsidR="00255B58">
        <w:t>边界特征、</w:t>
      </w:r>
      <w:r w:rsidR="00255B58">
        <w:rPr>
          <w:rFonts w:hint="eastAsia"/>
        </w:rPr>
        <w:t>与</w:t>
      </w:r>
      <w:r w:rsidR="00255B58">
        <w:t>森林草原区域的关联等</w:t>
      </w:r>
      <w:r w:rsidR="000E0E8A">
        <w:t>方面进行进一步的</w:t>
      </w:r>
      <w:r w:rsidR="001E6737">
        <w:t>研究。</w:t>
      </w:r>
      <w:r w:rsidR="00B4752C">
        <w:t>另外</w:t>
      </w:r>
      <w:r w:rsidR="00B4752C">
        <w:rPr>
          <w:rFonts w:hint="eastAsia"/>
        </w:rPr>
        <w:t>，</w:t>
      </w:r>
      <w:r w:rsidR="006860CF">
        <w:rPr>
          <w:rFonts w:hint="eastAsia"/>
        </w:rPr>
        <w:t>简洁</w:t>
      </w:r>
      <w:r w:rsidR="006860CF">
        <w:t>的规律整理和模型构建</w:t>
      </w:r>
      <w:r w:rsidR="008227E7">
        <w:t>也有待进一步</w:t>
      </w:r>
      <w:r w:rsidR="004C59B4">
        <w:t>实现</w:t>
      </w:r>
      <w:r w:rsidR="006860CF">
        <w:t>，</w:t>
      </w:r>
      <w:r w:rsidR="006860CF">
        <w:rPr>
          <w:rFonts w:hint="eastAsia"/>
        </w:rPr>
        <w:t>以及</w:t>
      </w:r>
      <w:r w:rsidR="00EF56E5">
        <w:t>我们需要更多的信息</w:t>
      </w:r>
      <w:r w:rsidR="00EF56E5">
        <w:rPr>
          <w:rFonts w:hint="eastAsia"/>
        </w:rPr>
        <w:t>以</w:t>
      </w:r>
      <w:r w:rsidR="00EF56E5">
        <w:t>对</w:t>
      </w:r>
      <w:r w:rsidR="00EB1A20">
        <w:t>DNA</w:t>
      </w:r>
      <w:r w:rsidR="00EB1A20">
        <w:t>序列</w:t>
      </w:r>
      <w:r w:rsidR="00D4508A">
        <w:t>影响</w:t>
      </w:r>
      <w:r w:rsidR="00182EC9">
        <w:t>生物特征</w:t>
      </w:r>
      <w:r w:rsidR="00A96417">
        <w:rPr>
          <w:rFonts w:hint="eastAsia"/>
        </w:rPr>
        <w:t>的</w:t>
      </w:r>
      <w:r w:rsidR="00F86129">
        <w:t>根本原理的探究。</w:t>
      </w:r>
    </w:p>
    <w:p w14:paraId="291A622F" w14:textId="2062F93A" w:rsidR="00FB56C7" w:rsidRDefault="00FB56C7">
      <w:pPr>
        <w:ind w:firstLine="480"/>
      </w:pPr>
    </w:p>
    <w:p w14:paraId="743575B2" w14:textId="77777777" w:rsidR="00AF7EFD" w:rsidRPr="00130F52" w:rsidRDefault="00B07C5B" w:rsidP="00B07C5B">
      <w:pPr>
        <w:rPr>
          <w:b/>
        </w:rPr>
      </w:pPr>
      <w:r w:rsidRPr="00130F52">
        <w:rPr>
          <w:b/>
        </w:rPr>
        <w:t>六、</w:t>
      </w:r>
      <w:r w:rsidR="00AF7EFD" w:rsidRPr="00130F52">
        <w:rPr>
          <w:rFonts w:hint="eastAsia"/>
          <w:b/>
        </w:rPr>
        <w:t>附录</w:t>
      </w:r>
    </w:p>
    <w:p w14:paraId="5949141F" w14:textId="50A26704" w:rsidR="00314AF8" w:rsidRDefault="00314AF8" w:rsidP="00C50FE7">
      <w:pPr>
        <w:ind w:firstLine="480"/>
      </w:pPr>
      <w:r>
        <w:rPr>
          <w:rFonts w:hint="eastAsia"/>
        </w:rPr>
        <w:t>附录</w:t>
      </w:r>
      <w:r w:rsidR="008A4478">
        <w:t>部分</w:t>
      </w:r>
      <w:r>
        <w:t>按顺序为：</w:t>
      </w:r>
      <w:r w:rsidR="00E02B80">
        <w:t>不同物种</w:t>
      </w:r>
      <w:r w:rsidR="00E02B80">
        <w:t>DNA</w:t>
      </w:r>
      <w:r w:rsidR="00E02B80">
        <w:rPr>
          <w:rFonts w:hint="eastAsia"/>
        </w:rPr>
        <w:t>双碱基</w:t>
      </w:r>
      <w:r w:rsidR="00E02B80">
        <w:t>长程相关性图</w:t>
      </w:r>
      <w:r w:rsidR="00E02B80">
        <w:rPr>
          <w:rFonts w:hint="eastAsia"/>
        </w:rPr>
        <w:t>，不同</w:t>
      </w:r>
      <w:r w:rsidR="00E02B80">
        <w:t>物种</w:t>
      </w:r>
      <w:r w:rsidR="00E02B80">
        <w:t>DNA</w:t>
      </w:r>
      <w:r w:rsidR="00E02B80">
        <w:rPr>
          <w:rFonts w:hint="eastAsia"/>
        </w:rPr>
        <w:t>三碱基长程</w:t>
      </w:r>
      <w:r w:rsidR="00E02B80">
        <w:t>相关性图</w:t>
      </w:r>
      <w:r w:rsidR="00E02B80">
        <w:rPr>
          <w:rFonts w:hint="eastAsia"/>
        </w:rPr>
        <w:t>，</w:t>
      </w:r>
      <w:r w:rsidR="00E02B80">
        <w:t>不同物种</w:t>
      </w:r>
      <w:r w:rsidR="00E02B80">
        <w:t>DNA</w:t>
      </w:r>
      <w:r w:rsidR="00E02B80">
        <w:rPr>
          <w:rFonts w:hint="eastAsia"/>
        </w:rPr>
        <w:t>双碱基</w:t>
      </w:r>
      <w:r w:rsidR="00E02B80">
        <w:t>密度主成分分析图</w:t>
      </w:r>
      <w:r w:rsidR="00E02B80">
        <w:rPr>
          <w:rFonts w:hint="eastAsia"/>
        </w:rPr>
        <w:t>，</w:t>
      </w:r>
      <w:r w:rsidR="004A0758">
        <w:t>T</w:t>
      </w:r>
      <w:r w:rsidR="004A0758">
        <w:rPr>
          <w:rFonts w:hint="eastAsia"/>
        </w:rPr>
        <w:t>etr</w:t>
      </w:r>
      <w:r w:rsidR="004A0758">
        <w:t>aodon</w:t>
      </w:r>
      <w:r w:rsidR="004A0758">
        <w:t>与</w:t>
      </w:r>
      <w:r w:rsidR="004A0758">
        <w:t>Zebrafish</w:t>
      </w:r>
      <w:r w:rsidR="004A0758">
        <w:t>两种生物原始数据在</w:t>
      </w:r>
      <w:r w:rsidR="004A0758">
        <w:rPr>
          <w:rFonts w:hint="eastAsia"/>
        </w:rPr>
        <w:t>PCA</w:t>
      </w:r>
      <w:r w:rsidR="004A0758">
        <w:t>正交基上的投影</w:t>
      </w:r>
      <w:r w:rsidR="004A0758">
        <w:rPr>
          <w:rFonts w:hint="eastAsia"/>
        </w:rPr>
        <w:t>矩阵</w:t>
      </w:r>
      <w:r w:rsidR="004A0758">
        <w:t>以及</w:t>
      </w:r>
      <w:r w:rsidR="00E02B80">
        <w:rPr>
          <w:rFonts w:hint="eastAsia"/>
        </w:rPr>
        <w:t>主要</w:t>
      </w:r>
      <w:r w:rsidR="00E02B80">
        <w:t>程序部分代码与脚本</w:t>
      </w:r>
      <w:r w:rsidR="00BC7151">
        <w:t>。</w:t>
      </w:r>
    </w:p>
    <w:p w14:paraId="6395DD19" w14:textId="77777777" w:rsidR="002E57C5" w:rsidRDefault="002E57C5" w:rsidP="00C47971">
      <w:pPr>
        <w:numPr>
          <w:ilvl w:val="0"/>
          <w:numId w:val="13"/>
        </w:numPr>
      </w:pPr>
      <w:bookmarkStart w:id="9" w:name="OLE_LINK9"/>
      <w:bookmarkStart w:id="10" w:name="OLE_LINK10"/>
      <w:bookmarkStart w:id="11" w:name="OLE_LINK13"/>
      <w:bookmarkStart w:id="12" w:name="OLE_LINK14"/>
      <w:r>
        <w:lastRenderedPageBreak/>
        <w:t>不同物种</w:t>
      </w:r>
      <w:r>
        <w:t>DNA</w:t>
      </w:r>
      <w:r>
        <w:rPr>
          <w:rFonts w:hint="eastAsia"/>
        </w:rPr>
        <w:t>双碱基</w:t>
      </w:r>
      <w:bookmarkEnd w:id="9"/>
      <w:bookmarkEnd w:id="10"/>
      <w:r>
        <w:t>长程相关性图</w:t>
      </w:r>
    </w:p>
    <w:p w14:paraId="469E61F8" w14:textId="6FFE1ADC" w:rsidR="009E3ACE" w:rsidRDefault="002D0CE6" w:rsidP="009E3ACE">
      <w:r>
        <w:t>孵化温度</w:t>
      </w:r>
      <w:r>
        <w:rPr>
          <w:rFonts w:hint="eastAsia"/>
        </w:rPr>
        <w:t>会</w:t>
      </w:r>
      <w:r>
        <w:t>影响性别比例</w:t>
      </w:r>
      <w:r>
        <w:rPr>
          <w:rFonts w:hint="eastAsia"/>
        </w:rPr>
        <w:t>的</w:t>
      </w:r>
      <w:r>
        <w:t>孪生动物</w:t>
      </w:r>
      <w:r>
        <w:t>:</w:t>
      </w:r>
    </w:p>
    <w:p w14:paraId="6BE0435F" w14:textId="158588DA" w:rsidR="00AA16F2" w:rsidRDefault="00AA16F2" w:rsidP="009E3ACE">
      <w:r>
        <w:rPr>
          <w:rFonts w:hint="eastAsia"/>
        </w:rPr>
        <w:t>Frog</w:t>
      </w:r>
    </w:p>
    <w:p w14:paraId="2CD12ED3" w14:textId="71C5B2F6" w:rsidR="002D0CE6" w:rsidRDefault="003279D3" w:rsidP="009E3ACE">
      <w:pPr>
        <w:rPr>
          <w:noProof/>
        </w:rPr>
      </w:pPr>
      <w:r w:rsidRPr="003279D3">
        <w:rPr>
          <w:noProof/>
        </w:rPr>
        <w:drawing>
          <wp:inline distT="0" distB="0" distL="0" distR="0" wp14:anchorId="1292FBED" wp14:editId="7582E84F">
            <wp:extent cx="2550073" cy="1828800"/>
            <wp:effectExtent l="0" t="0" r="0" b="0"/>
            <wp:docPr id="6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2550073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41133" w:rsidRPr="00841133">
        <w:rPr>
          <w:noProof/>
        </w:rPr>
        <w:t xml:space="preserve"> </w:t>
      </w:r>
      <w:r w:rsidR="00841133" w:rsidRPr="00841133">
        <w:rPr>
          <w:noProof/>
        </w:rPr>
        <w:drawing>
          <wp:inline distT="0" distB="0" distL="0" distR="0" wp14:anchorId="54EE8025" wp14:editId="55F16169">
            <wp:extent cx="2543868" cy="1828800"/>
            <wp:effectExtent l="0" t="0" r="0" b="0"/>
            <wp:docPr id="69" name="图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7"/>
                    <a:srcRect t="5480"/>
                    <a:stretch/>
                  </pic:blipFill>
                  <pic:spPr bwMode="auto">
                    <a:xfrm>
                      <a:off x="0" y="0"/>
                      <a:ext cx="2543868" cy="1828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DFD80E" w14:textId="2C706827" w:rsidR="00AA16F2" w:rsidRDefault="00AA16F2" w:rsidP="009E3ACE">
      <w:pPr>
        <w:rPr>
          <w:noProof/>
        </w:rPr>
      </w:pPr>
      <w:r>
        <w:rPr>
          <w:rFonts w:hint="eastAsia"/>
          <w:noProof/>
        </w:rPr>
        <w:t>Lizard</w:t>
      </w:r>
    </w:p>
    <w:p w14:paraId="6FFC2DA3" w14:textId="4E46FC9E" w:rsidR="002D25A2" w:rsidRDefault="00D43A70" w:rsidP="009E3ACE">
      <w:pPr>
        <w:rPr>
          <w:noProof/>
        </w:rPr>
      </w:pPr>
      <w:r w:rsidRPr="00D43A70">
        <w:rPr>
          <w:noProof/>
        </w:rPr>
        <w:drawing>
          <wp:inline distT="0" distB="0" distL="0" distR="0" wp14:anchorId="44567944" wp14:editId="54B9282A">
            <wp:extent cx="2470901" cy="1828800"/>
            <wp:effectExtent l="0" t="0" r="0" b="0"/>
            <wp:docPr id="70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2470901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93FB3" w:rsidRPr="00F93FB3">
        <w:rPr>
          <w:noProof/>
        </w:rPr>
        <w:t xml:space="preserve"> </w:t>
      </w:r>
      <w:r w:rsidR="00F93FB3" w:rsidRPr="00F93FB3">
        <w:rPr>
          <w:noProof/>
        </w:rPr>
        <w:drawing>
          <wp:inline distT="0" distB="0" distL="0" distR="0" wp14:anchorId="7BE5E9CC" wp14:editId="55D3518F">
            <wp:extent cx="2518387" cy="1828800"/>
            <wp:effectExtent l="0" t="0" r="0" b="0"/>
            <wp:docPr id="71" name="图片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2518387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ECB2C4" w14:textId="652D9721" w:rsidR="00F93FB3" w:rsidRDefault="00EA4501" w:rsidP="009E3ACE">
      <w:r w:rsidRPr="00EA4501">
        <w:rPr>
          <w:noProof/>
        </w:rPr>
        <w:drawing>
          <wp:inline distT="0" distB="0" distL="0" distR="0" wp14:anchorId="5E591481" wp14:editId="11360CF5">
            <wp:extent cx="2539847" cy="1828800"/>
            <wp:effectExtent l="0" t="0" r="635" b="0"/>
            <wp:docPr id="72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2539847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21D09" w:rsidRPr="00F21D09">
        <w:rPr>
          <w:noProof/>
        </w:rPr>
        <w:drawing>
          <wp:inline distT="0" distB="0" distL="0" distR="0" wp14:anchorId="210BBD4F" wp14:editId="22732111">
            <wp:extent cx="2486259" cy="1828800"/>
            <wp:effectExtent l="0" t="0" r="3175" b="0"/>
            <wp:docPr id="73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1"/>
                    <a:stretch>
                      <a:fillRect/>
                    </a:stretch>
                  </pic:blipFill>
                  <pic:spPr>
                    <a:xfrm>
                      <a:off x="0" y="0"/>
                      <a:ext cx="2486259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991F6A" w14:textId="2C37BCFA" w:rsidR="00931BCC" w:rsidRDefault="003F010E" w:rsidP="009E3ACE">
      <w:r>
        <w:t>Platypus</w:t>
      </w:r>
    </w:p>
    <w:p w14:paraId="71599D42" w14:textId="4B963575" w:rsidR="003F010E" w:rsidRDefault="00BD25A6" w:rsidP="009E3ACE">
      <w:r w:rsidRPr="00BD25A6">
        <w:rPr>
          <w:noProof/>
        </w:rPr>
        <w:drawing>
          <wp:inline distT="0" distB="0" distL="0" distR="0" wp14:anchorId="41E2F17E" wp14:editId="5723C837">
            <wp:extent cx="2487886" cy="1828800"/>
            <wp:effectExtent l="0" t="0" r="1905" b="0"/>
            <wp:docPr id="74" name="图片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2"/>
                    <a:stretch>
                      <a:fillRect/>
                    </a:stretch>
                  </pic:blipFill>
                  <pic:spPr>
                    <a:xfrm>
                      <a:off x="0" y="0"/>
                      <a:ext cx="2487886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51F4B" w:rsidRPr="00851F4B">
        <w:rPr>
          <w:noProof/>
        </w:rPr>
        <w:drawing>
          <wp:inline distT="0" distB="0" distL="0" distR="0" wp14:anchorId="5C8D98ED" wp14:editId="430BE02C">
            <wp:extent cx="2438400" cy="1828800"/>
            <wp:effectExtent l="0" t="0" r="0" b="0"/>
            <wp:docPr id="75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3"/>
                    <a:stretch>
                      <a:fillRect/>
                    </a:stretch>
                  </pic:blipFill>
                  <pic:spPr>
                    <a:xfrm>
                      <a:off x="0" y="0"/>
                      <a:ext cx="243840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1A3F9C" w14:textId="62C9220C" w:rsidR="006A6EDD" w:rsidRDefault="00151777" w:rsidP="009E3ACE">
      <w:r>
        <w:lastRenderedPageBreak/>
        <w:t>其他孪生</w:t>
      </w:r>
    </w:p>
    <w:p w14:paraId="592C11CE" w14:textId="1BBD7C12" w:rsidR="00151777" w:rsidRDefault="009055A1" w:rsidP="009E3ACE">
      <w:r>
        <w:rPr>
          <w:rFonts w:hint="eastAsia"/>
        </w:rPr>
        <w:t>Turkey</w:t>
      </w:r>
    </w:p>
    <w:p w14:paraId="35369039" w14:textId="6E4914B8" w:rsidR="00151777" w:rsidRDefault="00C7236A" w:rsidP="009E3ACE">
      <w:r w:rsidRPr="00C7236A">
        <w:rPr>
          <w:noProof/>
        </w:rPr>
        <w:drawing>
          <wp:inline distT="0" distB="0" distL="0" distR="0" wp14:anchorId="302D84CE" wp14:editId="11A1BA01">
            <wp:extent cx="2415923" cy="1828800"/>
            <wp:effectExtent l="0" t="0" r="0" b="0"/>
            <wp:docPr id="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2415923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55155" w:rsidRPr="00E55155">
        <w:rPr>
          <w:noProof/>
        </w:rPr>
        <w:drawing>
          <wp:inline distT="0" distB="0" distL="0" distR="0" wp14:anchorId="04ACCF68" wp14:editId="283E8A3C">
            <wp:extent cx="2567734" cy="1828800"/>
            <wp:effectExtent l="0" t="0" r="0" b="0"/>
            <wp:docPr id="77" name="图片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2567734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09CA0E" w14:textId="53994B7C" w:rsidR="008259FE" w:rsidRDefault="008259FE" w:rsidP="009E3ACE">
      <w:r>
        <w:rPr>
          <w:rFonts w:hint="eastAsia"/>
        </w:rPr>
        <w:t>Zebrafish</w:t>
      </w:r>
    </w:p>
    <w:p w14:paraId="2DFBC84A" w14:textId="4007BA23" w:rsidR="00F7062D" w:rsidRDefault="00F7062D" w:rsidP="009E3ACE">
      <w:r w:rsidRPr="00F7062D">
        <w:rPr>
          <w:noProof/>
        </w:rPr>
        <w:drawing>
          <wp:inline distT="0" distB="0" distL="0" distR="0" wp14:anchorId="346E1CA1" wp14:editId="523BE045">
            <wp:extent cx="2298304" cy="1828800"/>
            <wp:effectExtent l="0" t="0" r="0" b="0"/>
            <wp:docPr id="78" name="图片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6"/>
                    <a:stretch>
                      <a:fillRect/>
                    </a:stretch>
                  </pic:blipFill>
                  <pic:spPr>
                    <a:xfrm>
                      <a:off x="0" y="0"/>
                      <a:ext cx="2298304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707BA" w:rsidRPr="007707BA">
        <w:rPr>
          <w:noProof/>
        </w:rPr>
        <w:drawing>
          <wp:inline distT="0" distB="0" distL="0" distR="0" wp14:anchorId="037C97AD" wp14:editId="37201800">
            <wp:extent cx="2534342" cy="1828800"/>
            <wp:effectExtent l="0" t="0" r="5715" b="0"/>
            <wp:docPr id="79" name="图片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7"/>
                    <a:stretch>
                      <a:fillRect/>
                    </a:stretch>
                  </pic:blipFill>
                  <pic:spPr>
                    <a:xfrm>
                      <a:off x="0" y="0"/>
                      <a:ext cx="2534342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1A000" w14:textId="14D84F9F" w:rsidR="00394F20" w:rsidRDefault="00394F20" w:rsidP="00394F20">
      <w:pPr>
        <w:pStyle w:val="ae"/>
        <w:numPr>
          <w:ilvl w:val="0"/>
          <w:numId w:val="14"/>
        </w:numPr>
      </w:pPr>
      <w:r>
        <w:rPr>
          <w:rFonts w:hint="eastAsia"/>
        </w:rPr>
        <w:t>gambiae</w:t>
      </w:r>
    </w:p>
    <w:p w14:paraId="35FF869A" w14:textId="3EBA6460" w:rsidR="004010A5" w:rsidRDefault="004010A5" w:rsidP="00D76BAF">
      <w:r w:rsidRPr="004010A5">
        <w:rPr>
          <w:noProof/>
        </w:rPr>
        <w:drawing>
          <wp:inline distT="0" distB="0" distL="0" distR="0" wp14:anchorId="3E7C4BD2" wp14:editId="732A1F97">
            <wp:extent cx="2534342" cy="1828800"/>
            <wp:effectExtent l="0" t="0" r="5715" b="0"/>
            <wp:docPr id="80" name="图片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8"/>
                    <a:stretch>
                      <a:fillRect/>
                    </a:stretch>
                  </pic:blipFill>
                  <pic:spPr>
                    <a:xfrm>
                      <a:off x="0" y="0"/>
                      <a:ext cx="2534342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444B6" w:rsidRPr="008444B6">
        <w:rPr>
          <w:noProof/>
        </w:rPr>
        <w:drawing>
          <wp:inline distT="0" distB="0" distL="0" distR="0" wp14:anchorId="0FA99271" wp14:editId="20D5081A">
            <wp:extent cx="2492373" cy="1828800"/>
            <wp:effectExtent l="0" t="0" r="0" b="0"/>
            <wp:docPr id="81" name="图片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9"/>
                    <a:stretch>
                      <a:fillRect/>
                    </a:stretch>
                  </pic:blipFill>
                  <pic:spPr>
                    <a:xfrm>
                      <a:off x="0" y="0"/>
                      <a:ext cx="2492373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B0BB48" w14:textId="455045F6" w:rsidR="00CE1AE9" w:rsidRDefault="00CE1AE9" w:rsidP="00CE1AE9">
      <w:pPr>
        <w:pStyle w:val="ae"/>
        <w:numPr>
          <w:ilvl w:val="0"/>
          <w:numId w:val="15"/>
        </w:numPr>
      </w:pPr>
      <w:r>
        <w:rPr>
          <w:rFonts w:hint="eastAsia"/>
        </w:rPr>
        <w:t>mellifera</w:t>
      </w:r>
    </w:p>
    <w:p w14:paraId="3398B8FF" w14:textId="4D2E0648" w:rsidR="00CE1AE9" w:rsidRDefault="00DC550A" w:rsidP="00CE1AE9">
      <w:r w:rsidRPr="00DC550A">
        <w:rPr>
          <w:noProof/>
        </w:rPr>
        <w:drawing>
          <wp:inline distT="0" distB="0" distL="0" distR="0" wp14:anchorId="08593008" wp14:editId="71EDBC99">
            <wp:extent cx="2559519" cy="1828800"/>
            <wp:effectExtent l="0" t="0" r="6350" b="0"/>
            <wp:docPr id="82" name="图片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0"/>
                    <a:stretch>
                      <a:fillRect/>
                    </a:stretch>
                  </pic:blipFill>
                  <pic:spPr>
                    <a:xfrm>
                      <a:off x="0" y="0"/>
                      <a:ext cx="2559519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F330A" w:rsidRPr="006F330A">
        <w:rPr>
          <w:noProof/>
        </w:rPr>
        <w:drawing>
          <wp:inline distT="0" distB="0" distL="0" distR="0" wp14:anchorId="79B3DCDB" wp14:editId="51C8AEF5">
            <wp:extent cx="2579499" cy="1828800"/>
            <wp:effectExtent l="0" t="0" r="11430" b="0"/>
            <wp:docPr id="83" name="图片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1"/>
                    <a:stretch>
                      <a:fillRect/>
                    </a:stretch>
                  </pic:blipFill>
                  <pic:spPr>
                    <a:xfrm>
                      <a:off x="0" y="0"/>
                      <a:ext cx="2579499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0129F" w14:textId="07D57194" w:rsidR="007A3FBD" w:rsidRDefault="007A3FBD" w:rsidP="00CE1AE9">
      <w:r>
        <w:rPr>
          <w:rFonts w:hint="eastAsia"/>
        </w:rPr>
        <w:lastRenderedPageBreak/>
        <w:t>Stickle</w:t>
      </w:r>
      <w:r>
        <w:t>back</w:t>
      </w:r>
    </w:p>
    <w:p w14:paraId="2272F73C" w14:textId="69F186FD" w:rsidR="007A3FBD" w:rsidRDefault="001871AC" w:rsidP="00CE1AE9">
      <w:r w:rsidRPr="001871AC">
        <w:rPr>
          <w:noProof/>
        </w:rPr>
        <w:drawing>
          <wp:inline distT="0" distB="0" distL="0" distR="0" wp14:anchorId="1FF90A97" wp14:editId="6EFC2876">
            <wp:extent cx="2520893" cy="1828800"/>
            <wp:effectExtent l="0" t="0" r="0" b="0"/>
            <wp:docPr id="84" name="图片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2"/>
                    <a:stretch>
                      <a:fillRect/>
                    </a:stretch>
                  </pic:blipFill>
                  <pic:spPr>
                    <a:xfrm>
                      <a:off x="0" y="0"/>
                      <a:ext cx="2520893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213C4" w:rsidRPr="00D213C4">
        <w:rPr>
          <w:noProof/>
        </w:rPr>
        <w:drawing>
          <wp:inline distT="0" distB="0" distL="0" distR="0" wp14:anchorId="71D495A3" wp14:editId="5ED79027">
            <wp:extent cx="2487479" cy="1828800"/>
            <wp:effectExtent l="0" t="0" r="1905" b="0"/>
            <wp:docPr id="85" name="图片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3"/>
                    <a:stretch>
                      <a:fillRect/>
                    </a:stretch>
                  </pic:blipFill>
                  <pic:spPr>
                    <a:xfrm>
                      <a:off x="0" y="0"/>
                      <a:ext cx="2487479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BD354C" w14:textId="0593A807" w:rsidR="00C267A6" w:rsidRDefault="00C267A6" w:rsidP="00C267A6">
      <w:r>
        <w:t>C. elegan</w:t>
      </w:r>
      <w:r>
        <w:rPr>
          <w:rFonts w:hint="eastAsia"/>
        </w:rPr>
        <w:t>s</w:t>
      </w:r>
    </w:p>
    <w:p w14:paraId="04FDB3B0" w14:textId="68EF2E25" w:rsidR="004D4CC6" w:rsidRDefault="001A0810" w:rsidP="004D4CC6">
      <w:r w:rsidRPr="001A0810">
        <w:rPr>
          <w:noProof/>
        </w:rPr>
        <w:drawing>
          <wp:inline distT="0" distB="0" distL="0" distR="0" wp14:anchorId="45092623" wp14:editId="758E3040">
            <wp:extent cx="2531810" cy="1828800"/>
            <wp:effectExtent l="0" t="0" r="8255" b="0"/>
            <wp:docPr id="86" name="图片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4"/>
                    <a:stretch>
                      <a:fillRect/>
                    </a:stretch>
                  </pic:blipFill>
                  <pic:spPr>
                    <a:xfrm>
                      <a:off x="0" y="0"/>
                      <a:ext cx="253181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F48B1" w:rsidRPr="004F48B1">
        <w:rPr>
          <w:noProof/>
        </w:rPr>
        <w:drawing>
          <wp:inline distT="0" distB="0" distL="0" distR="0" wp14:anchorId="3ACA4132" wp14:editId="76706A03">
            <wp:extent cx="2517970" cy="1828800"/>
            <wp:effectExtent l="0" t="0" r="0" b="0"/>
            <wp:docPr id="87" name="图片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5"/>
                    <a:stretch>
                      <a:fillRect/>
                    </a:stretch>
                  </pic:blipFill>
                  <pic:spPr>
                    <a:xfrm>
                      <a:off x="0" y="0"/>
                      <a:ext cx="251797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8DA2BD" w14:textId="4392268F" w:rsidR="00BD6BE1" w:rsidRDefault="00BD6BE1" w:rsidP="004D4CC6">
      <w:r>
        <w:t>Coelacant</w:t>
      </w:r>
      <w:r w:rsidR="00D7491B">
        <w:t>h</w:t>
      </w:r>
    </w:p>
    <w:p w14:paraId="7A7F30CC" w14:textId="77777777" w:rsidR="002D2C83" w:rsidRDefault="00A81929" w:rsidP="002D2C83">
      <w:r w:rsidRPr="002D2C83">
        <w:rPr>
          <w:noProof/>
        </w:rPr>
        <w:drawing>
          <wp:inline distT="0" distB="0" distL="0" distR="0" wp14:anchorId="1E53D931" wp14:editId="3FC0B07B">
            <wp:extent cx="2512144" cy="1828800"/>
            <wp:effectExtent l="0" t="0" r="2540" b="0"/>
            <wp:docPr id="88" name="图片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6"/>
                    <a:stretch>
                      <a:fillRect/>
                    </a:stretch>
                  </pic:blipFill>
                  <pic:spPr>
                    <a:xfrm>
                      <a:off x="0" y="0"/>
                      <a:ext cx="2512144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0531D" w14:textId="7C7FECF4" w:rsidR="002D2C83" w:rsidRPr="002D2C83" w:rsidRDefault="002D2C83" w:rsidP="002D2C83">
      <w:r w:rsidRPr="002D2C83">
        <w:t xml:space="preserve">D. melanogaster </w:t>
      </w:r>
    </w:p>
    <w:p w14:paraId="5626E3E8" w14:textId="1437DE34" w:rsidR="002D2C83" w:rsidRDefault="00CB4177" w:rsidP="004D4CC6">
      <w:r w:rsidRPr="00CB4177">
        <w:rPr>
          <w:noProof/>
        </w:rPr>
        <w:drawing>
          <wp:inline distT="0" distB="0" distL="0" distR="0" wp14:anchorId="497449CB" wp14:editId="7A9F3AFC">
            <wp:extent cx="2559519" cy="1828800"/>
            <wp:effectExtent l="0" t="0" r="6350" b="0"/>
            <wp:docPr id="89" name="图片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7"/>
                    <a:stretch>
                      <a:fillRect/>
                    </a:stretch>
                  </pic:blipFill>
                  <pic:spPr>
                    <a:xfrm>
                      <a:off x="0" y="0"/>
                      <a:ext cx="2559519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91F4C" w:rsidRPr="00391F4C">
        <w:rPr>
          <w:noProof/>
        </w:rPr>
        <w:drawing>
          <wp:inline distT="0" distB="0" distL="0" distR="0" wp14:anchorId="3E542C76" wp14:editId="55AD1EE3">
            <wp:extent cx="2500985" cy="1828800"/>
            <wp:effectExtent l="0" t="0" r="0" b="0"/>
            <wp:docPr id="90" name="图片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8"/>
                    <a:stretch>
                      <a:fillRect/>
                    </a:stretch>
                  </pic:blipFill>
                  <pic:spPr>
                    <a:xfrm>
                      <a:off x="0" y="0"/>
                      <a:ext cx="2500985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09CDF0" w14:textId="1E50F1EF" w:rsidR="00F76D92" w:rsidRDefault="00F76D92" w:rsidP="004D4CC6">
      <w:r>
        <w:rPr>
          <w:rFonts w:hint="eastAsia"/>
        </w:rPr>
        <w:lastRenderedPageBreak/>
        <w:t>Fugu</w:t>
      </w:r>
    </w:p>
    <w:p w14:paraId="192E3FC4" w14:textId="3B7D6C49" w:rsidR="00F76D92" w:rsidRDefault="00F76D92" w:rsidP="004D4CC6">
      <w:r w:rsidRPr="00F76D92">
        <w:rPr>
          <w:noProof/>
        </w:rPr>
        <w:drawing>
          <wp:inline distT="0" distB="0" distL="0" distR="0" wp14:anchorId="57C4FDA2" wp14:editId="3ED784EA">
            <wp:extent cx="2597571" cy="1828800"/>
            <wp:effectExtent l="0" t="0" r="0" b="0"/>
            <wp:docPr id="91" name="图片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9"/>
                    <a:stretch>
                      <a:fillRect/>
                    </a:stretch>
                  </pic:blipFill>
                  <pic:spPr>
                    <a:xfrm>
                      <a:off x="0" y="0"/>
                      <a:ext cx="2597571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D0471" w:rsidRPr="00BD0471">
        <w:rPr>
          <w:noProof/>
        </w:rPr>
        <w:drawing>
          <wp:inline distT="0" distB="0" distL="0" distR="0" wp14:anchorId="55AFFDAA" wp14:editId="6A3280B0">
            <wp:extent cx="2549645" cy="1828800"/>
            <wp:effectExtent l="0" t="0" r="0" b="0"/>
            <wp:docPr id="93" name="图片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0"/>
                    <a:stretch>
                      <a:fillRect/>
                    </a:stretch>
                  </pic:blipFill>
                  <pic:spPr>
                    <a:xfrm>
                      <a:off x="0" y="0"/>
                      <a:ext cx="2549645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9B1875" w14:textId="517B672B" w:rsidR="0034602C" w:rsidRDefault="0034602C" w:rsidP="004D4CC6">
      <w:r>
        <w:rPr>
          <w:rFonts w:hint="eastAsia"/>
        </w:rPr>
        <w:t>Medaka</w:t>
      </w:r>
    </w:p>
    <w:p w14:paraId="26060F08" w14:textId="052A835E" w:rsidR="0034602C" w:rsidRDefault="0034602C" w:rsidP="004D4CC6">
      <w:r w:rsidRPr="0034602C">
        <w:rPr>
          <w:noProof/>
        </w:rPr>
        <w:drawing>
          <wp:inline distT="0" distB="0" distL="0" distR="0" wp14:anchorId="73913611" wp14:editId="76F4554F">
            <wp:extent cx="2553071" cy="1828800"/>
            <wp:effectExtent l="0" t="0" r="12700" b="0"/>
            <wp:docPr id="94" name="图片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1"/>
                    <a:stretch>
                      <a:fillRect/>
                    </a:stretch>
                  </pic:blipFill>
                  <pic:spPr>
                    <a:xfrm>
                      <a:off x="0" y="0"/>
                      <a:ext cx="2553071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B0FEC" w:rsidRPr="007B0FEC">
        <w:rPr>
          <w:noProof/>
        </w:rPr>
        <w:drawing>
          <wp:inline distT="0" distB="0" distL="0" distR="0" wp14:anchorId="4AFE58FB" wp14:editId="4058C41D">
            <wp:extent cx="2501808" cy="1828800"/>
            <wp:effectExtent l="0" t="0" r="0" b="0"/>
            <wp:docPr id="95" name="图片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2"/>
                    <a:stretch>
                      <a:fillRect/>
                    </a:stretch>
                  </pic:blipFill>
                  <pic:spPr>
                    <a:xfrm>
                      <a:off x="0" y="0"/>
                      <a:ext cx="2501808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0013F" w14:textId="77777777" w:rsidR="00B7677A" w:rsidRDefault="00B7677A" w:rsidP="00C47971">
      <w:pPr>
        <w:numPr>
          <w:ilvl w:val="0"/>
          <w:numId w:val="13"/>
        </w:numPr>
      </w:pPr>
      <w:r>
        <w:rPr>
          <w:rFonts w:hint="eastAsia"/>
        </w:rPr>
        <w:t>不同</w:t>
      </w:r>
      <w:r>
        <w:t>物种</w:t>
      </w:r>
      <w:r>
        <w:t>DNA</w:t>
      </w:r>
      <w:r>
        <w:rPr>
          <w:rFonts w:hint="eastAsia"/>
        </w:rPr>
        <w:t>三碱基长程</w:t>
      </w:r>
      <w:r>
        <w:t>相关性图</w:t>
      </w:r>
    </w:p>
    <w:p w14:paraId="030E0074" w14:textId="31687401" w:rsidR="009E3ACE" w:rsidRDefault="00227561" w:rsidP="009E3ACE">
      <w:r>
        <w:t>Tetraodon</w:t>
      </w:r>
    </w:p>
    <w:p w14:paraId="684B722F" w14:textId="7DBBACAC" w:rsidR="00227561" w:rsidRDefault="00227561" w:rsidP="009E3ACE">
      <w:r w:rsidRPr="00227561">
        <w:rPr>
          <w:noProof/>
        </w:rPr>
        <w:drawing>
          <wp:inline distT="0" distB="0" distL="0" distR="0" wp14:anchorId="23DC3CB2" wp14:editId="25049312">
            <wp:extent cx="5278120" cy="1088390"/>
            <wp:effectExtent l="0" t="0" r="5080" b="3810"/>
            <wp:docPr id="92" name="图片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3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088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5D1490" w14:textId="74066868" w:rsidR="00360EB7" w:rsidRDefault="00360EB7" w:rsidP="009E3ACE">
      <w:r w:rsidRPr="00360EB7">
        <w:rPr>
          <w:noProof/>
        </w:rPr>
        <w:drawing>
          <wp:inline distT="0" distB="0" distL="0" distR="0" wp14:anchorId="34E0408A" wp14:editId="487F6DD2">
            <wp:extent cx="5278120" cy="1135380"/>
            <wp:effectExtent l="0" t="0" r="5080" b="7620"/>
            <wp:docPr id="96" name="图片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4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135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4FFCF" w14:textId="2751ADE6" w:rsidR="00360EB7" w:rsidRDefault="009A2A87" w:rsidP="009E3ACE">
      <w:r>
        <w:t>Platypus</w:t>
      </w:r>
    </w:p>
    <w:p w14:paraId="443B0593" w14:textId="6ED5C7BF" w:rsidR="009A2A87" w:rsidRDefault="009A2A87" w:rsidP="009E3ACE">
      <w:r w:rsidRPr="009A2A87">
        <w:rPr>
          <w:noProof/>
        </w:rPr>
        <w:drawing>
          <wp:inline distT="0" distB="0" distL="0" distR="0" wp14:anchorId="1A5CD11E" wp14:editId="04A69B77">
            <wp:extent cx="5278120" cy="1182370"/>
            <wp:effectExtent l="0" t="0" r="5080" b="11430"/>
            <wp:docPr id="97" name="图片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5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182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A6D5E9" w14:textId="74EAE1DC" w:rsidR="009A2A87" w:rsidRDefault="00100B06" w:rsidP="009E3ACE">
      <w:r w:rsidRPr="00100B06">
        <w:rPr>
          <w:noProof/>
        </w:rPr>
        <w:lastRenderedPageBreak/>
        <w:drawing>
          <wp:inline distT="0" distB="0" distL="0" distR="0" wp14:anchorId="71E7A144" wp14:editId="24BF277D">
            <wp:extent cx="5278120" cy="1188085"/>
            <wp:effectExtent l="0" t="0" r="5080" b="5715"/>
            <wp:docPr id="98" name="图片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6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188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C6C6C4" w14:textId="5E63B001" w:rsidR="00BD61A7" w:rsidRDefault="00BD61A7" w:rsidP="009E3ACE">
      <w:r>
        <w:rPr>
          <w:rFonts w:hint="eastAsia"/>
        </w:rPr>
        <w:t>Medaka</w:t>
      </w:r>
    </w:p>
    <w:p w14:paraId="29C3FA3D" w14:textId="28BCD5AD" w:rsidR="00BD61A7" w:rsidRDefault="00BD61A7" w:rsidP="009E3ACE">
      <w:r w:rsidRPr="00BD61A7">
        <w:rPr>
          <w:noProof/>
        </w:rPr>
        <w:drawing>
          <wp:inline distT="0" distB="0" distL="0" distR="0" wp14:anchorId="6F5E2536" wp14:editId="4FB52C19">
            <wp:extent cx="5278120" cy="1200150"/>
            <wp:effectExtent l="0" t="0" r="5080" b="0"/>
            <wp:docPr id="99" name="图片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7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20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CA4AB0" w14:textId="75978A96" w:rsidR="00ED1106" w:rsidRDefault="00ED1106" w:rsidP="009E3ACE">
      <w:r w:rsidRPr="00ED1106">
        <w:rPr>
          <w:noProof/>
        </w:rPr>
        <w:drawing>
          <wp:inline distT="0" distB="0" distL="0" distR="0" wp14:anchorId="51ACA17D" wp14:editId="0C0E01D7">
            <wp:extent cx="5278120" cy="1175385"/>
            <wp:effectExtent l="0" t="0" r="5080" b="0"/>
            <wp:docPr id="100" name="图片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8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175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69B5CD" w14:textId="5482CA76" w:rsidR="00CB4DDD" w:rsidRDefault="00CB4DDD" w:rsidP="00CB4DDD">
      <w:r>
        <w:t>C. elegans</w:t>
      </w:r>
    </w:p>
    <w:p w14:paraId="06754014" w14:textId="58D39103" w:rsidR="009B734C" w:rsidRDefault="00CB4DDD" w:rsidP="009E3ACE">
      <w:r w:rsidRPr="00CB4DDD">
        <w:rPr>
          <w:noProof/>
        </w:rPr>
        <w:drawing>
          <wp:inline distT="0" distB="0" distL="0" distR="0" wp14:anchorId="476F185A" wp14:editId="2052ABD1">
            <wp:extent cx="5278120" cy="1128395"/>
            <wp:effectExtent l="0" t="0" r="5080" b="0"/>
            <wp:docPr id="101" name="图片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9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128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F0982F" w14:textId="45CC3F4B" w:rsidR="005E31FF" w:rsidRDefault="005E31FF" w:rsidP="009E3ACE">
      <w:r w:rsidRPr="005E31FF">
        <w:rPr>
          <w:noProof/>
        </w:rPr>
        <w:drawing>
          <wp:inline distT="0" distB="0" distL="0" distR="0" wp14:anchorId="47A4EFAC" wp14:editId="430E645E">
            <wp:extent cx="5278120" cy="1049655"/>
            <wp:effectExtent l="0" t="0" r="5080" b="0"/>
            <wp:docPr id="102" name="图片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0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049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C62013" w14:textId="58261486" w:rsidR="002D0A23" w:rsidRDefault="002D0A23" w:rsidP="009E3ACE">
      <w:r>
        <w:rPr>
          <w:rFonts w:hint="eastAsia"/>
        </w:rPr>
        <w:t>Golden eagle</w:t>
      </w:r>
    </w:p>
    <w:p w14:paraId="62C91B38" w14:textId="2976CFFF" w:rsidR="002D0A23" w:rsidRDefault="00641BE6" w:rsidP="009E3ACE">
      <w:r w:rsidRPr="00641BE6">
        <w:rPr>
          <w:noProof/>
        </w:rPr>
        <w:drawing>
          <wp:inline distT="0" distB="0" distL="0" distR="0" wp14:anchorId="4E163BAF" wp14:editId="408FFCED">
            <wp:extent cx="5278120" cy="1228725"/>
            <wp:effectExtent l="0" t="0" r="5080" b="0"/>
            <wp:docPr id="103" name="图片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1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228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2934B" w14:textId="0F506C90" w:rsidR="00D04D95" w:rsidRDefault="00D04D95" w:rsidP="009E3ACE">
      <w:r w:rsidRPr="00D04D95">
        <w:rPr>
          <w:noProof/>
        </w:rPr>
        <w:lastRenderedPageBreak/>
        <w:drawing>
          <wp:inline distT="0" distB="0" distL="0" distR="0" wp14:anchorId="1B6182F7" wp14:editId="3C4DEB8E">
            <wp:extent cx="5278120" cy="1230630"/>
            <wp:effectExtent l="0" t="0" r="5080" b="0"/>
            <wp:docPr id="104" name="图片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2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230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47C6B2" w14:textId="21473476" w:rsidR="008971BE" w:rsidRDefault="00684489" w:rsidP="00684489">
      <w:pPr>
        <w:pStyle w:val="ae"/>
        <w:numPr>
          <w:ilvl w:val="0"/>
          <w:numId w:val="16"/>
        </w:numPr>
      </w:pPr>
      <w:r>
        <w:rPr>
          <w:rFonts w:hint="eastAsia"/>
        </w:rPr>
        <w:t>gambiae</w:t>
      </w:r>
      <w:r w:rsidR="00FB0688">
        <w:t xml:space="preserve">                      </w:t>
      </w:r>
      <w:r w:rsidR="00FD5F46">
        <w:t>A. mellifera</w:t>
      </w:r>
    </w:p>
    <w:p w14:paraId="6BFA38BF" w14:textId="43F21EF5" w:rsidR="00684489" w:rsidRDefault="00BB372E" w:rsidP="00684489">
      <w:r w:rsidRPr="00BB372E">
        <w:rPr>
          <w:noProof/>
        </w:rPr>
        <w:drawing>
          <wp:inline distT="0" distB="0" distL="0" distR="0" wp14:anchorId="2119A90D" wp14:editId="795A88B3">
            <wp:extent cx="2080486" cy="3291840"/>
            <wp:effectExtent l="0" t="0" r="2540" b="10160"/>
            <wp:docPr id="105" name="图片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3"/>
                    <a:stretch>
                      <a:fillRect/>
                    </a:stretch>
                  </pic:blipFill>
                  <pic:spPr>
                    <a:xfrm>
                      <a:off x="0" y="0"/>
                      <a:ext cx="2080486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6675E" w:rsidRPr="0046675E">
        <w:rPr>
          <w:noProof/>
        </w:rPr>
        <w:drawing>
          <wp:inline distT="0" distB="0" distL="0" distR="0" wp14:anchorId="3A9A86E1" wp14:editId="0094F180">
            <wp:extent cx="2022947" cy="3291840"/>
            <wp:effectExtent l="0" t="0" r="9525" b="10160"/>
            <wp:docPr id="106" name="图片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4"/>
                    <a:stretch>
                      <a:fillRect/>
                    </a:stretch>
                  </pic:blipFill>
                  <pic:spPr>
                    <a:xfrm>
                      <a:off x="0" y="0"/>
                      <a:ext cx="2022947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22D5" w14:textId="44FB2754" w:rsidR="00B3339C" w:rsidRDefault="00B61A85" w:rsidP="00684489">
      <w:r>
        <w:t>C elegans                        Chicken</w:t>
      </w:r>
    </w:p>
    <w:p w14:paraId="2764115F" w14:textId="487750EF" w:rsidR="00B61A85" w:rsidRDefault="00491CB6" w:rsidP="00684489">
      <w:r w:rsidRPr="00491CB6">
        <w:rPr>
          <w:noProof/>
        </w:rPr>
        <w:drawing>
          <wp:inline distT="0" distB="0" distL="0" distR="0" wp14:anchorId="1B7FF95A" wp14:editId="5156E203">
            <wp:extent cx="2262800" cy="3291840"/>
            <wp:effectExtent l="0" t="0" r="0" b="10160"/>
            <wp:docPr id="107" name="图片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5"/>
                    <a:stretch>
                      <a:fillRect/>
                    </a:stretch>
                  </pic:blipFill>
                  <pic:spPr>
                    <a:xfrm>
                      <a:off x="0" y="0"/>
                      <a:ext cx="2262800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91CB6">
        <w:rPr>
          <w:noProof/>
        </w:rPr>
        <w:drawing>
          <wp:inline distT="0" distB="0" distL="0" distR="0" wp14:anchorId="2468AB15" wp14:editId="1F77DFD3">
            <wp:extent cx="2144430" cy="3291840"/>
            <wp:effectExtent l="0" t="0" r="0" b="10160"/>
            <wp:docPr id="108" name="图片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6"/>
                    <a:stretch>
                      <a:fillRect/>
                    </a:stretch>
                  </pic:blipFill>
                  <pic:spPr>
                    <a:xfrm>
                      <a:off x="0" y="0"/>
                      <a:ext cx="2144430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12C90" w14:textId="77777777" w:rsidR="001B34B9" w:rsidRDefault="001B34B9" w:rsidP="00684489"/>
    <w:p w14:paraId="336800BE" w14:textId="2408FEFF" w:rsidR="006365EE" w:rsidRDefault="006365EE" w:rsidP="00684489">
      <w:r>
        <w:lastRenderedPageBreak/>
        <w:t>D melanogaster</w:t>
      </w:r>
      <w:r w:rsidR="00EB04A4">
        <w:t xml:space="preserve">                  Frog</w:t>
      </w:r>
    </w:p>
    <w:p w14:paraId="280B41E9" w14:textId="4274F433" w:rsidR="006365EE" w:rsidRDefault="005053BC" w:rsidP="00684489">
      <w:r w:rsidRPr="005053BC">
        <w:rPr>
          <w:noProof/>
        </w:rPr>
        <w:drawing>
          <wp:inline distT="0" distB="0" distL="0" distR="0" wp14:anchorId="281A3CF1" wp14:editId="747F69B4">
            <wp:extent cx="2062225" cy="3291840"/>
            <wp:effectExtent l="0" t="0" r="0" b="10160"/>
            <wp:docPr id="109" name="图片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7"/>
                    <a:stretch>
                      <a:fillRect/>
                    </a:stretch>
                  </pic:blipFill>
                  <pic:spPr>
                    <a:xfrm>
                      <a:off x="0" y="0"/>
                      <a:ext cx="2062225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11D4C" w:rsidRPr="00411D4C">
        <w:rPr>
          <w:noProof/>
        </w:rPr>
        <w:drawing>
          <wp:inline distT="0" distB="0" distL="0" distR="0" wp14:anchorId="1BC924EB" wp14:editId="6B878EDB">
            <wp:extent cx="2120444" cy="3291840"/>
            <wp:effectExtent l="0" t="0" r="0" b="10160"/>
            <wp:docPr id="110" name="图片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8"/>
                    <a:stretch>
                      <a:fillRect/>
                    </a:stretch>
                  </pic:blipFill>
                  <pic:spPr>
                    <a:xfrm>
                      <a:off x="0" y="0"/>
                      <a:ext cx="2120444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9BB1FB" w14:textId="2A92008C" w:rsidR="003D35D6" w:rsidRDefault="00D04C47" w:rsidP="00684489">
      <w:r>
        <w:t>Human</w:t>
      </w:r>
      <w:r w:rsidR="00FB56FB">
        <w:t xml:space="preserve">                       Lizard</w:t>
      </w:r>
    </w:p>
    <w:p w14:paraId="7B9B3FA8" w14:textId="2FA0222F" w:rsidR="00D04C47" w:rsidRDefault="00D04C47" w:rsidP="00684489">
      <w:r w:rsidRPr="00D04C47">
        <w:rPr>
          <w:noProof/>
        </w:rPr>
        <w:drawing>
          <wp:inline distT="0" distB="0" distL="0" distR="0" wp14:anchorId="2954EC59" wp14:editId="4E9E0A54">
            <wp:extent cx="2194560" cy="3291840"/>
            <wp:effectExtent l="0" t="0" r="0" b="10160"/>
            <wp:docPr id="111" name="图片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2194560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41E25" w:rsidRPr="00641E25">
        <w:rPr>
          <w:noProof/>
        </w:rPr>
        <w:drawing>
          <wp:inline distT="0" distB="0" distL="0" distR="0" wp14:anchorId="2D4C27D6" wp14:editId="25A94BDC">
            <wp:extent cx="2179187" cy="3291840"/>
            <wp:effectExtent l="0" t="0" r="5715" b="10160"/>
            <wp:docPr id="112" name="图片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0"/>
                    <a:stretch>
                      <a:fillRect/>
                    </a:stretch>
                  </pic:blipFill>
                  <pic:spPr>
                    <a:xfrm>
                      <a:off x="0" y="0"/>
                      <a:ext cx="2179187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78D11" w14:textId="77777777" w:rsidR="001B34B9" w:rsidRDefault="001B34B9" w:rsidP="00684489"/>
    <w:p w14:paraId="4DFBAF93" w14:textId="77777777" w:rsidR="001B34B9" w:rsidRDefault="001B34B9" w:rsidP="00684489"/>
    <w:p w14:paraId="4B8B718B" w14:textId="77777777" w:rsidR="001B34B9" w:rsidRDefault="001B34B9" w:rsidP="00684489"/>
    <w:p w14:paraId="3F8FC4DA" w14:textId="77777777" w:rsidR="001B34B9" w:rsidRDefault="001B34B9" w:rsidP="00684489"/>
    <w:p w14:paraId="097FB37E" w14:textId="77777777" w:rsidR="001B34B9" w:rsidRDefault="001B34B9" w:rsidP="00684489"/>
    <w:p w14:paraId="0315A984" w14:textId="77777777" w:rsidR="001B34B9" w:rsidRDefault="001B34B9" w:rsidP="00684489"/>
    <w:p w14:paraId="7114DE07" w14:textId="77777777" w:rsidR="001B34B9" w:rsidRDefault="001B34B9" w:rsidP="00684489"/>
    <w:p w14:paraId="4896B1C6" w14:textId="77777777" w:rsidR="001B34B9" w:rsidRDefault="001B34B9" w:rsidP="00684489"/>
    <w:p w14:paraId="0D6E0C49" w14:textId="3B055AC6" w:rsidR="00D742A2" w:rsidRDefault="00D742A2" w:rsidP="00684489">
      <w:r>
        <w:rPr>
          <w:rFonts w:hint="eastAsia"/>
        </w:rPr>
        <w:lastRenderedPageBreak/>
        <w:t>Mouse</w:t>
      </w:r>
      <w:r w:rsidR="008E44E2">
        <w:t xml:space="preserve">                         Nile </w:t>
      </w:r>
      <w:r w:rsidR="00D9073C">
        <w:t>tilapia</w:t>
      </w:r>
    </w:p>
    <w:p w14:paraId="51DA02B1" w14:textId="61BC6432" w:rsidR="00D742A2" w:rsidRDefault="0087205A" w:rsidP="00684489">
      <w:r w:rsidRPr="0087205A">
        <w:rPr>
          <w:noProof/>
        </w:rPr>
        <w:drawing>
          <wp:inline distT="0" distB="0" distL="0" distR="0" wp14:anchorId="59272464" wp14:editId="2A181675">
            <wp:extent cx="2096296" cy="3291840"/>
            <wp:effectExtent l="0" t="0" r="12065" b="10160"/>
            <wp:docPr id="113" name="图片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1"/>
                    <a:stretch>
                      <a:fillRect/>
                    </a:stretch>
                  </pic:blipFill>
                  <pic:spPr>
                    <a:xfrm>
                      <a:off x="0" y="0"/>
                      <a:ext cx="2096296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A5E10" w:rsidRPr="00FA5E10">
        <w:rPr>
          <w:noProof/>
        </w:rPr>
        <w:drawing>
          <wp:inline distT="0" distB="0" distL="0" distR="0" wp14:anchorId="135CB632" wp14:editId="2929BD6E">
            <wp:extent cx="2092825" cy="3291840"/>
            <wp:effectExtent l="0" t="0" r="0" b="10160"/>
            <wp:docPr id="114" name="图片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2"/>
                    <a:stretch>
                      <a:fillRect/>
                    </a:stretch>
                  </pic:blipFill>
                  <pic:spPr>
                    <a:xfrm>
                      <a:off x="0" y="0"/>
                      <a:ext cx="2092825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E4E541" w14:textId="2206ABA5" w:rsidR="0019758D" w:rsidRDefault="0019758D" w:rsidP="00684489">
      <w:r>
        <w:rPr>
          <w:rFonts w:hint="eastAsia"/>
        </w:rPr>
        <w:t xml:space="preserve">Platypus                        </w:t>
      </w:r>
      <w:r>
        <w:t>Stickleback</w:t>
      </w:r>
    </w:p>
    <w:p w14:paraId="252F48C0" w14:textId="72AEE21A" w:rsidR="0019758D" w:rsidRDefault="00904BC1" w:rsidP="00684489">
      <w:r w:rsidRPr="00904BC1">
        <w:rPr>
          <w:noProof/>
        </w:rPr>
        <w:drawing>
          <wp:inline distT="0" distB="0" distL="0" distR="0" wp14:anchorId="2253C305" wp14:editId="165FE7FA">
            <wp:extent cx="2068849" cy="3291840"/>
            <wp:effectExtent l="0" t="0" r="0" b="10160"/>
            <wp:docPr id="115" name="图片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3"/>
                    <a:stretch>
                      <a:fillRect/>
                    </a:stretch>
                  </pic:blipFill>
                  <pic:spPr>
                    <a:xfrm>
                      <a:off x="0" y="0"/>
                      <a:ext cx="2068849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D5A7A" w:rsidRPr="005D5A7A">
        <w:rPr>
          <w:noProof/>
        </w:rPr>
        <w:drawing>
          <wp:inline distT="0" distB="0" distL="0" distR="0" wp14:anchorId="3A24F78E" wp14:editId="35985695">
            <wp:extent cx="2090235" cy="3291840"/>
            <wp:effectExtent l="0" t="0" r="0" b="10160"/>
            <wp:docPr id="116" name="图片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4"/>
                    <a:stretch>
                      <a:fillRect/>
                    </a:stretch>
                  </pic:blipFill>
                  <pic:spPr>
                    <a:xfrm>
                      <a:off x="0" y="0"/>
                      <a:ext cx="2090235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07C51" w14:textId="77777777" w:rsidR="00515299" w:rsidRDefault="00515299" w:rsidP="00684489"/>
    <w:p w14:paraId="14BC453A" w14:textId="1A557685" w:rsidR="00202E03" w:rsidRDefault="00202E03" w:rsidP="00C47971">
      <w:pPr>
        <w:numPr>
          <w:ilvl w:val="0"/>
          <w:numId w:val="13"/>
        </w:numPr>
      </w:pPr>
      <w:bookmarkStart w:id="13" w:name="OLE_LINK5"/>
      <w:bookmarkStart w:id="14" w:name="OLE_LINK6"/>
      <w:r>
        <w:t>T</w:t>
      </w:r>
      <w:r>
        <w:rPr>
          <w:rFonts w:hint="eastAsia"/>
        </w:rPr>
        <w:t>etr</w:t>
      </w:r>
      <w:r>
        <w:t>aodon</w:t>
      </w:r>
      <w:r>
        <w:t>与</w:t>
      </w:r>
      <w:r>
        <w:t>Zebrafish</w:t>
      </w:r>
      <w:r>
        <w:t>两种生物</w:t>
      </w:r>
      <w:r w:rsidR="0055503C">
        <w:t>原始数据在</w:t>
      </w:r>
      <w:r w:rsidR="00E144D9">
        <w:rPr>
          <w:rFonts w:hint="eastAsia"/>
        </w:rPr>
        <w:t>PCA</w:t>
      </w:r>
      <w:r w:rsidR="00F73D67">
        <w:t>正交基上的投影</w:t>
      </w:r>
      <w:r w:rsidR="00F73D67">
        <w:rPr>
          <w:rFonts w:hint="eastAsia"/>
        </w:rPr>
        <w:t>矩阵</w:t>
      </w:r>
      <w:bookmarkEnd w:id="13"/>
      <w:bookmarkEnd w:id="14"/>
    </w:p>
    <w:p w14:paraId="448855B2" w14:textId="19784501" w:rsidR="00EC2FAD" w:rsidRDefault="00EC2FAD" w:rsidP="00EC2FAD">
      <w:r>
        <w:rPr>
          <w:rFonts w:hint="eastAsia"/>
        </w:rPr>
        <w:t>Tetraodon</w:t>
      </w:r>
      <w:r>
        <w:t>:</w:t>
      </w:r>
    </w:p>
    <w:tbl>
      <w:tblPr>
        <w:tblW w:w="8302" w:type="dxa"/>
        <w:tblLook w:val="04A0" w:firstRow="1" w:lastRow="0" w:firstColumn="1" w:lastColumn="0" w:noHBand="0" w:noVBand="1"/>
      </w:tblPr>
      <w:tblGrid>
        <w:gridCol w:w="8302"/>
      </w:tblGrid>
      <w:tr w:rsidR="00B07739" w:rsidRPr="00B07739" w14:paraId="5F38C032" w14:textId="77777777" w:rsidTr="00B07739">
        <w:trPr>
          <w:trHeight w:val="320"/>
        </w:trPr>
        <w:tc>
          <w:tcPr>
            <w:tcW w:w="8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E4DBA" w14:textId="4B636915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>
              <w:rPr>
                <w:rFonts w:eastAsiaTheme="minorEastAsia"/>
                <w:color w:val="000000"/>
                <w:sz w:val="18"/>
                <w:szCs w:val="18"/>
              </w:rPr>
              <w:t xml:space="preserve">         PC1         PC2        PC3        </w:t>
            </w:r>
            <w:r w:rsidRPr="00B07739">
              <w:rPr>
                <w:rFonts w:eastAsiaTheme="minorEastAsia"/>
                <w:color w:val="000000"/>
                <w:sz w:val="18"/>
                <w:szCs w:val="18"/>
              </w:rPr>
              <w:t xml:space="preserve"> PC4  </w:t>
            </w:r>
            <w:r>
              <w:rPr>
                <w:rFonts w:eastAsiaTheme="minorEastAsia"/>
                <w:color w:val="000000"/>
                <w:sz w:val="18"/>
                <w:szCs w:val="18"/>
              </w:rPr>
              <w:t xml:space="preserve">       PC5         PC6       </w:t>
            </w: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PC7</w:t>
            </w:r>
          </w:p>
        </w:tc>
      </w:tr>
      <w:tr w:rsidR="00B07739" w:rsidRPr="00B07739" w14:paraId="61034232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22006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    -0.2511715  0.35437215 -0.3213433950 -0.0197775051 -0.11137367  0.02684670  0.525038125</w:t>
            </w:r>
          </w:p>
        </w:tc>
      </w:tr>
      <w:tr w:rsidR="00B07739" w:rsidRPr="00B07739" w14:paraId="4AA10151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F64F5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  -0.2520405 -0.12769584 -0.3951609704  0.1897352845 -0.21268006  0.27314663 -0.259266579</w:t>
            </w:r>
          </w:p>
        </w:tc>
      </w:tr>
      <w:tr w:rsidR="00B07739" w:rsidRPr="00B07739" w14:paraId="5CC8E0EB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C5300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2  -0.2500536 -0.01243184 -0.2013282555 -0.3863552245  0.41800570  0.05090452 -0.052866931</w:t>
            </w:r>
          </w:p>
        </w:tc>
      </w:tr>
      <w:tr w:rsidR="00B07739" w:rsidRPr="00B07739" w14:paraId="6781BB42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980DF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3  -0.2511274  0.44823417 -0.0025639834  0.0007511071 -0.09295771 -0.14941783  0.103940755</w:t>
            </w:r>
          </w:p>
        </w:tc>
      </w:tr>
      <w:tr w:rsidR="00B07739" w:rsidRPr="00B07739" w14:paraId="667E1C08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9C16B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lastRenderedPageBreak/>
              <w:t>V1.4  -0.2506681 -0.10967789 -0.3659048596  0.2493508501 -0.22892886  0.34499694 -0.055353186</w:t>
            </w:r>
          </w:p>
        </w:tc>
      </w:tr>
      <w:tr w:rsidR="00B07739" w:rsidRPr="00B07739" w14:paraId="7F50EB4F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649FB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5  -0.2462834 -0.24865307 -0.1260104490  0.2106521171 -0.12260229 -0.15802589 -0.119699338</w:t>
            </w:r>
          </w:p>
        </w:tc>
      </w:tr>
      <w:tr w:rsidR="00B07739" w:rsidRPr="00B07739" w14:paraId="2D9E9E0B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040B1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6  -0.2488178 -0.30716620  0.0031779105 -0.0019288095 -0.06125823 -0.45462449  0.051151176</w:t>
            </w:r>
          </w:p>
        </w:tc>
      </w:tr>
      <w:tr w:rsidR="00B07739" w:rsidRPr="00B07739" w14:paraId="62C34833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1DA5F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7  -0.2499432 -0.01195873  0.2097042983  0.3918485391  0.40878702  0.04772278 -0.029488467</w:t>
            </w:r>
          </w:p>
        </w:tc>
      </w:tr>
      <w:tr w:rsidR="00B07739" w:rsidRPr="00B07739" w14:paraId="6E2BF9C1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5B69F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8  -0.2545635 -0.03215538 -0.2331252387 -0.4492347404  0.43305804  0.09911424 -0.190637044</w:t>
            </w:r>
          </w:p>
        </w:tc>
      </w:tr>
      <w:tr w:rsidR="00B07739" w:rsidRPr="00B07739" w14:paraId="6EDFC761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95507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9  -0.2429367 -0.26682287  0.0054837378 -0.0021028480 -0.10002261 -0.45899397 -0.007463805</w:t>
            </w:r>
          </w:p>
        </w:tc>
      </w:tr>
      <w:tr w:rsidR="00B07739" w:rsidRPr="00B07739" w14:paraId="45D972F8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0CC47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0 -0.2462484 -0.24632138  0.1275866700 -0.2136020589 -0.11371851 -0.15046866  0.110610124</w:t>
            </w:r>
          </w:p>
        </w:tc>
      </w:tr>
      <w:tr w:rsidR="00B07739" w:rsidRPr="00B07739" w14:paraId="580B577C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C7041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1 -0.2519386 -0.12278888  0.3890008044 -0.1922273694 -0.20992944  0.30709189  0.256817297</w:t>
            </w:r>
          </w:p>
        </w:tc>
      </w:tr>
      <w:tr w:rsidR="00B07739" w:rsidRPr="00B07739" w14:paraId="0CD8CF8F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82323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2 -0.2479811  0.44879067  0.0002801047  0.0008685365 -0.08877410 -0.26574810  0.037734386</w:t>
            </w:r>
          </w:p>
        </w:tc>
      </w:tr>
      <w:tr w:rsidR="00B07739" w:rsidRPr="00B07739" w14:paraId="1E3D595E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F4C41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3 -0.2544587 -0.03411413  0.2378837079  0.4532201486  0.43112138  0.12355852  0.236176188</w:t>
            </w:r>
          </w:p>
        </w:tc>
      </w:tr>
      <w:tr w:rsidR="00B07739" w:rsidRPr="00B07739" w14:paraId="619AC37F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A3973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4 -0.2505685 -0.10282249  0.3592934425 -0.2529120025 -0.23539435  0.35088152  0.061141885</w:t>
            </w:r>
          </w:p>
        </w:tc>
      </w:tr>
      <w:tr w:rsidR="00B07739" w:rsidRPr="00B07739" w14:paraId="15B4FD52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ACD5C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5 -0.2509268  0.35716245  0.3140663159  0.0217273118 -0.13034957 -0.01858262 -0.668662827</w:t>
            </w:r>
          </w:p>
        </w:tc>
      </w:tr>
      <w:tr w:rsidR="00B07739" w:rsidRPr="00B07739" w14:paraId="14495FA3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6DD6C" w14:textId="59CDEE74" w:rsidR="00B07739" w:rsidRPr="00B07739" w:rsidRDefault="00B07739" w:rsidP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 xml:space="preserve">    </w:t>
            </w:r>
            <w:r>
              <w:rPr>
                <w:rFonts w:eastAsiaTheme="minorEastAsia"/>
                <w:color w:val="000000"/>
                <w:sz w:val="18"/>
                <w:szCs w:val="18"/>
              </w:rPr>
              <w:t xml:space="preserve">      PC8       </w:t>
            </w:r>
            <w:r w:rsidRPr="00B07739">
              <w:rPr>
                <w:rFonts w:eastAsiaTheme="minorEastAsia"/>
                <w:color w:val="000000"/>
                <w:sz w:val="18"/>
                <w:szCs w:val="18"/>
              </w:rPr>
              <w:t xml:space="preserve"> PC9       PC10        PC11 </w:t>
            </w:r>
            <w:r>
              <w:rPr>
                <w:rFonts w:eastAsiaTheme="minorEastAsia"/>
                <w:color w:val="000000"/>
                <w:sz w:val="18"/>
                <w:szCs w:val="18"/>
              </w:rPr>
              <w:t xml:space="preserve">     PC12      PC13      </w:t>
            </w:r>
            <w:r w:rsidRPr="00B07739">
              <w:rPr>
                <w:rFonts w:eastAsiaTheme="minorEastAsia"/>
                <w:color w:val="000000"/>
                <w:sz w:val="18"/>
                <w:szCs w:val="18"/>
              </w:rPr>
              <w:t xml:space="preserve"> PC14</w:t>
            </w:r>
          </w:p>
        </w:tc>
      </w:tr>
      <w:tr w:rsidR="00B07739" w:rsidRPr="00B07739" w14:paraId="77F3E300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6BD2A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     0.559326125 -0.17214470  0.1573627 -0.20454860 -0.09730005  0.01839133 -3.546724e-05</w:t>
            </w:r>
          </w:p>
        </w:tc>
      </w:tr>
      <w:tr w:rsidR="00B07739" w:rsidRPr="00B07739" w14:paraId="73CE3B12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862AC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  -0.102723435 -0.36435711  0.2066170  0.28732510  0.15558488  0.01512936 -4.440857e-01</w:t>
            </w:r>
          </w:p>
        </w:tc>
      </w:tr>
      <w:tr w:rsidR="00B07739" w:rsidRPr="00B07739" w14:paraId="757CC1F2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D1288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2   0.175905497  0.42847801 -0.1724030  0.24282489  0.03576066 -0.10602271 -2.681353e-01</w:t>
            </w:r>
          </w:p>
        </w:tc>
      </w:tr>
      <w:tr w:rsidR="00B07739" w:rsidRPr="00B07739" w14:paraId="2351BB4D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95940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3  -0.570344707  0.05115574 -0.1438451 -0.30929896 -0.02950842  0.01446181 -4.158064e-01</w:t>
            </w:r>
          </w:p>
        </w:tc>
      </w:tr>
      <w:tr w:rsidR="00B07739" w:rsidRPr="00B07739" w14:paraId="26D57FAE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B44A7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4  -0.098787967  0.39538300 -0.1702678 -0.17234841  0.26637747 -0.10813642  4.435641e-01</w:t>
            </w:r>
          </w:p>
        </w:tc>
      </w:tr>
      <w:tr w:rsidR="00B07739" w:rsidRPr="00B07739" w14:paraId="18B12358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FF4D9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5   0.040680972  0.12569050 -0.1991061  0.03976877 -0.78248544  0.30326273  1.361149e-03</w:t>
            </w:r>
          </w:p>
        </w:tc>
      </w:tr>
      <w:tr w:rsidR="00B07739" w:rsidRPr="00B07739" w14:paraId="1208FA41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599C5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6  -0.133003494 -0.05816282  0.5765388 -0.03289832  0.04838824 -0.14358534  1.840848e-01</w:t>
            </w:r>
          </w:p>
        </w:tc>
      </w:tr>
      <w:tr w:rsidR="00B07739" w:rsidRPr="00B07739" w14:paraId="16597E01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5415D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7   0.165106393 -0.41109917 -0.2745081  0.17677823  0.06231740 -0.11440859  2.896097e-02</w:t>
            </w:r>
          </w:p>
        </w:tc>
      </w:tr>
      <w:tr w:rsidR="00B07739" w:rsidRPr="00B07739" w14:paraId="79FE2E41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3B187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8  -0.207489485 -0.24808544  0.1656181 -0.20601852 -0.13948915  0.03824139  2.657834e-01</w:t>
            </w:r>
          </w:p>
        </w:tc>
      </w:tr>
      <w:tr w:rsidR="00B07739" w:rsidRPr="00B07739" w14:paraId="12EE59A9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165E2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9   0.161860727  0.05359545 -0.2817031 -0.13748979  0.15955548 -0.49355377 -1.837087e-01</w:t>
            </w:r>
          </w:p>
        </w:tc>
      </w:tr>
      <w:tr w:rsidR="00B07739" w:rsidRPr="00B07739" w14:paraId="57317D66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2519B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0  0.064142781 -0.09120388 -0.2329960 -0.04636409  0.43228250  0.71640114 -1.306575e-04</w:t>
            </w:r>
          </w:p>
        </w:tc>
      </w:tr>
      <w:tr w:rsidR="00B07739" w:rsidRPr="00B07739" w14:paraId="67A5532D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4A6F2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1 -0.002752736  0.25471683  0.2759291  0.35304274 -0.09937202 -0.06054330 -1.523079e-01</w:t>
            </w:r>
          </w:p>
        </w:tc>
      </w:tr>
      <w:tr w:rsidR="00B07739" w:rsidRPr="00B07739" w14:paraId="370AF846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4C734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2 -0.186779292 -0.02484818 -0.1092067  0.59691217  0.03776861 -0.01215379  4.184451e-01</w:t>
            </w:r>
          </w:p>
        </w:tc>
      </w:tr>
      <w:tr w:rsidR="00B07739" w:rsidRPr="00B07739" w14:paraId="3F47FD3C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35BDD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3 -0.130713306  0.22954039  0.2189612 -0.17863869  0.05693863  0.11848473 -2.914535e-02</w:t>
            </w:r>
          </w:p>
        </w:tc>
      </w:tr>
      <w:tr w:rsidR="00B07739" w:rsidRPr="00B07739" w14:paraId="47362B6E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AB95E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4 -0.086546886 -0.30909511 -0.2523209 -0.20049052 -0.15965314 -0.26240391  1.516119e-01</w:t>
            </w:r>
          </w:p>
        </w:tc>
      </w:tr>
      <w:tr w:rsidR="00B07739" w:rsidRPr="00B07739" w14:paraId="4E10F31D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D0477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5  0.362169584  0.14291553  0.2121327 -0.20200930  0.05380925  0.07496065 -4.932594e-04</w:t>
            </w:r>
          </w:p>
        </w:tc>
      </w:tr>
      <w:tr w:rsidR="00B07739" w:rsidRPr="00B07739" w14:paraId="1C92A5FC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B8DFA" w14:textId="10D12ACA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>
              <w:rPr>
                <w:rFonts w:eastAsiaTheme="minorEastAsia"/>
                <w:color w:val="000000"/>
                <w:sz w:val="18"/>
                <w:szCs w:val="18"/>
              </w:rPr>
              <w:t xml:space="preserve">           </w:t>
            </w: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PC15          PC16</w:t>
            </w:r>
          </w:p>
        </w:tc>
      </w:tr>
      <w:tr w:rsidR="00B07739" w:rsidRPr="00B07739" w14:paraId="4A96A21B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67942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    -0.0015308768  0.0003048153</w:t>
            </w:r>
          </w:p>
        </w:tc>
      </w:tr>
      <w:tr w:rsidR="00B07739" w:rsidRPr="00B07739" w14:paraId="17C4025B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5CA71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   0.2251533961  0.0077734422</w:t>
            </w:r>
          </w:p>
        </w:tc>
      </w:tr>
      <w:tr w:rsidR="00B07739" w:rsidRPr="00B07739" w14:paraId="3BD2C70B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B2477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2   0.0475587614 -0.4213068164</w:t>
            </w:r>
          </w:p>
        </w:tc>
      </w:tr>
      <w:tr w:rsidR="00B07739" w:rsidRPr="00B07739" w14:paraId="2155EC37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AB45C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3  -0.2680919895 -0.0642503016</w:t>
            </w:r>
          </w:p>
        </w:tc>
      </w:tr>
      <w:tr w:rsidR="00B07739" w:rsidRPr="00B07739" w14:paraId="3E6E64F3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3B5B2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4  -0.2243874071 -0.0069038222</w:t>
            </w:r>
          </w:p>
        </w:tc>
      </w:tr>
      <w:tr w:rsidR="00B07739" w:rsidRPr="00B07739" w14:paraId="6D8C7D30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39EB6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5  -0.0003973190  0.0004029764</w:t>
            </w:r>
          </w:p>
        </w:tc>
      </w:tr>
      <w:tr w:rsidR="00B07739" w:rsidRPr="00B07739" w14:paraId="6CAC361A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B88CF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6  -0.1806544386 -0.4320172509</w:t>
            </w:r>
          </w:p>
        </w:tc>
      </w:tr>
      <w:tr w:rsidR="00B07739" w:rsidRPr="00B07739" w14:paraId="31D73A70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47989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7  -0.4938744331 -0.0708449608</w:t>
            </w:r>
          </w:p>
        </w:tc>
      </w:tr>
      <w:tr w:rsidR="00B07739" w:rsidRPr="00B07739" w14:paraId="25D13279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9A0F9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8  -0.0461346812  0.4196888503</w:t>
            </w:r>
          </w:p>
        </w:tc>
      </w:tr>
      <w:tr w:rsidR="00B07739" w:rsidRPr="00B07739" w14:paraId="7A3E7550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A0068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9   0.1821097790  0.4309519452</w:t>
            </w:r>
          </w:p>
        </w:tc>
      </w:tr>
      <w:tr w:rsidR="00B07739" w:rsidRPr="00B07739" w14:paraId="08CB038F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76E9B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0 -0.0014800794  0.0024174020</w:t>
            </w:r>
          </w:p>
        </w:tc>
      </w:tr>
      <w:tr w:rsidR="00B07739" w:rsidRPr="00B07739" w14:paraId="0BE32C56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430DB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1 -0.3148608210  0.3568001347</w:t>
            </w:r>
          </w:p>
        </w:tc>
      </w:tr>
      <w:tr w:rsidR="00B07739" w:rsidRPr="00B07739" w14:paraId="1FA5B91F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88C93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lastRenderedPageBreak/>
              <w:t>V1.12  0.2695777460  0.0639366153</w:t>
            </w:r>
          </w:p>
        </w:tc>
      </w:tr>
      <w:tr w:rsidR="00B07739" w:rsidRPr="00B07739" w14:paraId="41CE2891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BAC4F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3  0.4922861722  0.0712177826</w:t>
            </w:r>
          </w:p>
        </w:tc>
      </w:tr>
      <w:tr w:rsidR="00B07739" w:rsidRPr="00B07739" w14:paraId="4FF97B05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722A9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4  0.3143575318 -0.3581561693</w:t>
            </w:r>
          </w:p>
        </w:tc>
      </w:tr>
      <w:tr w:rsidR="00B07739" w:rsidRPr="00B07739" w14:paraId="34859ACE" w14:textId="77777777" w:rsidTr="00B07739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14F8D" w14:textId="77777777" w:rsidR="00B07739" w:rsidRPr="00B07739" w:rsidRDefault="00B07739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B07739">
              <w:rPr>
                <w:rFonts w:eastAsiaTheme="minorEastAsia"/>
                <w:color w:val="000000"/>
                <w:sz w:val="18"/>
                <w:szCs w:val="18"/>
              </w:rPr>
              <w:t>V1.15  0.0004515062  0.0001102394</w:t>
            </w:r>
          </w:p>
        </w:tc>
      </w:tr>
    </w:tbl>
    <w:p w14:paraId="0544E72E" w14:textId="35FBFF25" w:rsidR="00515225" w:rsidRDefault="00EC2FAD" w:rsidP="00515225">
      <w:r>
        <w:t>Zebrafish:</w:t>
      </w:r>
    </w:p>
    <w:tbl>
      <w:tblPr>
        <w:tblW w:w="8302" w:type="dxa"/>
        <w:tblLook w:val="04A0" w:firstRow="1" w:lastRow="0" w:firstColumn="1" w:lastColumn="0" w:noHBand="0" w:noVBand="1"/>
      </w:tblPr>
      <w:tblGrid>
        <w:gridCol w:w="8302"/>
      </w:tblGrid>
      <w:tr w:rsidR="002A6984" w14:paraId="0F976BD6" w14:textId="77777777" w:rsidTr="002A6984">
        <w:trPr>
          <w:trHeight w:val="320"/>
        </w:trPr>
        <w:tc>
          <w:tcPr>
            <w:tcW w:w="8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1EC6A" w14:textId="0619D993" w:rsidR="002A6984" w:rsidRPr="009168C9" w:rsidRDefault="00E222AD" w:rsidP="00E222AD">
            <w:pPr>
              <w:rPr>
                <w:rFonts w:eastAsiaTheme="minorEastAsia"/>
                <w:color w:val="000000"/>
                <w:sz w:val="18"/>
                <w:szCs w:val="18"/>
              </w:rPr>
            </w:pPr>
            <w:r>
              <w:rPr>
                <w:rFonts w:eastAsiaTheme="minorEastAsia"/>
                <w:color w:val="000000"/>
                <w:sz w:val="18"/>
                <w:szCs w:val="18"/>
              </w:rPr>
              <w:t xml:space="preserve">         PC1         </w:t>
            </w:r>
            <w:r w:rsidR="002A6984" w:rsidRPr="009168C9">
              <w:rPr>
                <w:rFonts w:eastAsiaTheme="minorEastAsia"/>
                <w:color w:val="000000"/>
                <w:sz w:val="18"/>
                <w:szCs w:val="18"/>
              </w:rPr>
              <w:t>PC2          PC3          PC4         PC5         PC6     PC7</w:t>
            </w:r>
          </w:p>
        </w:tc>
      </w:tr>
      <w:tr w:rsidR="002A6984" w14:paraId="7F13AC02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0B59A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     0.24489039  0.1162417863 -0.294647306 -0.012134362 -0.11950787  0.46184655 -0.595195962</w:t>
            </w:r>
          </w:p>
        </w:tc>
      </w:tr>
      <w:tr w:rsidR="002A6984" w14:paraId="091CDFD0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ACB7A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  -0.21947307 -0.1149649058 -0.404400077 -0.141099226 -0.32523898 -0.01735497  0.303284812</w:t>
            </w:r>
          </w:p>
        </w:tc>
      </w:tr>
      <w:tr w:rsidR="002A6984" w14:paraId="59602908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2F5E5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2  -0.09361995  0.4479292412 -0.158365016  0.427963170  0.08914432 -0.05194688  0.010515123</w:t>
            </w:r>
          </w:p>
        </w:tc>
      </w:tr>
      <w:tr w:rsidR="002A6984" w14:paraId="49D07B87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305C0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3   0.37485499 -0.0012098565  0.002862413 -0.209475550  0.16072820 -0.51141063  0.009844683</w:t>
            </w:r>
          </w:p>
        </w:tc>
      </w:tr>
      <w:tr w:rsidR="002A6984" w14:paraId="056DD279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FCFA5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4  -0.19610359 -0.1531997304 -0.430030498 -0.172799004 -0.34313499 -0.19409285  0.016341483</w:t>
            </w:r>
          </w:p>
        </w:tc>
      </w:tr>
      <w:tr w:rsidR="002A6984" w14:paraId="0EE7CEDA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02427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5  -0.27718045 -0.2166655259 -0.168885517 -0.168203297  0.13414409 -0.02373380  0.107664760</w:t>
            </w:r>
          </w:p>
        </w:tc>
      </w:tr>
      <w:tr w:rsidR="002A6984" w14:paraId="40F14D8B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73D23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6  -0.34061242  0.0007840925  0.004164841 -0.162765288  0.36205855  0.13222958 -0.035293154</w:t>
            </w:r>
          </w:p>
        </w:tc>
      </w:tr>
      <w:tr w:rsidR="002A6984" w14:paraId="0B9DE9BF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8A1A5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7  -0.09141692 -0.4469923318  0.147024513  0.432125619  0.09292170 -0.04381044 -0.014488289</w:t>
            </w:r>
          </w:p>
        </w:tc>
      </w:tr>
      <w:tr w:rsidR="002A6984" w14:paraId="273DE0DF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CFDB5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8  -0.14457541  0.4518242353 -0.109649754  0.397034460  0.02956689 -0.16086325  0.258230683</w:t>
            </w:r>
          </w:p>
        </w:tc>
      </w:tr>
      <w:tr w:rsidR="002A6984" w14:paraId="74CA2ABB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895DE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9  -0.29166377 -0.0036205667  0.004854018 -0.244446294  0.51275011  0.14010976 -0.032047957</w:t>
            </w:r>
          </w:p>
        </w:tc>
      </w:tr>
      <w:tr w:rsidR="002A6984" w14:paraId="56921B61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633E9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0 -0.27789412  0.2122382971  0.172748648 -0.172157911  0.13257373 -0.02244690 -0.061492648</w:t>
            </w:r>
          </w:p>
        </w:tc>
      </w:tr>
      <w:tr w:rsidR="002A6984" w14:paraId="015ACF6E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138BF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1 -0.21687604  0.1186481545  0.406277166 -0.127468796 -0.34758417 -0.04340827 -0.301001376</w:t>
            </w:r>
          </w:p>
        </w:tc>
      </w:tr>
      <w:tr w:rsidR="002A6984" w14:paraId="5846B809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472D9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2  0.38911560  0.0017554886  0.001427287 -0.176390577  0.20930640 -0.30903989 -0.001072118</w:t>
            </w:r>
          </w:p>
        </w:tc>
      </w:tr>
      <w:tr w:rsidR="002A6984" w14:paraId="5C8C804E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F285F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3 -0.14328419 -0.4507962651  0.100487479  0.401026146  0.00939619 -0.18289458 -0.254641086</w:t>
            </w:r>
          </w:p>
        </w:tc>
      </w:tr>
      <w:tr w:rsidR="002A6984" w14:paraId="7BFF7561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3083B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4 -0.19432608  0.1493188285  0.436938480 -0.162218478 -0.34058631 -0.18530009  0.008210797</w:t>
            </w:r>
          </w:p>
        </w:tc>
      </w:tr>
      <w:tr w:rsidR="002A6984" w14:paraId="49267148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7020D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5  0.25096956 -0.1166824209  0.285497643 -0.002630041 -0.09287733  0.50331882  0.559673443</w:t>
            </w:r>
          </w:p>
        </w:tc>
      </w:tr>
      <w:tr w:rsidR="002A6984" w14:paraId="15BF0AFE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4B8B6" w14:textId="677FC38C" w:rsidR="002A6984" w:rsidRPr="009168C9" w:rsidRDefault="002A6984" w:rsidP="00E222AD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 xml:space="preserve">   </w:t>
            </w:r>
            <w:r w:rsidR="00E222AD">
              <w:rPr>
                <w:rFonts w:eastAsiaTheme="minorEastAsia"/>
                <w:color w:val="000000"/>
                <w:sz w:val="18"/>
                <w:szCs w:val="18"/>
              </w:rPr>
              <w:t xml:space="preserve">    </w:t>
            </w:r>
            <w:r w:rsidRPr="009168C9">
              <w:rPr>
                <w:rFonts w:eastAsiaTheme="minorEastAsia"/>
                <w:color w:val="000000"/>
                <w:sz w:val="18"/>
                <w:szCs w:val="18"/>
              </w:rPr>
              <w:t xml:space="preserve"> </w:t>
            </w:r>
            <w:r w:rsidR="00E222AD">
              <w:rPr>
                <w:rFonts w:eastAsiaTheme="minorEastAsia"/>
                <w:color w:val="000000"/>
                <w:sz w:val="18"/>
                <w:szCs w:val="18"/>
              </w:rPr>
              <w:t xml:space="preserve">PC8          PC9      </w:t>
            </w:r>
            <w:r w:rsidRPr="009168C9">
              <w:rPr>
                <w:rFonts w:eastAsiaTheme="minorEastAsia"/>
                <w:color w:val="000000"/>
                <w:sz w:val="18"/>
                <w:szCs w:val="18"/>
              </w:rPr>
              <w:t xml:space="preserve"> PC10         </w:t>
            </w:r>
            <w:r w:rsidR="00E222AD">
              <w:rPr>
                <w:rFonts w:eastAsiaTheme="minorEastAsia"/>
                <w:color w:val="000000"/>
                <w:sz w:val="18"/>
                <w:szCs w:val="18"/>
              </w:rPr>
              <w:t xml:space="preserve">PC11      PC12      PC13    </w:t>
            </w:r>
            <w:r w:rsidRPr="009168C9">
              <w:rPr>
                <w:rFonts w:eastAsiaTheme="minorEastAsia"/>
                <w:color w:val="000000"/>
                <w:sz w:val="18"/>
                <w:szCs w:val="18"/>
              </w:rPr>
              <w:t xml:space="preserve">    PC14</w:t>
            </w:r>
          </w:p>
        </w:tc>
      </w:tr>
      <w:tr w:rsidR="002A6984" w14:paraId="187D2D78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562D3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    -0.21101982  0.140200142 -0.022738702 -0.064160745  0.12235354 0.4170373  1.022012e-04</w:t>
            </w:r>
          </w:p>
        </w:tc>
      </w:tr>
      <w:tr w:rsidR="002A6984" w14:paraId="3BB60071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60EE4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  -0.40446945 -0.353882586  0.088318558  0.111863764 -0.08789025 0.1919719  3.476867e-01</w:t>
            </w:r>
          </w:p>
        </w:tc>
      </w:tr>
      <w:tr w:rsidR="002A6984" w14:paraId="21CFF668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BD10E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2   0.35088915 -0.088617004  0.013022123  0.376014089 -0.05511786 0.2108532 -1.735631e-01</w:t>
            </w:r>
          </w:p>
        </w:tc>
      </w:tr>
      <w:tr w:rsidR="002A6984" w14:paraId="47B46E28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CB1F9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3   0.01748814  0.094614461 -0.119518013 -0.223867322  0.02164810 0.3324888  1.299147e-01</w:t>
            </w:r>
          </w:p>
        </w:tc>
      </w:tr>
      <w:tr w:rsidR="002A6984" w14:paraId="4EBEDCE2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2C00E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4   0.34000294  0.171964900 -0.298924208  0.005022107 -0.28523455 0.1714457 -3.636824e-01</w:t>
            </w:r>
          </w:p>
        </w:tc>
      </w:tr>
      <w:tr w:rsidR="002A6984" w14:paraId="4D858499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CB76D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5   0.23400233  0.306027950  0.474687144  0.089034710  0.60825288 0.1939739  1.778015e-04</w:t>
            </w:r>
          </w:p>
        </w:tc>
      </w:tr>
      <w:tr w:rsidR="002A6984" w14:paraId="33452C07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CBDAC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6  -0.03572038 -0.494832231 -0.056521718 -0.469932717  0.05707525 0.1612104 -4.423528e-01</w:t>
            </w:r>
          </w:p>
        </w:tc>
      </w:tr>
      <w:tr w:rsidR="002A6984" w14:paraId="24BEAACB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6D963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7  -0.39974143  0.002521253  0.002500141  0.347532498 -0.02670956 0.2077362 -3.086745e-01</w:t>
            </w:r>
          </w:p>
        </w:tc>
      </w:tr>
      <w:tr w:rsidR="002A6984" w14:paraId="58A25EEC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B0317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8  -0.18476726  0.059464449 -0.078019378 -0.304475530  0.18982861 0.2279185  1.853311e-01</w:t>
            </w:r>
          </w:p>
        </w:tc>
      </w:tr>
      <w:tr w:rsidR="002A6984" w14:paraId="3F30C55D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06E35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9   0.01284067  0.103930911 -0.523024252  0.351407796 -0.04257010 0.1241283  3.708428e-01</w:t>
            </w:r>
          </w:p>
        </w:tc>
      </w:tr>
      <w:tr w:rsidR="002A6984" w14:paraId="0840747D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06005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0 -0.16815669  0.349947794  0.483391436 -0.059559674 -0.61029447 0.1896685  9.756210e-05</w:t>
            </w:r>
          </w:p>
        </w:tc>
      </w:tr>
      <w:tr w:rsidR="002A6984" w14:paraId="3DA28F53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19CA1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1  0.28625651 -0.416312808  0.120292160  0.164465593  0.06897027 0.1929948  2.287483e-01</w:t>
            </w:r>
          </w:p>
        </w:tc>
      </w:tr>
      <w:tr w:rsidR="002A6984" w14:paraId="4D902C65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13DE5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2 -0.05507308 -0.302564687  0.170202564  0.292456036 -0.02735060 0.3035850 -1.361762e-01</w:t>
            </w:r>
          </w:p>
        </w:tc>
      </w:tr>
      <w:tr w:rsidR="002A6984" w14:paraId="44A79EFF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3ECFE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3  0.21812337  0.016519110 -0.049005369 -0.321336632 -0.12990618 0.2248524  3.311090e-01</w:t>
            </w:r>
          </w:p>
        </w:tc>
      </w:tr>
      <w:tr w:rsidR="002A6984" w14:paraId="179B1708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B647E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4 -0.28600695  0.257898472 -0.312593497  0.036226694  0.27129486 0.1732498 -2.377313e-01</w:t>
            </w:r>
          </w:p>
        </w:tc>
      </w:tr>
      <w:tr w:rsidR="002A6984" w14:paraId="357E6B10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F5F0E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5  0.24511980  0.042053301 -0.049800809 -0.073549411 -0.11049469 0.4298166  8.277699e-06</w:t>
            </w:r>
          </w:p>
        </w:tc>
      </w:tr>
      <w:tr w:rsidR="002A6984" w14:paraId="5A2022CF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E0985" w14:textId="515FD967" w:rsidR="002A6984" w:rsidRPr="009168C9" w:rsidRDefault="00F8567C">
            <w:pPr>
              <w:rPr>
                <w:rFonts w:eastAsiaTheme="minorEastAsia"/>
                <w:color w:val="000000"/>
                <w:sz w:val="18"/>
                <w:szCs w:val="18"/>
              </w:rPr>
            </w:pPr>
            <w:r>
              <w:rPr>
                <w:rFonts w:eastAsiaTheme="minorEastAsia"/>
                <w:color w:val="000000"/>
                <w:sz w:val="18"/>
                <w:szCs w:val="18"/>
              </w:rPr>
              <w:t xml:space="preserve">           </w:t>
            </w:r>
            <w:r w:rsidR="002A6984" w:rsidRPr="009168C9">
              <w:rPr>
                <w:rFonts w:eastAsiaTheme="minorEastAsia"/>
                <w:color w:val="000000"/>
                <w:sz w:val="18"/>
                <w:szCs w:val="18"/>
              </w:rPr>
              <w:t>PC15          PC16</w:t>
            </w:r>
          </w:p>
        </w:tc>
      </w:tr>
      <w:tr w:rsidR="002A6984" w14:paraId="590AF3AE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443D5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    -1.027210e-04  0.0001224364</w:t>
            </w:r>
          </w:p>
        </w:tc>
      </w:tr>
      <w:tr w:rsidR="002A6984" w14:paraId="0E5D45FF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347FC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  -2.582953e-01 -0.1256204093</w:t>
            </w:r>
          </w:p>
        </w:tc>
      </w:tr>
      <w:tr w:rsidR="002A6984" w14:paraId="2BD9BDCB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30B00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lastRenderedPageBreak/>
              <w:t>V1.2  -4.020446e-01 -0.2445682033</w:t>
            </w:r>
          </w:p>
        </w:tc>
      </w:tr>
      <w:tr w:rsidR="002A6984" w14:paraId="13143628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2D076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3   3.277044e-02 -0.5705214359</w:t>
            </w:r>
          </w:p>
        </w:tc>
      </w:tr>
      <w:tr w:rsidR="002A6984" w14:paraId="68FD2304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E569B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4   2.696026e-01  0.1317163004</w:t>
            </w:r>
          </w:p>
        </w:tc>
      </w:tr>
      <w:tr w:rsidR="002A6984" w14:paraId="5FB7ED7B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53ED2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5   8.176624e-06 -0.0001131328</w:t>
            </w:r>
          </w:p>
        </w:tc>
      </w:tr>
      <w:tr w:rsidR="002A6984" w14:paraId="61C07E9F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E76CE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6  -8.114632e-02 -0.0773469662</w:t>
            </w:r>
          </w:p>
        </w:tc>
      </w:tr>
      <w:tr w:rsidR="002A6984" w14:paraId="4B10CCCD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68609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7   3.143623e-01 -0.2327494168</w:t>
            </w:r>
          </w:p>
        </w:tc>
      </w:tr>
      <w:tr w:rsidR="002A6984" w14:paraId="7FA0DF7C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DC3E4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8   4.296642e-01  0.2616315406</w:t>
            </w:r>
          </w:p>
        </w:tc>
      </w:tr>
      <w:tr w:rsidR="002A6984" w14:paraId="00EA5DA3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A9A32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9   6.793119e-02  0.0648358425</w:t>
            </w:r>
          </w:p>
        </w:tc>
      </w:tr>
      <w:tr w:rsidR="002A6984" w14:paraId="1E3AC404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6F827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0 -1.804640e-04 -0.0001758395</w:t>
            </w:r>
          </w:p>
        </w:tc>
      </w:tr>
      <w:tr w:rsidR="002A6984" w14:paraId="46555767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E9635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1  3.726691e-01 -0.1195277994</w:t>
            </w:r>
          </w:p>
        </w:tc>
      </w:tr>
      <w:tr w:rsidR="002A6984" w14:paraId="4D32A9D5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6F6B0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2 -3.443078e-02  0.5970218623</w:t>
            </w:r>
          </w:p>
        </w:tc>
      </w:tr>
      <w:tr w:rsidR="002A6984" w14:paraId="3D5E52C5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A3FCD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3 -3.373157e-01  0.2501862540</w:t>
            </w:r>
          </w:p>
        </w:tc>
      </w:tr>
      <w:tr w:rsidR="002A6984" w14:paraId="437E0917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A2B5A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4 -3.865232e-01  0.1242465241</w:t>
            </w:r>
          </w:p>
        </w:tc>
      </w:tr>
      <w:tr w:rsidR="002A6984" w14:paraId="1E016FE8" w14:textId="77777777" w:rsidTr="002A6984">
        <w:trPr>
          <w:trHeight w:val="320"/>
        </w:trPr>
        <w:tc>
          <w:tcPr>
            <w:tcW w:w="8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F98B0" w14:textId="77777777" w:rsidR="002A6984" w:rsidRPr="009168C9" w:rsidRDefault="002A6984">
            <w:pPr>
              <w:rPr>
                <w:rFonts w:eastAsiaTheme="minorEastAsia"/>
                <w:color w:val="000000"/>
                <w:sz w:val="18"/>
                <w:szCs w:val="18"/>
              </w:rPr>
            </w:pPr>
            <w:r w:rsidRPr="009168C9">
              <w:rPr>
                <w:rFonts w:eastAsiaTheme="minorEastAsia"/>
                <w:color w:val="000000"/>
                <w:sz w:val="18"/>
                <w:szCs w:val="18"/>
              </w:rPr>
              <w:t>V1.15  1.690723e-04 -0.0000482079</w:t>
            </w:r>
          </w:p>
        </w:tc>
      </w:tr>
    </w:tbl>
    <w:p w14:paraId="0BA8FA68" w14:textId="77777777" w:rsidR="007F2F55" w:rsidRDefault="007F2F55" w:rsidP="00515225"/>
    <w:p w14:paraId="47651178" w14:textId="77777777" w:rsidR="00B7677A" w:rsidRDefault="006C386E" w:rsidP="00C47971">
      <w:pPr>
        <w:numPr>
          <w:ilvl w:val="0"/>
          <w:numId w:val="13"/>
        </w:numPr>
      </w:pPr>
      <w:r>
        <w:rPr>
          <w:rFonts w:hint="eastAsia"/>
        </w:rPr>
        <w:t>部分</w:t>
      </w:r>
      <w:r>
        <w:t>程序与脚本</w:t>
      </w:r>
    </w:p>
    <w:bookmarkEnd w:id="11"/>
    <w:bookmarkEnd w:id="12"/>
    <w:p w14:paraId="67DAE85C" w14:textId="24BA8502" w:rsidR="00FC70BE" w:rsidRDefault="00FC70BE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</w:rPr>
      </w:pPr>
      <w:r>
        <w:rPr>
          <w:rFonts w:asciiTheme="minorHAnsi" w:hAnsiTheme="minorHAnsi" w:cs="Menlo"/>
          <w:color w:val="000000" w:themeColor="text1"/>
        </w:rPr>
        <w:t>双碱基密度长程相关性</w:t>
      </w:r>
      <w:r>
        <w:rPr>
          <w:rFonts w:asciiTheme="minorHAnsi" w:hAnsiTheme="minorHAnsi" w:cs="Menlo" w:hint="eastAsia"/>
          <w:color w:val="000000" w:themeColor="text1"/>
        </w:rPr>
        <w:t>计算</w:t>
      </w:r>
      <w:r>
        <w:rPr>
          <w:rFonts w:asciiTheme="minorHAnsi" w:hAnsiTheme="minorHAnsi" w:cs="Menlo"/>
          <w:color w:val="000000" w:themeColor="text1"/>
        </w:rPr>
        <w:t>：</w:t>
      </w:r>
    </w:p>
    <w:p w14:paraId="3657E93D" w14:textId="77777777" w:rsidR="007B117A" w:rsidRPr="007A4BBF" w:rsidRDefault="007B117A" w:rsidP="007B117A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7A4BBF">
        <w:rPr>
          <w:rFonts w:asciiTheme="minorHAnsi" w:hAnsiTheme="minorHAnsi" w:cs="Menlo"/>
          <w:color w:val="007400"/>
          <w:sz w:val="21"/>
          <w:szCs w:val="21"/>
        </w:rPr>
        <w:t>#!/bin/bash</w:t>
      </w:r>
    </w:p>
    <w:p w14:paraId="1C0E2E9D" w14:textId="571C719C" w:rsidR="007B117A" w:rsidRPr="007A4BBF" w:rsidRDefault="007B117A" w:rsidP="007B117A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7A4BBF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7A4BBF">
        <w:rPr>
          <w:rFonts w:asciiTheme="minorHAnsi" w:hAnsiTheme="minorHAnsi" w:cs="Menlo"/>
          <w:color w:val="000000"/>
          <w:sz w:val="21"/>
          <w:szCs w:val="21"/>
        </w:rPr>
        <w:t xml:space="preserve"> A=Atlantic_cod </w:t>
      </w:r>
      <w:r w:rsidRPr="007A4BBF">
        <w:rPr>
          <w:rFonts w:asciiTheme="minorHAnsi" w:hAnsiTheme="minorHAnsi" w:cs="Menlo"/>
          <w:color w:val="007400"/>
          <w:sz w:val="21"/>
          <w:szCs w:val="21"/>
        </w:rPr>
        <w:t>#</w:t>
      </w:r>
      <w:r w:rsidRPr="007A4BBF">
        <w:rPr>
          <w:rFonts w:asciiTheme="minorHAnsi" w:eastAsia="PingFang SC" w:hAnsiTheme="minorHAnsi" w:cs="PingFang SC"/>
          <w:color w:val="007400"/>
          <w:sz w:val="21"/>
          <w:szCs w:val="21"/>
        </w:rPr>
        <w:t>鳕鱼</w:t>
      </w:r>
    </w:p>
    <w:p w14:paraId="3375ACEB" w14:textId="77777777" w:rsidR="007A4BBF" w:rsidRPr="007A4BBF" w:rsidRDefault="007A4BBF" w:rsidP="007A4BBF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7A4BBF">
        <w:rPr>
          <w:rFonts w:asciiTheme="minorHAnsi" w:hAnsiTheme="minorHAnsi" w:cs="Menlo"/>
          <w:color w:val="000000"/>
          <w:sz w:val="21"/>
          <w:szCs w:val="21"/>
        </w:rPr>
        <w:t>mkdir $A</w:t>
      </w:r>
    </w:p>
    <w:p w14:paraId="44777D1A" w14:textId="77777777" w:rsidR="007A4BBF" w:rsidRPr="007A4BBF" w:rsidRDefault="007A4BBF" w:rsidP="007A4BBF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7A4BBF">
        <w:rPr>
          <w:rFonts w:asciiTheme="minorHAnsi" w:hAnsiTheme="minorHAnsi" w:cs="Menlo"/>
          <w:color w:val="000000"/>
          <w:sz w:val="21"/>
          <w:szCs w:val="21"/>
        </w:rPr>
        <w:t>cd $A</w:t>
      </w:r>
    </w:p>
    <w:p w14:paraId="37071E18" w14:textId="77777777" w:rsidR="007A4BBF" w:rsidRPr="007A4BBF" w:rsidRDefault="007A4BBF" w:rsidP="007A4BBF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7A4BBF">
        <w:rPr>
          <w:rFonts w:asciiTheme="minorHAnsi" w:hAnsiTheme="minorHAnsi" w:cs="Menlo"/>
          <w:color w:val="000000"/>
          <w:sz w:val="21"/>
          <w:szCs w:val="21"/>
        </w:rPr>
        <w:t xml:space="preserve">wget --timestamping </w:t>
      </w:r>
      <w:r w:rsidRPr="007A4BBF">
        <w:rPr>
          <w:rFonts w:asciiTheme="minorHAnsi" w:hAnsiTheme="minorHAnsi" w:cs="Menlo"/>
          <w:color w:val="C41A16"/>
          <w:sz w:val="21"/>
          <w:szCs w:val="21"/>
        </w:rPr>
        <w:t>'ftp://hgdownload.cse.ucsc.edu/goldenPath/gadMor1/bigZips/gadMor1.fa.gz'</w:t>
      </w:r>
      <w:r w:rsidRPr="007A4BBF">
        <w:rPr>
          <w:rFonts w:asciiTheme="minorHAnsi" w:hAnsiTheme="minorHAnsi" w:cs="Menlo"/>
          <w:color w:val="000000"/>
          <w:sz w:val="21"/>
          <w:szCs w:val="21"/>
        </w:rPr>
        <w:t xml:space="preserve"> -O gadMor1.fa.gz</w:t>
      </w:r>
    </w:p>
    <w:p w14:paraId="393FD210" w14:textId="13283285" w:rsidR="007A4BBF" w:rsidRPr="007A4BBF" w:rsidRDefault="007A4BBF" w:rsidP="007A4BBF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7A4BBF">
        <w:rPr>
          <w:rFonts w:asciiTheme="minorHAnsi" w:hAnsiTheme="minorHAnsi" w:cs="Menlo"/>
          <w:color w:val="000000"/>
          <w:sz w:val="21"/>
          <w:szCs w:val="21"/>
        </w:rPr>
        <w:t xml:space="preserve">wget --timestamping </w:t>
      </w:r>
      <w:r w:rsidRPr="007A4BBF">
        <w:rPr>
          <w:rFonts w:asciiTheme="minorHAnsi" w:hAnsiTheme="minorHAnsi" w:cs="Menlo"/>
          <w:color w:val="C41A16"/>
          <w:sz w:val="21"/>
          <w:szCs w:val="21"/>
        </w:rPr>
        <w:t>'ftp://hgdownload.cse.ucsc.edu/goldenPath/gadMor1/bigZips/gadMor1.chrom.sizes'</w:t>
      </w:r>
      <w:r w:rsidRPr="007A4BBF">
        <w:rPr>
          <w:rFonts w:asciiTheme="minorHAnsi" w:hAnsiTheme="minorHAnsi" w:cs="Menlo"/>
          <w:color w:val="000000"/>
          <w:sz w:val="21"/>
          <w:szCs w:val="21"/>
        </w:rPr>
        <w:t xml:space="preserve"> -O gadMor1.chrom.sizes</w:t>
      </w:r>
    </w:p>
    <w:p w14:paraId="58EEA2B1" w14:textId="606A7173" w:rsidR="007B117A" w:rsidRPr="007A4BBF" w:rsidRDefault="007A4BBF" w:rsidP="007A4BBF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  <w:sz w:val="21"/>
          <w:szCs w:val="21"/>
        </w:rPr>
      </w:pPr>
      <w:r w:rsidRPr="007A4BBF">
        <w:rPr>
          <w:rFonts w:asciiTheme="minorHAnsi" w:hAnsiTheme="minorHAnsi" w:cs="Menlo"/>
          <w:color w:val="000000"/>
          <w:sz w:val="21"/>
          <w:szCs w:val="21"/>
        </w:rPr>
        <w:t>cd ..</w:t>
      </w:r>
    </w:p>
    <w:p w14:paraId="671EF8C0" w14:textId="77777777" w:rsidR="007B117A" w:rsidRPr="007A4BBF" w:rsidRDefault="007B117A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  <w:sz w:val="21"/>
          <w:szCs w:val="21"/>
        </w:rPr>
      </w:pPr>
    </w:p>
    <w:p w14:paraId="2A39D50A" w14:textId="77777777" w:rsidR="007B117A" w:rsidRDefault="007B117A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</w:rPr>
      </w:pPr>
    </w:p>
    <w:p w14:paraId="1A590D10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7400"/>
          <w:sz w:val="21"/>
          <w:szCs w:val="21"/>
        </w:rPr>
        <w:t>#!bin/bash</w:t>
      </w:r>
    </w:p>
    <w:p w14:paraId="1C75BF5A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6C3A9EEF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7400"/>
          <w:sz w:val="21"/>
          <w:szCs w:val="21"/>
        </w:rPr>
        <w:t>#make bed</w:t>
      </w:r>
    </w:p>
    <w:p w14:paraId="1FF01C5B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>python make_bin_bed_v2.py $B $j $i &gt; $A$B.bed</w:t>
      </w:r>
    </w:p>
    <w:p w14:paraId="597C8754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7400"/>
          <w:sz w:val="21"/>
          <w:szCs w:val="21"/>
        </w:rPr>
        <w:t>#make fasta</w:t>
      </w:r>
    </w:p>
    <w:p w14:paraId="19608B2B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>faidx $C -b $A$B.bed &gt; $A$B$i.seq</w:t>
      </w:r>
    </w:p>
    <w:p w14:paraId="27C7A872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7400"/>
          <w:sz w:val="21"/>
          <w:szCs w:val="21"/>
        </w:rPr>
        <w:t>#calc density</w:t>
      </w:r>
    </w:p>
    <w:p w14:paraId="3195DD41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>mkdir sum_of_log_$A$B</w:t>
      </w:r>
    </w:p>
    <w:p w14:paraId="5D55D729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>mkdir sum_of_nolog_$A$B</w:t>
      </w:r>
    </w:p>
    <w:p w14:paraId="412C23D9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>mkdir chrom_$A$B</w:t>
      </w:r>
    </w:p>
    <w:p w14:paraId="55682182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>mkdir chrom_col_</w:t>
      </w:r>
      <w:r w:rsidRPr="008478BD">
        <w:rPr>
          <w:rFonts w:asciiTheme="minorHAnsi" w:hAnsiTheme="minorHAnsi" w:cs="Menlo"/>
          <w:color w:val="1C00CF"/>
          <w:sz w:val="21"/>
          <w:szCs w:val="21"/>
        </w:rPr>
        <w:t>2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>_$A$B</w:t>
      </w:r>
    </w:p>
    <w:p w14:paraId="16DA64BA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AA0D91"/>
          <w:sz w:val="21"/>
          <w:szCs w:val="21"/>
        </w:rPr>
        <w:t>for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k </w:t>
      </w:r>
      <w:r w:rsidRPr="008478BD">
        <w:rPr>
          <w:rFonts w:asciiTheme="minorHAnsi" w:hAnsiTheme="minorHAnsi" w:cs="Menlo"/>
          <w:color w:val="AA0D91"/>
          <w:sz w:val="21"/>
          <w:szCs w:val="21"/>
        </w:rPr>
        <w:t>in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A C G T</w:t>
      </w:r>
    </w:p>
    <w:p w14:paraId="5356E7A5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AA0D91"/>
          <w:sz w:val="21"/>
          <w:szCs w:val="21"/>
        </w:rPr>
        <w:t>do</w:t>
      </w:r>
    </w:p>
    <w:p w14:paraId="480187FF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</w:t>
      </w:r>
      <w:r w:rsidRPr="008478BD">
        <w:rPr>
          <w:rFonts w:asciiTheme="minorHAnsi" w:hAnsiTheme="minorHAnsi" w:cs="Menlo"/>
          <w:color w:val="AA0D91"/>
          <w:sz w:val="21"/>
          <w:szCs w:val="21"/>
        </w:rPr>
        <w:t>for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l </w:t>
      </w:r>
      <w:r w:rsidRPr="008478BD">
        <w:rPr>
          <w:rFonts w:asciiTheme="minorHAnsi" w:hAnsiTheme="minorHAnsi" w:cs="Menlo"/>
          <w:color w:val="AA0D91"/>
          <w:sz w:val="21"/>
          <w:szCs w:val="21"/>
        </w:rPr>
        <w:t>in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A C G T</w:t>
      </w:r>
    </w:p>
    <w:p w14:paraId="7DCB206B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lastRenderedPageBreak/>
        <w:t xml:space="preserve">  </w:t>
      </w:r>
      <w:r w:rsidRPr="008478BD">
        <w:rPr>
          <w:rFonts w:asciiTheme="minorHAnsi" w:hAnsiTheme="minorHAnsi" w:cs="Menlo"/>
          <w:color w:val="AA0D91"/>
          <w:sz w:val="21"/>
          <w:szCs w:val="21"/>
        </w:rPr>
        <w:t>do</w:t>
      </w:r>
    </w:p>
    <w:p w14:paraId="74A7A074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  python dinucleotide_density_fasta_fix_length_v4.py $A$B$i.seq $i $len_fasta $k$l &gt; $A$B.d$k$l  </w:t>
      </w:r>
    </w:p>
    <w:p w14:paraId="5DC37E72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8478BD">
        <w:rPr>
          <w:rFonts w:asciiTheme="minorHAnsi" w:hAnsiTheme="minorHAnsi" w:cs="Menlo"/>
          <w:color w:val="007400"/>
          <w:sz w:val="21"/>
          <w:szCs w:val="21"/>
        </w:rPr>
        <w:t>#other calc</w:t>
      </w:r>
    </w:p>
    <w:p w14:paraId="2FD6C271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  awk </w:t>
      </w:r>
      <w:r w:rsidRPr="008478BD">
        <w:rPr>
          <w:rFonts w:asciiTheme="minorHAnsi" w:hAnsiTheme="minorHAnsi" w:cs="Menlo"/>
          <w:color w:val="C41A16"/>
          <w:sz w:val="21"/>
          <w:szCs w:val="21"/>
        </w:rPr>
        <w:t>'{print $5}'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$A$B.d$k$l &gt; col_</w:t>
      </w:r>
      <w:r w:rsidRPr="008478BD">
        <w:rPr>
          <w:rFonts w:asciiTheme="minorHAnsi" w:hAnsiTheme="minorHAnsi" w:cs="Menlo"/>
          <w:color w:val="1C00CF"/>
          <w:sz w:val="21"/>
          <w:szCs w:val="21"/>
        </w:rPr>
        <w:t>2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_$A$B.d$k$l    </w:t>
      </w:r>
      <w:r w:rsidRPr="008478BD">
        <w:rPr>
          <w:rFonts w:asciiTheme="minorHAnsi" w:hAnsiTheme="minorHAnsi" w:cs="Menlo"/>
          <w:color w:val="007400"/>
          <w:sz w:val="21"/>
          <w:szCs w:val="21"/>
        </w:rPr>
        <w:t>#use the second column or the fifth one?</w:t>
      </w:r>
    </w:p>
    <w:p w14:paraId="5CEE3986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  ./meth_autocorr col_</w:t>
      </w:r>
      <w:r w:rsidRPr="008478BD">
        <w:rPr>
          <w:rFonts w:asciiTheme="minorHAnsi" w:hAnsiTheme="minorHAnsi" w:cs="Menlo"/>
          <w:color w:val="1C00CF"/>
          <w:sz w:val="21"/>
          <w:szCs w:val="21"/>
        </w:rPr>
        <w:t>2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_$A$B.d$k$l </w:t>
      </w:r>
      <w:r w:rsidRPr="008478BD">
        <w:rPr>
          <w:rFonts w:asciiTheme="minorHAnsi" w:hAnsiTheme="minorHAnsi" w:cs="Menlo"/>
          <w:color w:val="1C00CF"/>
          <w:sz w:val="21"/>
          <w:szCs w:val="21"/>
        </w:rPr>
        <w:t>100000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8478BD">
        <w:rPr>
          <w:rFonts w:asciiTheme="minorHAnsi" w:hAnsiTheme="minorHAnsi" w:cs="Menlo"/>
          <w:color w:val="1C00CF"/>
          <w:sz w:val="21"/>
          <w:szCs w:val="21"/>
        </w:rPr>
        <w:t>1.01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nolog_$A$B.d$k$l</w:t>
      </w:r>
    </w:p>
    <w:p w14:paraId="3A21A6AB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  ./calc_log nolog_$A$B.d$k$l log_$A$B.d$k$l</w:t>
      </w:r>
    </w:p>
    <w:p w14:paraId="3803B18F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  mv nolog_$A$B.d$k$l sum_of_nolog_$A$B</w:t>
      </w:r>
    </w:p>
    <w:p w14:paraId="00BF80B6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  mv log_$A$B.d$k$l sum_of_log_$A$B</w:t>
      </w:r>
    </w:p>
    <w:p w14:paraId="4DB97DB7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  mv $A$B.d$k$l chrom_$A$B</w:t>
      </w:r>
    </w:p>
    <w:p w14:paraId="6018A6C7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  mv col_</w:t>
      </w:r>
      <w:r w:rsidRPr="008478BD">
        <w:rPr>
          <w:rFonts w:asciiTheme="minorHAnsi" w:hAnsiTheme="minorHAnsi" w:cs="Menlo"/>
          <w:color w:val="1C00CF"/>
          <w:sz w:val="21"/>
          <w:szCs w:val="21"/>
        </w:rPr>
        <w:t>2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>_$A$B.d$k$l chrom_col_</w:t>
      </w:r>
      <w:r w:rsidRPr="008478BD">
        <w:rPr>
          <w:rFonts w:asciiTheme="minorHAnsi" w:hAnsiTheme="minorHAnsi" w:cs="Menlo"/>
          <w:color w:val="1C00CF"/>
          <w:sz w:val="21"/>
          <w:szCs w:val="21"/>
        </w:rPr>
        <w:t>2</w:t>
      </w:r>
      <w:r w:rsidRPr="008478BD">
        <w:rPr>
          <w:rFonts w:asciiTheme="minorHAnsi" w:hAnsiTheme="minorHAnsi" w:cs="Menlo"/>
          <w:color w:val="000000"/>
          <w:sz w:val="21"/>
          <w:szCs w:val="21"/>
        </w:rPr>
        <w:t>_$A$B</w:t>
      </w:r>
    </w:p>
    <w:p w14:paraId="2CC308AB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000000"/>
          <w:sz w:val="21"/>
          <w:szCs w:val="21"/>
        </w:rPr>
        <w:t xml:space="preserve">  </w:t>
      </w:r>
      <w:r w:rsidRPr="008478BD">
        <w:rPr>
          <w:rFonts w:asciiTheme="minorHAnsi" w:hAnsiTheme="minorHAnsi" w:cs="Menlo"/>
          <w:color w:val="AA0D91"/>
          <w:sz w:val="21"/>
          <w:szCs w:val="21"/>
        </w:rPr>
        <w:t>done</w:t>
      </w:r>
    </w:p>
    <w:p w14:paraId="513062EF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8478BD">
        <w:rPr>
          <w:rFonts w:asciiTheme="minorHAnsi" w:hAnsiTheme="minorHAnsi" w:cs="Menlo"/>
          <w:color w:val="AA0D91"/>
          <w:sz w:val="21"/>
          <w:szCs w:val="21"/>
        </w:rPr>
        <w:t>done</w:t>
      </w:r>
    </w:p>
    <w:p w14:paraId="48504A5C" w14:textId="77777777" w:rsidR="008478BD" w:rsidRPr="008478BD" w:rsidRDefault="008478BD" w:rsidP="008478BD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603E036B" w14:textId="77777777" w:rsidR="008478BD" w:rsidRDefault="008478BD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</w:rPr>
      </w:pPr>
    </w:p>
    <w:p w14:paraId="3E879847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7400"/>
          <w:sz w:val="21"/>
          <w:szCs w:val="21"/>
        </w:rPr>
        <w:t>#!bin/bash</w:t>
      </w:r>
    </w:p>
    <w:p w14:paraId="72E9BF98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0000"/>
          <w:sz w:val="21"/>
          <w:szCs w:val="21"/>
        </w:rPr>
        <w:t>cd A_gambiae/</w:t>
      </w:r>
    </w:p>
    <w:p w14:paraId="0C682854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i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200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window size</w:t>
      </w:r>
    </w:p>
    <w:p w14:paraId="12DFC69B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48795086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2DD2E29B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len_fasta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50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len_fasta</w:t>
      </w:r>
    </w:p>
    <w:p w14:paraId="0E4C13ED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A=A_gambiae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Animal Name</w:t>
      </w:r>
    </w:p>
    <w:p w14:paraId="17A526BE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B=chr2L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35CC10FB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C=chr2L.fa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70B42B5F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4AF0D293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B=chr2R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13CB1D02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C=chr2R.fa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722493C4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62725911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0045AF55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0C63FD5D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B=chr3L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72FB9613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C=chr3L.fa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38B95573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41284009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390FDF64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30F9C52A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B=chr3R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790D9AD2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C=chr3R.fa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19F95DD5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53272125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0E916B74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7BD40805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B=chrU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1044A194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C=chrU.fa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33F764B0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59568033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34DE7713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558AE426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B=chrX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4C5F7440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C=chrX.fa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04FB8B0D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22145176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3725292F" w14:textId="181F40E6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0000"/>
          <w:sz w:val="21"/>
          <w:szCs w:val="21"/>
        </w:rPr>
        <w:lastRenderedPageBreak/>
        <w:t>sh get_dinucleo_density_by_fasta.sh</w:t>
      </w:r>
    </w:p>
    <w:p w14:paraId="27A9D3CE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0000"/>
          <w:sz w:val="21"/>
          <w:szCs w:val="21"/>
        </w:rPr>
        <w:t>cd ../Tibetan_Frog/</w:t>
      </w:r>
    </w:p>
    <w:p w14:paraId="392F569C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i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200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window size</w:t>
      </w:r>
    </w:p>
    <w:p w14:paraId="681A712A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len_fasta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50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len_fasta</w:t>
      </w:r>
    </w:p>
    <w:p w14:paraId="597457EF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A=Tibetan_Frog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Animal Name</w:t>
      </w:r>
    </w:p>
    <w:p w14:paraId="5F5E5971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B=KN905849v1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419A3A4A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C=KN905849v1.fa </w:t>
      </w:r>
      <w:r w:rsidRPr="00037BA4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54BAF47C" w14:textId="77777777" w:rsidR="00037BA4" w:rsidRPr="00037BA4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037BA4">
        <w:rPr>
          <w:rFonts w:asciiTheme="minorHAnsi" w:hAnsiTheme="minorHAnsi" w:cs="Menlo"/>
          <w:color w:val="1C00CF"/>
          <w:sz w:val="21"/>
          <w:szCs w:val="21"/>
        </w:rPr>
        <w:t>8606022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037BA4">
        <w:rPr>
          <w:rFonts w:asciiTheme="minorHAnsi" w:hAnsiTheme="minorHAnsi" w:cs="Menlo"/>
          <w:color w:val="000000"/>
          <w:sz w:val="21"/>
          <w:szCs w:val="21"/>
        </w:rPr>
        <w:tab/>
      </w:r>
      <w:r w:rsidRPr="00037BA4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02B3D40C" w14:textId="23421D74" w:rsidR="003B0EAC" w:rsidRDefault="00037BA4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037BA4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37F8D632" w14:textId="77777777" w:rsidR="008478BD" w:rsidRPr="00037BA4" w:rsidRDefault="008478BD" w:rsidP="00037BA4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  <w:sz w:val="21"/>
          <w:szCs w:val="21"/>
        </w:rPr>
      </w:pPr>
    </w:p>
    <w:p w14:paraId="713CAC7B" w14:textId="200CC3A6" w:rsidR="00FC70BE" w:rsidRDefault="00FC70BE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</w:rPr>
      </w:pPr>
      <w:r>
        <w:rPr>
          <w:rFonts w:asciiTheme="minorHAnsi" w:hAnsiTheme="minorHAnsi" w:cs="Menlo" w:hint="eastAsia"/>
          <w:color w:val="000000" w:themeColor="text1"/>
        </w:rPr>
        <w:t>三碱基</w:t>
      </w:r>
      <w:r>
        <w:rPr>
          <w:rFonts w:asciiTheme="minorHAnsi" w:hAnsiTheme="minorHAnsi" w:cs="Menlo"/>
          <w:color w:val="000000" w:themeColor="text1"/>
        </w:rPr>
        <w:t>密度长程相关性</w:t>
      </w:r>
      <w:r>
        <w:rPr>
          <w:rFonts w:asciiTheme="minorHAnsi" w:hAnsiTheme="minorHAnsi" w:cs="Menlo" w:hint="eastAsia"/>
          <w:color w:val="000000" w:themeColor="text1"/>
        </w:rPr>
        <w:t>计算</w:t>
      </w:r>
      <w:r>
        <w:rPr>
          <w:rFonts w:asciiTheme="minorHAnsi" w:hAnsiTheme="minorHAnsi" w:cs="Menlo"/>
          <w:color w:val="000000" w:themeColor="text1"/>
        </w:rPr>
        <w:t>：</w:t>
      </w:r>
    </w:p>
    <w:p w14:paraId="31EE3A83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7400"/>
          <w:sz w:val="21"/>
          <w:szCs w:val="21"/>
        </w:rPr>
        <w:t>#!bin/bash</w:t>
      </w:r>
    </w:p>
    <w:p w14:paraId="1B478FAE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0000"/>
          <w:sz w:val="21"/>
          <w:szCs w:val="21"/>
        </w:rPr>
        <w:t>cd chicken/</w:t>
      </w:r>
    </w:p>
    <w:p w14:paraId="235FC2C1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i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200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window size</w:t>
      </w:r>
    </w:p>
    <w:p w14:paraId="2BBF36F6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196202544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61AC54D4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len_fasta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50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len_fasta</w:t>
      </w:r>
    </w:p>
    <w:p w14:paraId="2B3F4493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A=Chicken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Animal Name</w:t>
      </w:r>
    </w:p>
    <w:p w14:paraId="35368309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B=chr1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074DBCA0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C=chr1.fa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4C49FD1F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4D80748A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                                     </w:t>
      </w:r>
    </w:p>
    <w:p w14:paraId="5403A9A6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0000"/>
          <w:sz w:val="21"/>
          <w:szCs w:val="21"/>
        </w:rPr>
        <w:t>cd ../golden_eagle/</w:t>
      </w:r>
    </w:p>
    <w:p w14:paraId="2B902524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i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200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window size</w:t>
      </w:r>
    </w:p>
    <w:p w14:paraId="53ED95C4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30727332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5C97692D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len_fasta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50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len_fasta</w:t>
      </w:r>
    </w:p>
    <w:p w14:paraId="37AACF8C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A=Golden_eagle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Animal Name</w:t>
      </w:r>
    </w:p>
    <w:p w14:paraId="2EE8EC6D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B=KN265652v1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38C2DEC6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C=KN265652v1.fa </w:t>
      </w:r>
      <w:r w:rsidRPr="004416F6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26E92F38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5AC5304A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59DA6285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0000"/>
          <w:sz w:val="21"/>
          <w:szCs w:val="21"/>
        </w:rPr>
        <w:t>cd ../human19/</w:t>
      </w:r>
    </w:p>
    <w:p w14:paraId="2A0267C7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i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200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window size</w:t>
      </w:r>
    </w:p>
    <w:p w14:paraId="39540081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249250621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66A42C14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len_fasta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50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len_fasta</w:t>
      </w:r>
    </w:p>
    <w:p w14:paraId="433BE597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A=Human19 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Animal Name</w:t>
      </w:r>
    </w:p>
    <w:p w14:paraId="6BE3A207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B=chr1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16CBCE06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C=chr1.fa </w:t>
      </w:r>
      <w:r w:rsidRPr="004416F6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23AB69D0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02071BCB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65C1FC4E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0000"/>
          <w:sz w:val="21"/>
          <w:szCs w:val="21"/>
        </w:rPr>
        <w:t>cd ../mouse/</w:t>
      </w:r>
    </w:p>
    <w:p w14:paraId="5DF93A11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i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200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window size</w:t>
      </w:r>
    </w:p>
    <w:p w14:paraId="3D358713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j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195471971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chromosome_length</w:t>
      </w:r>
    </w:p>
    <w:p w14:paraId="498BC921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len_fasta=</w:t>
      </w:r>
      <w:r w:rsidRPr="004416F6">
        <w:rPr>
          <w:rFonts w:asciiTheme="minorHAnsi" w:hAnsiTheme="minorHAnsi" w:cs="Menlo"/>
          <w:color w:val="1C00CF"/>
          <w:sz w:val="21"/>
          <w:szCs w:val="21"/>
        </w:rPr>
        <w:t>50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len_fasta</w:t>
      </w:r>
    </w:p>
    <w:p w14:paraId="12AFE00A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A=Mouse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Animal Name</w:t>
      </w:r>
    </w:p>
    <w:p w14:paraId="0032AC70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lastRenderedPageBreak/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B=chr1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>#chrom number</w:t>
      </w:r>
    </w:p>
    <w:p w14:paraId="330DFF22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AA0D91"/>
          <w:sz w:val="21"/>
          <w:szCs w:val="21"/>
        </w:rPr>
        <w:t>export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 xml:space="preserve"> C=chr1.fa </w:t>
      </w:r>
      <w:r w:rsidRPr="004416F6">
        <w:rPr>
          <w:rFonts w:asciiTheme="minorHAnsi" w:hAnsiTheme="minorHAnsi" w:cs="Menlo"/>
          <w:color w:val="000000"/>
          <w:sz w:val="21"/>
          <w:szCs w:val="21"/>
        </w:rPr>
        <w:tab/>
      </w:r>
      <w:r w:rsidRPr="004416F6">
        <w:rPr>
          <w:rFonts w:asciiTheme="minorHAnsi" w:hAnsiTheme="minorHAnsi" w:cs="Menlo"/>
          <w:color w:val="007400"/>
          <w:sz w:val="21"/>
          <w:szCs w:val="21"/>
        </w:rPr>
        <w:t xml:space="preserve">#Name of xxxchr.fa </w:t>
      </w:r>
    </w:p>
    <w:p w14:paraId="3B0188E8" w14:textId="77777777" w:rsidR="004416F6" w:rsidRPr="004416F6" w:rsidRDefault="004416F6" w:rsidP="004416F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4416F6">
        <w:rPr>
          <w:rFonts w:asciiTheme="minorHAnsi" w:hAnsiTheme="minorHAnsi" w:cs="Menlo"/>
          <w:color w:val="000000"/>
          <w:sz w:val="21"/>
          <w:szCs w:val="21"/>
        </w:rPr>
        <w:t>sh get_dinucleo_density_by_fasta.sh</w:t>
      </w:r>
    </w:p>
    <w:p w14:paraId="0A7653A6" w14:textId="77777777" w:rsidR="004416F6" w:rsidRDefault="004416F6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</w:rPr>
      </w:pPr>
    </w:p>
    <w:p w14:paraId="63403B5A" w14:textId="74911733" w:rsidR="004B4FAD" w:rsidRDefault="004B4FAD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</w:rPr>
      </w:pPr>
      <w:r>
        <w:rPr>
          <w:rFonts w:asciiTheme="minorHAnsi" w:hAnsiTheme="minorHAnsi" w:cs="Menlo" w:hint="eastAsia"/>
          <w:color w:val="000000" w:themeColor="text1"/>
        </w:rPr>
        <w:t>双碱基</w:t>
      </w:r>
      <w:r>
        <w:rPr>
          <w:rFonts w:asciiTheme="minorHAnsi" w:hAnsiTheme="minorHAnsi" w:cs="Menlo"/>
          <w:color w:val="000000" w:themeColor="text1"/>
        </w:rPr>
        <w:t>PCA</w:t>
      </w:r>
      <w:r>
        <w:rPr>
          <w:rFonts w:asciiTheme="minorHAnsi" w:hAnsiTheme="minorHAnsi" w:cs="Menlo"/>
          <w:color w:val="000000" w:themeColor="text1"/>
        </w:rPr>
        <w:t>处理：</w:t>
      </w:r>
    </w:p>
    <w:p w14:paraId="5BE4C81E" w14:textId="5D79C553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library(ggbiplot)</w:t>
      </w:r>
    </w:p>
    <w:p w14:paraId="72DDFB91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7400"/>
          <w:sz w:val="21"/>
          <w:szCs w:val="21"/>
        </w:rPr>
        <w:t>#CG &lt;- read.table("/Volumes/DISK_IMG/heibai_lab_data_genome_di/chrom_col_2_Medakachr1/col_2_Medakachr1.dCG")</w:t>
      </w:r>
    </w:p>
    <w:p w14:paraId="4908CD41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AA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AA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71B71FE3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AG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AG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194F292D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AC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AC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0CEB516F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AT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AT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3A9FB7A3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GA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GA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1C54B76B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GG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GG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790D371E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GC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GC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0B088365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GT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GT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60A57927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CA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CA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4725C79A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CG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CG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0F673125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CC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CC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04D515E3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lastRenderedPageBreak/>
        <w:t>CT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CT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7DB556D7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TA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TA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30D16AD8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TG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TG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6CFCBA4E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TC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TC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36843A5F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TT &lt;- read.table(</w:t>
      </w:r>
      <w:r w:rsidRPr="00A622DA">
        <w:rPr>
          <w:rFonts w:asciiTheme="minorHAnsi" w:eastAsiaTheme="minorEastAsia" w:hAnsiTheme="minorHAnsi" w:cs="Menlo"/>
          <w:color w:val="C41A16"/>
          <w:sz w:val="21"/>
          <w:szCs w:val="21"/>
        </w:rPr>
        <w:t>"/Volumes/DISK_IMG/heibai_lab_data_genome_di/chrom_col_2_Medakachr1/col_2_Medakachr1.dTT"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09C0280E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</w:p>
    <w:p w14:paraId="2BCD56E3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test&lt;-data.frame(</w:t>
      </w:r>
    </w:p>
    <w:p w14:paraId="7F8B05F9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AA,</w:t>
      </w:r>
    </w:p>
    <w:p w14:paraId="1371148D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AG,</w:t>
      </w:r>
    </w:p>
    <w:p w14:paraId="742E18B2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AC,</w:t>
      </w:r>
    </w:p>
    <w:p w14:paraId="27765CB3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AT,</w:t>
      </w:r>
    </w:p>
    <w:p w14:paraId="02CF1892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GA,</w:t>
      </w:r>
    </w:p>
    <w:p w14:paraId="5DEE4ED6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GG,</w:t>
      </w:r>
    </w:p>
    <w:p w14:paraId="1A53519F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GC,</w:t>
      </w:r>
    </w:p>
    <w:p w14:paraId="096EFE22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GT,</w:t>
      </w:r>
    </w:p>
    <w:p w14:paraId="021808C4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CA,</w:t>
      </w:r>
    </w:p>
    <w:p w14:paraId="6F14F355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CG,</w:t>
      </w:r>
    </w:p>
    <w:p w14:paraId="11C80390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CC,</w:t>
      </w:r>
    </w:p>
    <w:p w14:paraId="413D6349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CT,</w:t>
      </w:r>
    </w:p>
    <w:p w14:paraId="6B16B54B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TA,</w:t>
      </w:r>
    </w:p>
    <w:p w14:paraId="6135ECEA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TG,</w:t>
      </w:r>
    </w:p>
    <w:p w14:paraId="6CCEB1C9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TC,</w:t>
      </w:r>
    </w:p>
    <w:p w14:paraId="5087519F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TT</w:t>
      </w:r>
    </w:p>
    <w:p w14:paraId="72532649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7AF0C370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test.pr&lt;-(test,cor=TRUE)</w:t>
      </w:r>
    </w:p>
    <w:p w14:paraId="0186A8E3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summary(test.pr,loadings=TRUE)</w:t>
      </w:r>
    </w:p>
    <w:p w14:paraId="2609B00F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summary</w:t>
      </w:r>
    </w:p>
    <w:p w14:paraId="5CB3EDA4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results &lt;- prcomp(test,scale=TRUE)</w:t>
      </w:r>
    </w:p>
    <w:p w14:paraId="7DB088C6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eig &lt;- (results$sdev)^</w:t>
      </w:r>
      <w:r w:rsidRPr="00A622DA">
        <w:rPr>
          <w:rFonts w:asciiTheme="minorHAnsi" w:eastAsiaTheme="minorEastAsia" w:hAnsiTheme="minorHAnsi" w:cs="Menlo"/>
          <w:color w:val="1C00CF"/>
          <w:sz w:val="21"/>
          <w:szCs w:val="21"/>
        </w:rPr>
        <w:t>2</w:t>
      </w:r>
    </w:p>
    <w:p w14:paraId="787C1481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variance &lt;- eig*</w:t>
      </w:r>
      <w:r w:rsidRPr="00A622DA">
        <w:rPr>
          <w:rFonts w:asciiTheme="minorHAnsi" w:eastAsiaTheme="minorEastAsia" w:hAnsiTheme="minorHAnsi" w:cs="Menlo"/>
          <w:color w:val="1C00CF"/>
          <w:sz w:val="21"/>
          <w:szCs w:val="21"/>
        </w:rPr>
        <w:t>100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/(sum(eig))</w:t>
      </w:r>
    </w:p>
    <w:p w14:paraId="4B2B8D60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p = ggbiplot(results, obs.scale = </w:t>
      </w:r>
      <w:r w:rsidRPr="00A622DA">
        <w:rPr>
          <w:rFonts w:asciiTheme="minorHAnsi" w:eastAsiaTheme="minorEastAsia" w:hAnsiTheme="minorHAnsi" w:cs="Menlo"/>
          <w:color w:val="1C00CF"/>
          <w:sz w:val="21"/>
          <w:szCs w:val="21"/>
        </w:rPr>
        <w:t>1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, var.scale = </w:t>
      </w:r>
      <w:r w:rsidRPr="00A622DA">
        <w:rPr>
          <w:rFonts w:asciiTheme="minorHAnsi" w:eastAsiaTheme="minorEastAsia" w:hAnsiTheme="minorHAnsi" w:cs="Menlo"/>
          <w:color w:val="1C00CF"/>
          <w:sz w:val="21"/>
          <w:szCs w:val="21"/>
        </w:rPr>
        <w:t>1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,</w:t>
      </w:r>
    </w:p>
    <w:p w14:paraId="60DB8719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           groups = test$class, ellipse = TRUE, circle = TRUE) +</w:t>
      </w:r>
    </w:p>
    <w:p w14:paraId="60DAA126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scale_color_discrete(name = </w:t>
      </w:r>
      <w:r w:rsidRPr="00A622DA">
        <w:rPr>
          <w:rFonts w:asciiTheme="minorHAnsi" w:eastAsiaTheme="minorEastAsia" w:hAnsiTheme="minorHAnsi" w:cs="Menlo"/>
          <w:color w:val="1C00CF"/>
          <w:sz w:val="21"/>
          <w:szCs w:val="21"/>
        </w:rPr>
        <w:t>''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 +</w:t>
      </w:r>
    </w:p>
    <w:p w14:paraId="3E650B31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  theme(legend.direction = </w:t>
      </w:r>
      <w:r w:rsidRPr="00A622DA">
        <w:rPr>
          <w:rFonts w:asciiTheme="minorHAnsi" w:eastAsiaTheme="minorEastAsia" w:hAnsiTheme="minorHAnsi" w:cs="Menlo"/>
          <w:color w:val="1C00CF"/>
          <w:sz w:val="21"/>
          <w:szCs w:val="21"/>
        </w:rPr>
        <w:t>'horizontal'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 xml:space="preserve">, legend.position = </w:t>
      </w:r>
      <w:r w:rsidRPr="00A622DA">
        <w:rPr>
          <w:rFonts w:asciiTheme="minorHAnsi" w:eastAsiaTheme="minorEastAsia" w:hAnsiTheme="minorHAnsi" w:cs="Menlo"/>
          <w:color w:val="1C00CF"/>
          <w:sz w:val="21"/>
          <w:szCs w:val="21"/>
        </w:rPr>
        <w:t>'top'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456B2F37" w14:textId="77777777" w:rsidR="00A622DA" w:rsidRPr="00A622DA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</w:p>
    <w:p w14:paraId="2531D722" w14:textId="3BFF37B5" w:rsidR="006B0799" w:rsidRDefault="00A622DA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/>
          <w:sz w:val="21"/>
          <w:szCs w:val="21"/>
        </w:rPr>
      </w:pP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p + xlim(</w:t>
      </w:r>
      <w:r w:rsidRPr="00A622DA">
        <w:rPr>
          <w:rFonts w:asciiTheme="minorHAnsi" w:eastAsiaTheme="minorEastAsia" w:hAnsiTheme="minorHAnsi" w:cs="Menlo"/>
          <w:color w:val="1C00CF"/>
          <w:sz w:val="21"/>
          <w:szCs w:val="21"/>
        </w:rPr>
        <w:t>-1.2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,</w:t>
      </w:r>
      <w:r w:rsidRPr="00A622DA">
        <w:rPr>
          <w:rFonts w:asciiTheme="minorHAnsi" w:eastAsiaTheme="minorEastAsia" w:hAnsiTheme="minorHAnsi" w:cs="Menlo"/>
          <w:color w:val="1C00CF"/>
          <w:sz w:val="21"/>
          <w:szCs w:val="21"/>
        </w:rPr>
        <w:t>2.7</w:t>
      </w:r>
      <w:r w:rsidRPr="00A622DA">
        <w:rPr>
          <w:rFonts w:asciiTheme="minorHAnsi" w:eastAsiaTheme="minorEastAsia" w:hAnsiTheme="minorHAnsi" w:cs="Menlo"/>
          <w:color w:val="000000"/>
          <w:sz w:val="21"/>
          <w:szCs w:val="21"/>
        </w:rPr>
        <w:t>)</w:t>
      </w:r>
    </w:p>
    <w:p w14:paraId="63BCAE5F" w14:textId="77777777" w:rsidR="00532D48" w:rsidRPr="00A622DA" w:rsidRDefault="00532D48" w:rsidP="00A622DA">
      <w:pPr>
        <w:tabs>
          <w:tab w:val="left" w:pos="529"/>
        </w:tabs>
        <w:autoSpaceDE w:val="0"/>
        <w:autoSpaceDN w:val="0"/>
        <w:adjustRightInd w:val="0"/>
        <w:rPr>
          <w:rFonts w:asciiTheme="minorHAnsi" w:eastAsiaTheme="minorEastAsia" w:hAnsiTheme="minorHAnsi" w:cs="Menlo"/>
          <w:color w:val="000000" w:themeColor="text1"/>
          <w:sz w:val="21"/>
          <w:szCs w:val="21"/>
        </w:rPr>
      </w:pPr>
    </w:p>
    <w:p w14:paraId="459051BE" w14:textId="29784C64" w:rsidR="00E33E35" w:rsidRPr="00C95E3F" w:rsidRDefault="00E33E35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 w:themeColor="text1"/>
        </w:rPr>
      </w:pPr>
      <w:r w:rsidRPr="00C95E3F">
        <w:rPr>
          <w:rFonts w:asciiTheme="minorHAnsi" w:hAnsiTheme="minorHAnsi" w:cs="Menlo"/>
          <w:color w:val="000000" w:themeColor="text1"/>
        </w:rPr>
        <w:t>小鼠</w:t>
      </w:r>
      <w:r w:rsidR="0087601A" w:rsidRPr="00C95E3F">
        <w:rPr>
          <w:rFonts w:asciiTheme="minorHAnsi" w:hAnsiTheme="minorHAnsi" w:cs="Menlo"/>
          <w:color w:val="000000" w:themeColor="text1"/>
        </w:rPr>
        <w:t>管家基因</w:t>
      </w:r>
      <w:r w:rsidR="0087601A" w:rsidRPr="00C95E3F">
        <w:rPr>
          <w:rFonts w:asciiTheme="minorHAnsi" w:hAnsiTheme="minorHAnsi" w:cs="Menlo" w:hint="eastAsia"/>
          <w:color w:val="000000" w:themeColor="text1"/>
        </w:rPr>
        <w:t>表达量</w:t>
      </w:r>
      <w:r w:rsidR="0087601A" w:rsidRPr="00C95E3F">
        <w:rPr>
          <w:rFonts w:asciiTheme="minorHAnsi" w:hAnsiTheme="minorHAnsi" w:cs="Menlo"/>
          <w:color w:val="000000" w:themeColor="text1"/>
        </w:rPr>
        <w:t>相关性</w:t>
      </w:r>
      <w:r w:rsidR="00DB3693" w:rsidRPr="00C95E3F">
        <w:rPr>
          <w:rFonts w:asciiTheme="minorHAnsi" w:hAnsiTheme="minorHAnsi" w:cs="Menlo"/>
          <w:color w:val="000000" w:themeColor="text1"/>
        </w:rPr>
        <w:t>计算：</w:t>
      </w:r>
    </w:p>
    <w:p w14:paraId="50ED8664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7400"/>
          <w:sz w:val="21"/>
          <w:szCs w:val="21"/>
        </w:rPr>
        <w:t>#!/usr/bin/env python</w:t>
      </w:r>
    </w:p>
    <w:p w14:paraId="43498E82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77ECE571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7400"/>
          <w:sz w:val="21"/>
          <w:szCs w:val="21"/>
        </w:rPr>
        <w:t>#import numpy as np</w:t>
      </w:r>
    </w:p>
    <w:p w14:paraId="562B268C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AA0D91"/>
          <w:sz w:val="21"/>
          <w:szCs w:val="21"/>
        </w:rPr>
        <w:t>impor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sys</w:t>
      </w:r>
    </w:p>
    <w:p w14:paraId="6184F93E" w14:textId="52993A24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AA0D91"/>
          <w:sz w:val="21"/>
          <w:szCs w:val="21"/>
        </w:rPr>
        <w:t>impor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math</w:t>
      </w:r>
    </w:p>
    <w:p w14:paraId="455AAA25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AA0D91"/>
          <w:sz w:val="21"/>
          <w:szCs w:val="21"/>
        </w:rPr>
        <w:t>try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:</w:t>
      </w:r>
    </w:p>
    <w:p w14:paraId="423E397D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housefile=sys.argv[</w:t>
      </w:r>
      <w:r w:rsidRPr="00B07D96">
        <w:rPr>
          <w:rFonts w:asciiTheme="minorHAnsi" w:hAnsiTheme="minorHAnsi" w:cs="Menlo"/>
          <w:color w:val="1C00CF"/>
          <w:sz w:val="21"/>
          <w:szCs w:val="21"/>
        </w:rPr>
        <w:t>1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] </w:t>
      </w:r>
      <w:r w:rsidRPr="00B07D96">
        <w:rPr>
          <w:rFonts w:asciiTheme="minorHAnsi" w:hAnsiTheme="minorHAnsi" w:cs="Menlo"/>
          <w:color w:val="007400"/>
          <w:sz w:val="21"/>
          <w:szCs w:val="21"/>
        </w:rPr>
        <w:t>#e.g. test_chr1</w:t>
      </w:r>
    </w:p>
    <w:p w14:paraId="68304766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chromname = sys.argv[</w:t>
      </w:r>
      <w:r w:rsidRPr="00B07D96">
        <w:rPr>
          <w:rFonts w:asciiTheme="minorHAnsi" w:hAnsiTheme="minorHAnsi" w:cs="Menlo"/>
          <w:color w:val="1C00CF"/>
          <w:sz w:val="21"/>
          <w:szCs w:val="21"/>
        </w:rPr>
        <w:t>2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]</w:t>
      </w:r>
    </w:p>
    <w:p w14:paraId="1F300FD7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tissuefile = sys.argv[</w:t>
      </w:r>
      <w:r w:rsidRPr="00B07D96">
        <w:rPr>
          <w:rFonts w:asciiTheme="minorHAnsi" w:hAnsiTheme="minorHAnsi" w:cs="Menlo"/>
          <w:color w:val="1C00CF"/>
          <w:sz w:val="21"/>
          <w:szCs w:val="21"/>
        </w:rPr>
        <w:t>3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]</w:t>
      </w:r>
    </w:p>
    <w:p w14:paraId="11DC6148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4E8CC725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AA0D91"/>
          <w:sz w:val="21"/>
          <w:szCs w:val="21"/>
        </w:rPr>
        <w:t>excep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:</w:t>
      </w:r>
    </w:p>
    <w:p w14:paraId="09C0B4EE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(</w:t>
      </w:r>
      <w:r w:rsidRPr="00B07D96">
        <w:rPr>
          <w:rFonts w:asciiTheme="minorHAnsi" w:hAnsiTheme="minorHAnsi" w:cs="Menlo"/>
          <w:color w:val="C41A16"/>
          <w:sz w:val="21"/>
          <w:szCs w:val="21"/>
        </w:rPr>
        <w:t>"======================================================================================"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)</w:t>
      </w:r>
    </w:p>
    <w:p w14:paraId="40E9C3CF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(</w:t>
      </w:r>
      <w:r w:rsidRPr="00B07D96">
        <w:rPr>
          <w:rFonts w:asciiTheme="minorHAnsi" w:hAnsiTheme="minorHAnsi" w:cs="Menlo"/>
          <w:color w:val="C41A16"/>
          <w:sz w:val="21"/>
          <w:szCs w:val="21"/>
        </w:rPr>
        <w:t>"                      This is for making matrix column                                "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)</w:t>
      </w:r>
    </w:p>
    <w:p w14:paraId="6309C2A0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(</w:t>
      </w:r>
      <w:r w:rsidRPr="00B07D96">
        <w:rPr>
          <w:rFonts w:asciiTheme="minorHAnsi" w:hAnsiTheme="minorHAnsi" w:cs="Menlo"/>
          <w:color w:val="C41A16"/>
          <w:sz w:val="21"/>
          <w:szCs w:val="21"/>
        </w:rPr>
        <w:t>"Usage cpg_density.py inputfilename(str) nameofchromsome tissuename &gt; matrixcolumnchri "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)</w:t>
      </w:r>
    </w:p>
    <w:p w14:paraId="087C5995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(</w:t>
      </w:r>
      <w:r w:rsidRPr="00B07D96">
        <w:rPr>
          <w:rFonts w:asciiTheme="minorHAnsi" w:hAnsiTheme="minorHAnsi" w:cs="Menlo"/>
          <w:color w:val="C41A16"/>
          <w:sz w:val="21"/>
          <w:szCs w:val="21"/>
        </w:rPr>
        <w:t>"======================================================================================"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)</w:t>
      </w:r>
    </w:p>
    <w:p w14:paraId="25855A5C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exit()</w:t>
      </w:r>
    </w:p>
    <w:p w14:paraId="07E83BDD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734D48DA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>listline=[]</w:t>
      </w:r>
    </w:p>
    <w:p w14:paraId="76F0BC8B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>finput=open(housefile).read().splitlines()</w:t>
      </w:r>
    </w:p>
    <w:p w14:paraId="0C7E0953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>ftissue=open(tissuefile).read().splitlines()</w:t>
      </w:r>
    </w:p>
    <w:p w14:paraId="5A386D1F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41BF3267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>file_finished=False</w:t>
      </w:r>
    </w:p>
    <w:p w14:paraId="5EFD61B9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399ADAE9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AA0D91"/>
          <w:sz w:val="21"/>
          <w:szCs w:val="21"/>
        </w:rPr>
        <w:t>while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True:</w:t>
      </w:r>
    </w:p>
    <w:p w14:paraId="04CCFB48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if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file_finished:</w:t>
      </w:r>
    </w:p>
    <w:p w14:paraId="46D0BC71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break</w:t>
      </w:r>
    </w:p>
    <w:p w14:paraId="50DA193C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genequant = {}</w:t>
      </w:r>
    </w:p>
    <w:p w14:paraId="5A06F8FF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housegene = {}</w:t>
      </w:r>
    </w:p>
    <w:p w14:paraId="588B458C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for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line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in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finput:</w:t>
      </w:r>
    </w:p>
    <w:p w14:paraId="71F7EFD0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(line)</w:t>
      </w:r>
    </w:p>
    <w:p w14:paraId="4FB7E43D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chrname, geneid, position = line.split()</w:t>
      </w:r>
    </w:p>
    <w:p w14:paraId="5CBBE4BB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housegene[geneid] = float(position) </w:t>
      </w:r>
      <w:r w:rsidRPr="00B07D96">
        <w:rPr>
          <w:rFonts w:asciiTheme="minorHAnsi" w:hAnsiTheme="minorHAnsi" w:cs="Menlo"/>
          <w:color w:val="007400"/>
          <w:sz w:val="21"/>
          <w:szCs w:val="21"/>
        </w:rPr>
        <w:t>#dict of housekeepping genes and positions</w:t>
      </w:r>
    </w:p>
    <w:p w14:paraId="2F42BB57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for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strline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in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ftissue:</w:t>
      </w:r>
    </w:p>
    <w:p w14:paraId="2E19D78B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lastRenderedPageBreak/>
        <w:t xml:space="preserve">        gene_id, bundle_id, chrom, left, right, FPKM, FPKM_conf_lo, FPKM_conf_hi = strline.split()  </w:t>
      </w:r>
      <w:r w:rsidRPr="00B07D96">
        <w:rPr>
          <w:rFonts w:asciiTheme="minorHAnsi" w:hAnsiTheme="minorHAnsi" w:cs="Menlo"/>
          <w:color w:val="007400"/>
          <w:sz w:val="21"/>
          <w:szCs w:val="21"/>
        </w:rPr>
        <w:t># FPKM represents quantity</w:t>
      </w:r>
    </w:p>
    <w:p w14:paraId="306EA84B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if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housegene.has_key(gene_id):</w:t>
      </w:r>
    </w:p>
    <w:p w14:paraId="203B12F3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    genequant[gene_id]=float(FPKM) </w:t>
      </w:r>
      <w:r w:rsidRPr="00B07D96">
        <w:rPr>
          <w:rFonts w:asciiTheme="minorHAnsi" w:hAnsiTheme="minorHAnsi" w:cs="Menlo"/>
          <w:color w:val="007400"/>
          <w:sz w:val="21"/>
          <w:szCs w:val="21"/>
        </w:rPr>
        <w:t>#dict of housekeepping genes and quantities</w:t>
      </w:r>
    </w:p>
    <w:p w14:paraId="1552B59E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7400"/>
          <w:sz w:val="21"/>
          <w:szCs w:val="21"/>
        </w:rPr>
        <w:t>#sort the house keepping gene dict by position</w:t>
      </w:r>
    </w:p>
    <w:p w14:paraId="210E30DD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sorted(housegene.items(),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lambda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x,y: cmp(x[</w:t>
      </w:r>
      <w:r w:rsidRPr="00B07D96">
        <w:rPr>
          <w:rFonts w:asciiTheme="minorHAnsi" w:hAnsiTheme="minorHAnsi" w:cs="Menlo"/>
          <w:color w:val="1C00CF"/>
          <w:sz w:val="21"/>
          <w:szCs w:val="21"/>
        </w:rPr>
        <w:t>1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],y[</w:t>
      </w:r>
      <w:r w:rsidRPr="00B07D96">
        <w:rPr>
          <w:rFonts w:asciiTheme="minorHAnsi" w:hAnsiTheme="minorHAnsi" w:cs="Menlo"/>
          <w:color w:val="1C00CF"/>
          <w:sz w:val="21"/>
          <w:szCs w:val="21"/>
        </w:rPr>
        <w:t>1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]), reverse=True)</w:t>
      </w:r>
    </w:p>
    <w:p w14:paraId="3875462F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06123FE3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for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gene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in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housegene.keys(): </w:t>
      </w:r>
      <w:r w:rsidRPr="00B07D96">
        <w:rPr>
          <w:rFonts w:asciiTheme="minorHAnsi" w:hAnsiTheme="minorHAnsi" w:cs="Menlo"/>
          <w:color w:val="007400"/>
          <w:sz w:val="21"/>
          <w:szCs w:val="21"/>
        </w:rPr>
        <w:t>#erase later?</w:t>
      </w:r>
    </w:p>
    <w:p w14:paraId="05298D88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(gene)</w:t>
      </w:r>
    </w:p>
    <w:p w14:paraId="26275860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for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gene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in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housegene.keys():</w:t>
      </w:r>
    </w:p>
    <w:p w14:paraId="4E7616AB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if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genequant.has_key(gene):</w:t>
      </w:r>
    </w:p>
    <w:p w14:paraId="23507604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(genequant.values())</w:t>
      </w:r>
    </w:p>
    <w:p w14:paraId="60CC2D66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else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:</w:t>
      </w:r>
    </w:p>
    <w:p w14:paraId="13F699DE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 xml:space="preserve">            </w:t>
      </w:r>
      <w:r w:rsidRPr="00B07D96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(</w:t>
      </w:r>
      <w:r w:rsidRPr="00B07D96">
        <w:rPr>
          <w:rFonts w:asciiTheme="minorHAnsi" w:hAnsiTheme="minorHAnsi" w:cs="Menlo"/>
          <w:color w:val="1C00CF"/>
          <w:sz w:val="21"/>
          <w:szCs w:val="21"/>
        </w:rPr>
        <w:t>0</w:t>
      </w:r>
      <w:r w:rsidRPr="00B07D96">
        <w:rPr>
          <w:rFonts w:asciiTheme="minorHAnsi" w:hAnsiTheme="minorHAnsi" w:cs="Menlo"/>
          <w:color w:val="000000"/>
          <w:sz w:val="21"/>
          <w:szCs w:val="21"/>
        </w:rPr>
        <w:t>)</w:t>
      </w:r>
    </w:p>
    <w:p w14:paraId="76799E21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32B458F1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4BC4E041" w14:textId="77777777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>finput.close()</w:t>
      </w:r>
    </w:p>
    <w:p w14:paraId="42B0D692" w14:textId="5ADBFB1F" w:rsidR="00B07D96" w:rsidRP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07D96">
        <w:rPr>
          <w:rFonts w:asciiTheme="minorHAnsi" w:hAnsiTheme="minorHAnsi" w:cs="Menlo"/>
          <w:color w:val="000000"/>
          <w:sz w:val="21"/>
          <w:szCs w:val="21"/>
        </w:rPr>
        <w:t>ftissue.close()</w:t>
      </w:r>
    </w:p>
    <w:p w14:paraId="7C030ACC" w14:textId="77777777" w:rsidR="00B07D96" w:rsidRDefault="00B07D96" w:rsidP="00B07D96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7400"/>
          <w:sz w:val="21"/>
          <w:szCs w:val="21"/>
        </w:rPr>
      </w:pPr>
    </w:p>
    <w:p w14:paraId="227AAD67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7400"/>
          <w:sz w:val="21"/>
          <w:szCs w:val="21"/>
        </w:rPr>
        <w:t>#!/usr/bin/env python</w:t>
      </w:r>
    </w:p>
    <w:p w14:paraId="575B1A77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5D131D19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7400"/>
          <w:sz w:val="21"/>
          <w:szCs w:val="21"/>
        </w:rPr>
        <w:t># import numpy as np</w:t>
      </w:r>
    </w:p>
    <w:p w14:paraId="41502811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AA0D91"/>
          <w:sz w:val="21"/>
          <w:szCs w:val="21"/>
        </w:rPr>
        <w:t>import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sys</w:t>
      </w:r>
    </w:p>
    <w:p w14:paraId="3B1DE1CD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AA0D91"/>
          <w:sz w:val="21"/>
          <w:szCs w:val="21"/>
        </w:rPr>
        <w:t>import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math</w:t>
      </w:r>
    </w:p>
    <w:p w14:paraId="046C5636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4B33F5D6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7400"/>
          <w:sz w:val="21"/>
          <w:szCs w:val="21"/>
        </w:rPr>
        <w:t># class doubledic:</w:t>
      </w:r>
    </w:p>
    <w:p w14:paraId="236AF0A1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7400"/>
          <w:sz w:val="21"/>
          <w:szCs w:val="21"/>
        </w:rPr>
        <w:t># def __init__(self,place,quant):</w:t>
      </w:r>
    </w:p>
    <w:p w14:paraId="589E1AD1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7400"/>
          <w:sz w:val="21"/>
          <w:szCs w:val="21"/>
        </w:rPr>
        <w:t># self.place = place</w:t>
      </w:r>
    </w:p>
    <w:p w14:paraId="4477A4F5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7400"/>
          <w:sz w:val="21"/>
          <w:szCs w:val="21"/>
        </w:rPr>
        <w:t># self.quant = quant</w:t>
      </w:r>
    </w:p>
    <w:p w14:paraId="4ADCD545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14EE83E6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AA0D91"/>
          <w:sz w:val="21"/>
          <w:szCs w:val="21"/>
        </w:rPr>
        <w:t>try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:</w:t>
      </w:r>
    </w:p>
    <w:p w14:paraId="1D46BB24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genelist = sys.argv[</w:t>
      </w:r>
      <w:r w:rsidRPr="00BA09F1">
        <w:rPr>
          <w:rFonts w:asciiTheme="minorHAnsi" w:hAnsiTheme="minorHAnsi" w:cs="Menlo"/>
          <w:color w:val="1C00CF"/>
          <w:sz w:val="21"/>
          <w:szCs w:val="21"/>
        </w:rPr>
        <w:t>1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]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e.g. test_chr1</w:t>
      </w:r>
    </w:p>
    <w:p w14:paraId="3D860A7A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chromname = sys.argv[2]</w:t>
      </w:r>
    </w:p>
    <w:p w14:paraId="5A4CBF36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bedfile = sys.argv[</w:t>
      </w:r>
      <w:r w:rsidRPr="00BA09F1">
        <w:rPr>
          <w:rFonts w:asciiTheme="minorHAnsi" w:hAnsiTheme="minorHAnsi" w:cs="Menlo"/>
          <w:color w:val="1C00CF"/>
          <w:sz w:val="21"/>
          <w:szCs w:val="21"/>
        </w:rPr>
        <w:t>2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]</w:t>
      </w:r>
    </w:p>
    <w:p w14:paraId="4D50731A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225C8949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AA0D91"/>
          <w:sz w:val="21"/>
          <w:szCs w:val="21"/>
        </w:rPr>
        <w:t>except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:</w:t>
      </w:r>
    </w:p>
    <w:p w14:paraId="530B6B04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(</w:t>
      </w:r>
      <w:r w:rsidRPr="00BA09F1">
        <w:rPr>
          <w:rFonts w:asciiTheme="minorHAnsi" w:hAnsiTheme="minorHAnsi" w:cs="Menlo"/>
          <w:color w:val="C41A16"/>
          <w:sz w:val="21"/>
          <w:szCs w:val="21"/>
        </w:rPr>
        <w:t>"======================================================================="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)</w:t>
      </w:r>
    </w:p>
    <w:p w14:paraId="78156CD0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(</w:t>
      </w:r>
      <w:r w:rsidRPr="00BA09F1">
        <w:rPr>
          <w:rFonts w:asciiTheme="minorHAnsi" w:hAnsiTheme="minorHAnsi" w:cs="Menlo"/>
          <w:color w:val="C41A16"/>
          <w:sz w:val="21"/>
          <w:szCs w:val="21"/>
        </w:rPr>
        <w:t>"                      This is for making matrix column                 "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)</w:t>
      </w:r>
    </w:p>
    <w:p w14:paraId="68FC6B22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(</w:t>
      </w:r>
      <w:r w:rsidRPr="00BA09F1">
        <w:rPr>
          <w:rFonts w:asciiTheme="minorHAnsi" w:hAnsiTheme="minorHAnsi" w:cs="Menlo"/>
          <w:color w:val="C41A16"/>
          <w:sz w:val="21"/>
          <w:szCs w:val="21"/>
        </w:rPr>
        <w:t>"  Usage gene_infor.py gene_listfile(str)  bed_file(str) &gt; informatrix  "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)</w:t>
      </w:r>
    </w:p>
    <w:p w14:paraId="36A6F60E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(</w:t>
      </w:r>
      <w:r w:rsidRPr="00BA09F1">
        <w:rPr>
          <w:rFonts w:asciiTheme="minorHAnsi" w:hAnsiTheme="minorHAnsi" w:cs="Menlo"/>
          <w:color w:val="C41A16"/>
          <w:sz w:val="21"/>
          <w:szCs w:val="21"/>
        </w:rPr>
        <w:t>"======================================================================="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)</w:t>
      </w:r>
    </w:p>
    <w:p w14:paraId="3E3A56D8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exit()</w:t>
      </w:r>
    </w:p>
    <w:p w14:paraId="5F227B8D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48EABD51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lastRenderedPageBreak/>
        <w:t>genequant = {}</w:t>
      </w:r>
    </w:p>
    <w:p w14:paraId="706DB83F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>genechrom = {}</w:t>
      </w:r>
    </w:p>
    <w:p w14:paraId="3C423156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>genestart1 = {}</w:t>
      </w:r>
    </w:p>
    <w:p w14:paraId="526B922C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>geneend1 = {}</w:t>
      </w:r>
    </w:p>
    <w:p w14:paraId="03D38B56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>genestart2 = {}</w:t>
      </w:r>
    </w:p>
    <w:p w14:paraId="6595248D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>geneend2 = {}</w:t>
      </w:r>
    </w:p>
    <w:p w14:paraId="25A82BE9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>num = {}</w:t>
      </w:r>
    </w:p>
    <w:p w14:paraId="3FA958B2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5EBC7057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>finput = open(genelist).read().splitlines()</w:t>
      </w:r>
    </w:p>
    <w:p w14:paraId="7E2EA4F9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>genebed = open(bedfile).read().splitlines()</w:t>
      </w:r>
    </w:p>
    <w:p w14:paraId="5E7BEFD2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53AC45CC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>file_finished = False</w:t>
      </w:r>
    </w:p>
    <w:p w14:paraId="12FE7C47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47F2691D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AA0D91"/>
          <w:sz w:val="21"/>
          <w:szCs w:val="21"/>
        </w:rPr>
        <w:t>while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True:</w:t>
      </w:r>
    </w:p>
    <w:p w14:paraId="39B755A7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if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file_finished:</w:t>
      </w:r>
    </w:p>
    <w:p w14:paraId="2A9683C4" w14:textId="1654BFAC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 w:hint="eastAsia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break</w:t>
      </w:r>
    </w:p>
    <w:p w14:paraId="6B49BBCF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for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line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in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finput:</w:t>
      </w:r>
    </w:p>
    <w:p w14:paraId="06B6EA97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print(line)</w:t>
      </w:r>
    </w:p>
    <w:p w14:paraId="32525608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geneid = line.split()</w:t>
      </w:r>
    </w:p>
    <w:p w14:paraId="1BBB4D12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for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strline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in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genebed:</w:t>
      </w:r>
    </w:p>
    <w:p w14:paraId="7B886F0C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chrom, left, right, gene_id, zero, plusorminus, left2, right2, zero2, number, hehe1, hehe2 = strline.split()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FPKM represents quantity</w:t>
      </w:r>
    </w:p>
    <w:p w14:paraId="3C191273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if housegene.has_key(gene_id):</w:t>
      </w:r>
    </w:p>
    <w:p w14:paraId="28E59F9E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genequant[gene_id] = float(FPKM)  # dict of housekeepping genes and quantities</w:t>
      </w:r>
    </w:p>
    <w:p w14:paraId="0C294213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genechrom[gene_id] = chrom</w:t>
      </w:r>
    </w:p>
    <w:p w14:paraId="25D885EE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genestart1[gene_id] = left</w:t>
      </w:r>
    </w:p>
    <w:p w14:paraId="7E96C9AF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geneend1[gene_id] = right</w:t>
      </w:r>
    </w:p>
    <w:p w14:paraId="79C430B0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genestart2[gene_id] = left2</w:t>
      </w:r>
    </w:p>
    <w:p w14:paraId="768CC25A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geneend2[gene_id] = right2</w:t>
      </w:r>
    </w:p>
    <w:p w14:paraId="1108DEA0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num[gene_id] = number</w:t>
      </w:r>
    </w:p>
    <w:p w14:paraId="1C515135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</w:p>
    <w:p w14:paraId="76A510C1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sort the house keepping gene dict by position</w:t>
      </w:r>
    </w:p>
    <w:p w14:paraId="3580A64A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sorted(housegene.items(), lambda x, y: cmp(x[1], y[1]))</w:t>
      </w:r>
    </w:p>
    <w:p w14:paraId="23782732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print(housegene)</w:t>
      </w:r>
    </w:p>
    <w:p w14:paraId="5384797C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print(genequant)</w:t>
      </w:r>
    </w:p>
    <w:p w14:paraId="1C357F76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for gene in housegene.keys(): #erase later?</w:t>
      </w:r>
    </w:p>
    <w:p w14:paraId="4B679D8B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    (gene)</w:t>
      </w:r>
    </w:p>
    <w:p w14:paraId="6113C8DE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print(housegene)</w:t>
      </w:r>
    </w:p>
    <w:p w14:paraId="4F0DD1A7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007400"/>
          <w:sz w:val="21"/>
          <w:szCs w:val="21"/>
        </w:rPr>
        <w:t># print(be</w:t>
      </w:r>
    </w:p>
    <w:p w14:paraId="6030C7D0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for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gene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in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gene_id:</w:t>
      </w:r>
    </w:p>
    <w:p w14:paraId="4A6E4FBA" w14:textId="77777777" w:rsidR="00AF7287" w:rsidRPr="00BA09F1" w:rsidRDefault="00AF7287" w:rsidP="00AF7287">
      <w:pPr>
        <w:tabs>
          <w:tab w:val="left" w:pos="529"/>
        </w:tabs>
        <w:autoSpaceDE w:val="0"/>
        <w:autoSpaceDN w:val="0"/>
        <w:adjustRightInd w:val="0"/>
        <w:rPr>
          <w:rFonts w:asciiTheme="minorHAnsi" w:hAnsiTheme="minorHAnsi" w:cs="Menlo"/>
          <w:color w:val="000000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print</w:t>
      </w:r>
      <w:r w:rsidRPr="00BA09F1">
        <w:rPr>
          <w:rFonts w:asciiTheme="minorHAnsi" w:hAnsiTheme="minorHAnsi" w:cs="Menlo"/>
          <w:color w:val="000000"/>
          <w:sz w:val="21"/>
          <w:szCs w:val="21"/>
        </w:rPr>
        <w:t>(genequant[gene],genechrom[gene_id],genestart1[gene_id],geneend1[gene_id],genestart2[gene_id],geneend2[gene_id],num[gene_id])</w:t>
      </w:r>
    </w:p>
    <w:p w14:paraId="0B5BF9F8" w14:textId="04F57242" w:rsidR="00030BDA" w:rsidRPr="00BA09F1" w:rsidRDefault="00AF7287" w:rsidP="00AF7287">
      <w:pPr>
        <w:rPr>
          <w:rFonts w:asciiTheme="minorHAnsi" w:hAnsiTheme="minorHAnsi"/>
          <w:sz w:val="21"/>
          <w:szCs w:val="21"/>
        </w:rPr>
      </w:pPr>
      <w:r w:rsidRPr="00BA09F1">
        <w:rPr>
          <w:rFonts w:asciiTheme="minorHAnsi" w:hAnsiTheme="minorHAnsi" w:cs="Menlo"/>
          <w:color w:val="000000"/>
          <w:sz w:val="21"/>
          <w:szCs w:val="21"/>
        </w:rPr>
        <w:t xml:space="preserve">    </w:t>
      </w:r>
      <w:r w:rsidRPr="00BA09F1">
        <w:rPr>
          <w:rFonts w:asciiTheme="minorHAnsi" w:hAnsiTheme="minorHAnsi" w:cs="Menlo"/>
          <w:color w:val="AA0D91"/>
          <w:sz w:val="21"/>
          <w:szCs w:val="21"/>
        </w:rPr>
        <w:t>break</w:t>
      </w:r>
    </w:p>
    <w:p w14:paraId="62915C9C" w14:textId="77777777" w:rsidR="00030BDA" w:rsidRDefault="00030BDA">
      <w:pPr>
        <w:rPr>
          <w:rFonts w:ascii="宋体"/>
        </w:rPr>
      </w:pPr>
      <w:bookmarkStart w:id="15" w:name="_GoBack"/>
      <w:bookmarkEnd w:id="15"/>
    </w:p>
    <w:p w14:paraId="7D9AAB61" w14:textId="77777777" w:rsidR="00030BDA" w:rsidRDefault="00030BDA">
      <w:pPr>
        <w:jc w:val="center"/>
        <w:rPr>
          <w:rFonts w:ascii="黑体" w:eastAsia="黑体"/>
        </w:rPr>
      </w:pPr>
      <w:r>
        <w:rPr>
          <w:rFonts w:ascii="黑体" w:eastAsia="黑体" w:hint="eastAsia"/>
        </w:rPr>
        <w:t>致谢</w:t>
      </w:r>
    </w:p>
    <w:p w14:paraId="31AD98DB" w14:textId="77777777" w:rsidR="00030BDA" w:rsidRPr="005316CB" w:rsidRDefault="00E6098B" w:rsidP="005316CB">
      <w:pPr>
        <w:ind w:firstLine="480"/>
      </w:pPr>
      <w:r w:rsidRPr="00E6098B">
        <w:t>感谢</w:t>
      </w:r>
      <w:r>
        <w:t>高毅勤教授的亲切指点与教导，</w:t>
      </w:r>
      <w:r w:rsidR="002E0A25">
        <w:t>高老师的谆谆教导使我不仅在</w:t>
      </w:r>
      <w:r w:rsidR="002E0A25">
        <w:rPr>
          <w:rFonts w:hint="eastAsia"/>
        </w:rPr>
        <w:t>科学</w:t>
      </w:r>
      <w:r w:rsidR="002E0A25">
        <w:t>研究方面有了更</w:t>
      </w:r>
      <w:r w:rsidR="002E0A25">
        <w:rPr>
          <w:rFonts w:hint="eastAsia"/>
        </w:rPr>
        <w:t>多</w:t>
      </w:r>
      <w:r w:rsidR="002E0A25">
        <w:t>的了解和更加清晰的方向，</w:t>
      </w:r>
      <w:r w:rsidR="002E0A25">
        <w:rPr>
          <w:rFonts w:hint="eastAsia"/>
        </w:rPr>
        <w:t>也</w:t>
      </w:r>
      <w:r w:rsidR="002E0A25">
        <w:t>使我</w:t>
      </w:r>
      <w:r w:rsidR="002E0A25">
        <w:rPr>
          <w:rFonts w:hint="eastAsia"/>
        </w:rPr>
        <w:t>有了</w:t>
      </w:r>
      <w:r w:rsidR="002E0A25">
        <w:t>继续进行相关工作的决心与信心。</w:t>
      </w:r>
      <w:r>
        <w:rPr>
          <w:rFonts w:hint="eastAsia"/>
        </w:rPr>
        <w:t>感谢</w:t>
      </w:r>
      <w:r>
        <w:t>杨立江老师</w:t>
      </w:r>
      <w:r>
        <w:rPr>
          <w:rFonts w:hint="eastAsia"/>
        </w:rPr>
        <w:t>在</w:t>
      </w:r>
      <w:r>
        <w:t>学术和计算机方面的帮助，</w:t>
      </w:r>
      <w:r>
        <w:rPr>
          <w:rFonts w:hint="eastAsia"/>
        </w:rPr>
        <w:t>感谢</w:t>
      </w:r>
      <w:r>
        <w:t>同组的冯华杰老师、张玲师姐、</w:t>
      </w:r>
      <w:r w:rsidR="008306CF">
        <w:t>何智力师兄，</w:t>
      </w:r>
      <w:r w:rsidR="00251E57">
        <w:t>Manas</w:t>
      </w:r>
      <w:r w:rsidR="00251E57">
        <w:t>师兄、</w:t>
      </w:r>
      <w:r>
        <w:t>蔡肖夏师兄、</w:t>
      </w:r>
      <w:r>
        <w:rPr>
          <w:rFonts w:hint="eastAsia"/>
        </w:rPr>
        <w:t>刘思睿</w:t>
      </w:r>
      <w:r>
        <w:t>师姐、</w:t>
      </w:r>
      <w:r>
        <w:rPr>
          <w:rFonts w:hint="eastAsia"/>
        </w:rPr>
        <w:t>权慧</w:t>
      </w:r>
      <w:r>
        <w:t>师姐、杨颖师姐、</w:t>
      </w:r>
      <w:r>
        <w:rPr>
          <w:rFonts w:hint="eastAsia"/>
        </w:rPr>
        <w:t>雷耀坤</w:t>
      </w:r>
      <w:r>
        <w:t>师兄、</w:t>
      </w:r>
      <w:r w:rsidR="008611E8">
        <w:t>蔡志诚师兄、</w:t>
      </w:r>
      <w:r w:rsidR="00B1560D">
        <w:t>田昊师兄、</w:t>
      </w:r>
      <w:r w:rsidR="00B1560D">
        <w:rPr>
          <w:rFonts w:hint="eastAsia"/>
        </w:rPr>
        <w:t>周瑞</w:t>
      </w:r>
      <w:r w:rsidR="00B1560D">
        <w:t>师兄、</w:t>
      </w:r>
      <w:r w:rsidR="008611E8">
        <w:t>何玥颖师姐、</w:t>
      </w:r>
      <w:r w:rsidR="00D049D3">
        <w:t>戴恩临同学、</w:t>
      </w:r>
      <w:r w:rsidR="00D049D3">
        <w:rPr>
          <w:rFonts w:hint="eastAsia"/>
        </w:rPr>
        <w:t>夏义杰同学</w:t>
      </w:r>
      <w:r w:rsidR="00D049D3">
        <w:t>、</w:t>
      </w:r>
      <w:r w:rsidR="00FD7183">
        <w:t>乔卓然同学、</w:t>
      </w:r>
      <w:r w:rsidR="00834072">
        <w:t>黄渝鹏同学、</w:t>
      </w:r>
      <w:r w:rsidR="00D049D3">
        <w:t>昌珺涵师弟</w:t>
      </w:r>
      <w:r w:rsidR="005316CB">
        <w:t>。</w:t>
      </w:r>
      <w:r w:rsidR="005316CB">
        <w:rPr>
          <w:rFonts w:hint="eastAsia"/>
        </w:rPr>
        <w:t>他们从</w:t>
      </w:r>
      <w:r w:rsidR="005316CB">
        <w:t>细节技</w:t>
      </w:r>
      <w:r w:rsidR="005316CB">
        <w:rPr>
          <w:rFonts w:hint="eastAsia"/>
        </w:rPr>
        <w:t>术</w:t>
      </w:r>
      <w:r w:rsidR="005316CB">
        <w:t>、</w:t>
      </w:r>
      <w:r w:rsidR="005316CB">
        <w:rPr>
          <w:rFonts w:hint="eastAsia"/>
        </w:rPr>
        <w:t>基础知识</w:t>
      </w:r>
      <w:r w:rsidR="005316CB">
        <w:t>、</w:t>
      </w:r>
      <w:r w:rsidR="005316CB">
        <w:rPr>
          <w:rFonts w:hint="eastAsia"/>
        </w:rPr>
        <w:t>基本</w:t>
      </w:r>
      <w:r w:rsidR="005316CB">
        <w:t>技能等各方各面都给予了我许多帮助，</w:t>
      </w:r>
      <w:r w:rsidR="005316CB">
        <w:rPr>
          <w:rFonts w:hint="eastAsia"/>
        </w:rPr>
        <w:t>与他们</w:t>
      </w:r>
      <w:r w:rsidR="005316CB">
        <w:t>的交流与讨论使我受益匪浅。</w:t>
      </w:r>
    </w:p>
    <w:p w14:paraId="6BCDE3B2" w14:textId="77777777" w:rsidR="00030BDA" w:rsidRDefault="00030BDA">
      <w:pPr>
        <w:rPr>
          <w:rFonts w:ascii="宋体"/>
        </w:rPr>
      </w:pPr>
    </w:p>
    <w:p w14:paraId="54A51135" w14:textId="77777777" w:rsidR="00030BDA" w:rsidRDefault="00030BDA">
      <w:pPr>
        <w:rPr>
          <w:rFonts w:ascii="宋体"/>
        </w:rPr>
      </w:pPr>
    </w:p>
    <w:p w14:paraId="5B920DAC" w14:textId="77777777" w:rsidR="00933B46" w:rsidRPr="008009F0" w:rsidRDefault="00B0421C" w:rsidP="008009F0">
      <w:pPr>
        <w:rPr>
          <w:rFonts w:ascii="黑体" w:eastAsia="黑体"/>
        </w:rPr>
      </w:pPr>
      <w:r>
        <w:rPr>
          <w:rFonts w:ascii="黑体" w:eastAsia="黑体" w:hint="eastAsia"/>
        </w:rPr>
        <w:t>参考文献</w:t>
      </w:r>
    </w:p>
    <w:p w14:paraId="014BB1CB" w14:textId="77777777" w:rsidR="00545197" w:rsidRPr="00545197" w:rsidRDefault="00933B46" w:rsidP="00545197">
      <w:pPr>
        <w:pStyle w:val="EndNoteBibliography"/>
        <w:rPr>
          <w:noProof/>
        </w:rPr>
      </w:pPr>
      <w:r>
        <w:rPr>
          <w:rFonts w:ascii="宋体"/>
        </w:rPr>
        <w:fldChar w:fldCharType="begin"/>
      </w:r>
      <w:r>
        <w:rPr>
          <w:rFonts w:ascii="宋体"/>
        </w:rPr>
        <w:instrText xml:space="preserve"> ADDIN EN.REFLIST </w:instrText>
      </w:r>
      <w:r>
        <w:rPr>
          <w:rFonts w:ascii="宋体"/>
        </w:rPr>
        <w:fldChar w:fldCharType="separate"/>
      </w:r>
      <w:r w:rsidR="00545197" w:rsidRPr="00545197">
        <w:rPr>
          <w:noProof/>
        </w:rPr>
        <w:t>1.</w:t>
      </w:r>
      <w:r w:rsidR="00545197" w:rsidRPr="00545197">
        <w:rPr>
          <w:noProof/>
        </w:rPr>
        <w:tab/>
        <w:t xml:space="preserve">Watson, J. D.; Crick, F. H., Molecular structure of nucleic acids. </w:t>
      </w:r>
      <w:r w:rsidR="00545197" w:rsidRPr="00545197">
        <w:rPr>
          <w:i/>
          <w:noProof/>
        </w:rPr>
        <w:t xml:space="preserve">Nature </w:t>
      </w:r>
      <w:r w:rsidR="00545197" w:rsidRPr="00545197">
        <w:rPr>
          <w:b/>
          <w:noProof/>
        </w:rPr>
        <w:t>1953,</w:t>
      </w:r>
      <w:r w:rsidR="00545197" w:rsidRPr="00545197">
        <w:rPr>
          <w:noProof/>
        </w:rPr>
        <w:t xml:space="preserve"> </w:t>
      </w:r>
      <w:r w:rsidR="00545197" w:rsidRPr="00545197">
        <w:rPr>
          <w:i/>
          <w:noProof/>
        </w:rPr>
        <w:t>171</w:t>
      </w:r>
      <w:r w:rsidR="00545197" w:rsidRPr="00545197">
        <w:rPr>
          <w:noProof/>
        </w:rPr>
        <w:t xml:space="preserve"> (4356), 737-738.</w:t>
      </w:r>
    </w:p>
    <w:p w14:paraId="5571B882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2.</w:t>
      </w:r>
      <w:r w:rsidRPr="00545197">
        <w:rPr>
          <w:noProof/>
        </w:rPr>
        <w:tab/>
        <w:t xml:space="preserve">Crick, F., Central Dogma of Molecular Biology. </w:t>
      </w:r>
      <w:r w:rsidRPr="00545197">
        <w:rPr>
          <w:i/>
          <w:noProof/>
        </w:rPr>
        <w:t xml:space="preserve">Nature </w:t>
      </w:r>
      <w:r w:rsidRPr="00545197">
        <w:rPr>
          <w:b/>
          <w:noProof/>
        </w:rPr>
        <w:t>1970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227</w:t>
      </w:r>
      <w:r w:rsidRPr="00545197">
        <w:rPr>
          <w:noProof/>
        </w:rPr>
        <w:t>, 561.</w:t>
      </w:r>
    </w:p>
    <w:p w14:paraId="7C3C0A22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3.</w:t>
      </w:r>
      <w:r w:rsidRPr="00545197">
        <w:rPr>
          <w:noProof/>
        </w:rPr>
        <w:tab/>
        <w:t xml:space="preserve">Consortium, E. P., Identification and analysis of functional elements in 1% of the human genome by the ENCODE pilot project. </w:t>
      </w:r>
      <w:r w:rsidRPr="00545197">
        <w:rPr>
          <w:i/>
          <w:noProof/>
        </w:rPr>
        <w:t xml:space="preserve">Nature </w:t>
      </w:r>
      <w:r w:rsidRPr="00545197">
        <w:rPr>
          <w:b/>
          <w:noProof/>
        </w:rPr>
        <w:t>2007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447</w:t>
      </w:r>
      <w:r w:rsidRPr="00545197">
        <w:rPr>
          <w:noProof/>
        </w:rPr>
        <w:t xml:space="preserve"> (7146), 799.</w:t>
      </w:r>
    </w:p>
    <w:p w14:paraId="51A2B496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4.</w:t>
      </w:r>
      <w:r w:rsidRPr="00545197">
        <w:rPr>
          <w:noProof/>
        </w:rPr>
        <w:tab/>
        <w:t xml:space="preserve">Öst, A.; Lempradl, A.; Casas, E.; Weigert, M.; Tiko, T.; Deniz, M.; Pantano, L.; Boenisch, U.; Itskov, P. M.; Stoeckius, M., Paternal diet defines offspring chromatin state and intergenerational obesity. </w:t>
      </w:r>
      <w:r w:rsidRPr="00545197">
        <w:rPr>
          <w:i/>
          <w:noProof/>
        </w:rPr>
        <w:t xml:space="preserve">Cell </w:t>
      </w:r>
      <w:r w:rsidRPr="00545197">
        <w:rPr>
          <w:b/>
          <w:noProof/>
        </w:rPr>
        <w:t>2014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159</w:t>
      </w:r>
      <w:r w:rsidRPr="00545197">
        <w:rPr>
          <w:noProof/>
        </w:rPr>
        <w:t xml:space="preserve"> (6), 1352-1364.</w:t>
      </w:r>
    </w:p>
    <w:p w14:paraId="3818F16A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5.</w:t>
      </w:r>
      <w:r w:rsidRPr="00545197">
        <w:rPr>
          <w:noProof/>
        </w:rPr>
        <w:tab/>
        <w:t xml:space="preserve">Pennisi, E., ENCODE Project Writes Eulogy for Junk DNA. </w:t>
      </w:r>
      <w:r w:rsidRPr="00545197">
        <w:rPr>
          <w:i/>
          <w:noProof/>
        </w:rPr>
        <w:t xml:space="preserve">Science </w:t>
      </w:r>
      <w:r w:rsidRPr="00545197">
        <w:rPr>
          <w:b/>
          <w:noProof/>
        </w:rPr>
        <w:t>2012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337</w:t>
      </w:r>
      <w:r w:rsidRPr="00545197">
        <w:rPr>
          <w:noProof/>
        </w:rPr>
        <w:t xml:space="preserve"> (6099), 1159-1161.</w:t>
      </w:r>
    </w:p>
    <w:p w14:paraId="67445418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6.</w:t>
      </w:r>
      <w:r w:rsidRPr="00545197">
        <w:rPr>
          <w:noProof/>
        </w:rPr>
        <w:tab/>
        <w:t xml:space="preserve">Mizuguchi, T.; Fudenberg, G.; Mehta, S.; Belton, J.-M.; Taneja, N.; Folco, H. D.; FitzGerald, P.; Dekker, J.; Mirny, L.; Barrowman, J., Cohesin-dependent globules and heterochromatin shape 3D genome architecture in S. pombe. </w:t>
      </w:r>
      <w:r w:rsidRPr="00545197">
        <w:rPr>
          <w:i/>
          <w:noProof/>
        </w:rPr>
        <w:t xml:space="preserve">Nature </w:t>
      </w:r>
      <w:r w:rsidRPr="00545197">
        <w:rPr>
          <w:b/>
          <w:noProof/>
        </w:rPr>
        <w:t>2014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516</w:t>
      </w:r>
      <w:r w:rsidRPr="00545197">
        <w:rPr>
          <w:noProof/>
        </w:rPr>
        <w:t xml:space="preserve"> (7531), 432.</w:t>
      </w:r>
    </w:p>
    <w:p w14:paraId="42B133BB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7.</w:t>
      </w:r>
      <w:r w:rsidRPr="00545197">
        <w:rPr>
          <w:noProof/>
        </w:rPr>
        <w:tab/>
        <w:t xml:space="preserve">Costantini, M.; Cammarano, R.; Bernardi, G., The evolution of isochore patterns in vertebrate genomes. </w:t>
      </w:r>
      <w:r w:rsidRPr="00545197">
        <w:rPr>
          <w:i/>
          <w:noProof/>
        </w:rPr>
        <w:t xml:space="preserve">BMC genomics </w:t>
      </w:r>
      <w:r w:rsidRPr="00545197">
        <w:rPr>
          <w:b/>
          <w:noProof/>
        </w:rPr>
        <w:t>2009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10</w:t>
      </w:r>
      <w:r w:rsidRPr="00545197">
        <w:rPr>
          <w:noProof/>
        </w:rPr>
        <w:t xml:space="preserve"> (1), 146.</w:t>
      </w:r>
    </w:p>
    <w:p w14:paraId="43F18D9D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8.</w:t>
      </w:r>
      <w:r w:rsidRPr="00545197">
        <w:rPr>
          <w:noProof/>
        </w:rPr>
        <w:tab/>
        <w:t xml:space="preserve">Bernardi, G.; Olofsson, B.; Filipski, J.; Zerial, M.; Salinas, J.; Cuny, G.; Meunier-Rotival, M.; Rodier, F., The mosaic genome of warm-blooded vertebrates. </w:t>
      </w:r>
      <w:r w:rsidRPr="00545197">
        <w:rPr>
          <w:i/>
          <w:noProof/>
        </w:rPr>
        <w:t xml:space="preserve">Science </w:t>
      </w:r>
      <w:r w:rsidRPr="00545197">
        <w:rPr>
          <w:b/>
          <w:noProof/>
        </w:rPr>
        <w:t>1985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228</w:t>
      </w:r>
      <w:r w:rsidRPr="00545197">
        <w:rPr>
          <w:noProof/>
        </w:rPr>
        <w:t xml:space="preserve"> (4702), 953-958.</w:t>
      </w:r>
    </w:p>
    <w:p w14:paraId="7FCBC5E9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9.</w:t>
      </w:r>
      <w:r w:rsidRPr="00545197">
        <w:rPr>
          <w:noProof/>
        </w:rPr>
        <w:tab/>
        <w:t xml:space="preserve">Lieberman-Aiden, E.; Van Berkum, N. L.; Williams, L.; Imakaev, M.; Ragoczy, T.; Telling, A.; Amit, I.; Lajoie, B. R.; Sabo, P. J.; Dorschner, M. O., Comprehensive mapping of long-range interactions reveals folding principles of the human genome. </w:t>
      </w:r>
      <w:r w:rsidRPr="00545197">
        <w:rPr>
          <w:i/>
          <w:noProof/>
        </w:rPr>
        <w:t xml:space="preserve">Science </w:t>
      </w:r>
      <w:r w:rsidRPr="00545197">
        <w:rPr>
          <w:b/>
          <w:noProof/>
        </w:rPr>
        <w:t>2009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326</w:t>
      </w:r>
      <w:r w:rsidRPr="00545197">
        <w:rPr>
          <w:noProof/>
        </w:rPr>
        <w:t xml:space="preserve"> (5950), 289-293.</w:t>
      </w:r>
    </w:p>
    <w:p w14:paraId="5CB70F05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10.</w:t>
      </w:r>
      <w:r w:rsidRPr="00545197">
        <w:rPr>
          <w:noProof/>
        </w:rPr>
        <w:tab/>
        <w:t xml:space="preserve">Jabbari, K.; Bernardi, G., An isochore framework underlies chromatin architecture. </w:t>
      </w:r>
      <w:r w:rsidRPr="00545197">
        <w:rPr>
          <w:i/>
          <w:noProof/>
        </w:rPr>
        <w:t xml:space="preserve">PloS one </w:t>
      </w:r>
      <w:r w:rsidRPr="00545197">
        <w:rPr>
          <w:b/>
          <w:noProof/>
        </w:rPr>
        <w:t>2017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12</w:t>
      </w:r>
      <w:r w:rsidRPr="00545197">
        <w:rPr>
          <w:noProof/>
        </w:rPr>
        <w:t xml:space="preserve"> (1), e0168023.</w:t>
      </w:r>
    </w:p>
    <w:p w14:paraId="226D93EA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11.</w:t>
      </w:r>
      <w:r w:rsidRPr="00545197">
        <w:rPr>
          <w:noProof/>
        </w:rPr>
        <w:tab/>
        <w:t xml:space="preserve">Saxonov, S.; Berg, P.; Brutlag, D. L., A genome-wide analysis of CpG dinucleotides in the human genome distinguishes two distinct classes of promoters. </w:t>
      </w:r>
      <w:r w:rsidRPr="00545197">
        <w:rPr>
          <w:i/>
          <w:noProof/>
        </w:rPr>
        <w:t xml:space="preserve">Proceedings of the National Academy of Sciences </w:t>
      </w:r>
      <w:r w:rsidRPr="00545197">
        <w:rPr>
          <w:b/>
          <w:noProof/>
        </w:rPr>
        <w:t>2006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103</w:t>
      </w:r>
      <w:r w:rsidRPr="00545197">
        <w:rPr>
          <w:noProof/>
        </w:rPr>
        <w:t xml:space="preserve"> (5), 1412-1417.</w:t>
      </w:r>
    </w:p>
    <w:p w14:paraId="30D2BB2C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12.</w:t>
      </w:r>
      <w:r w:rsidRPr="00545197">
        <w:rPr>
          <w:noProof/>
        </w:rPr>
        <w:tab/>
        <w:t xml:space="preserve">Jones, P. A.; Takai, D., The role of DNA methylation in mammalian epigenetics. </w:t>
      </w:r>
      <w:r w:rsidRPr="00545197">
        <w:rPr>
          <w:i/>
          <w:noProof/>
        </w:rPr>
        <w:t xml:space="preserve">Science </w:t>
      </w:r>
      <w:r w:rsidRPr="00545197">
        <w:rPr>
          <w:b/>
          <w:noProof/>
        </w:rPr>
        <w:t>2001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293</w:t>
      </w:r>
      <w:r w:rsidRPr="00545197">
        <w:rPr>
          <w:noProof/>
        </w:rPr>
        <w:t xml:space="preserve"> (5532), 1068-1070.</w:t>
      </w:r>
    </w:p>
    <w:p w14:paraId="3DFB7B55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lastRenderedPageBreak/>
        <w:t>13.</w:t>
      </w:r>
      <w:r w:rsidRPr="00545197">
        <w:rPr>
          <w:noProof/>
        </w:rPr>
        <w:tab/>
        <w:t xml:space="preserve">Hanahan, D.; Weinberg, R. A., Hallmarks of cancer: the next generation. </w:t>
      </w:r>
      <w:r w:rsidRPr="00545197">
        <w:rPr>
          <w:i/>
          <w:noProof/>
        </w:rPr>
        <w:t xml:space="preserve">cell </w:t>
      </w:r>
      <w:r w:rsidRPr="00545197">
        <w:rPr>
          <w:b/>
          <w:noProof/>
        </w:rPr>
        <w:t>2011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144</w:t>
      </w:r>
      <w:r w:rsidRPr="00545197">
        <w:rPr>
          <w:noProof/>
        </w:rPr>
        <w:t xml:space="preserve"> (5), 646-674.</w:t>
      </w:r>
    </w:p>
    <w:p w14:paraId="19943E6E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14.</w:t>
      </w:r>
      <w:r w:rsidRPr="00545197">
        <w:rPr>
          <w:noProof/>
        </w:rPr>
        <w:tab/>
        <w:t xml:space="preserve">Liu, S.; Zhang, L.; Quan, H.; Tian, H.; Meng, L.; Yang, L.; Feng, H.; Gao, Y. Q., From 1D sequence to 3D chromatin dynamics and cellular functions: a phase separation perspective. </w:t>
      </w:r>
      <w:r w:rsidRPr="00545197">
        <w:rPr>
          <w:i/>
          <w:noProof/>
        </w:rPr>
        <w:t xml:space="preserve">bioRxiv </w:t>
      </w:r>
      <w:r w:rsidRPr="00545197">
        <w:rPr>
          <w:b/>
          <w:noProof/>
        </w:rPr>
        <w:t>2018</w:t>
      </w:r>
      <w:r w:rsidRPr="00545197">
        <w:rPr>
          <w:noProof/>
        </w:rPr>
        <w:t>, 255174.</w:t>
      </w:r>
    </w:p>
    <w:p w14:paraId="16EFCC6B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15.</w:t>
      </w:r>
      <w:r w:rsidRPr="00545197">
        <w:rPr>
          <w:noProof/>
        </w:rPr>
        <w:tab/>
        <w:t xml:space="preserve">Li, W., The study of correlation structures of DNA sequences: a critical review. </w:t>
      </w:r>
      <w:r w:rsidRPr="00545197">
        <w:rPr>
          <w:i/>
          <w:noProof/>
        </w:rPr>
        <w:t xml:space="preserve">Computers &amp; chemistry </w:t>
      </w:r>
      <w:r w:rsidRPr="00545197">
        <w:rPr>
          <w:b/>
          <w:noProof/>
        </w:rPr>
        <w:t>1997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21</w:t>
      </w:r>
      <w:r w:rsidRPr="00545197">
        <w:rPr>
          <w:noProof/>
        </w:rPr>
        <w:t xml:space="preserve"> (4), 257-271.</w:t>
      </w:r>
    </w:p>
    <w:p w14:paraId="3D14E215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16.</w:t>
      </w:r>
      <w:r w:rsidRPr="00545197">
        <w:rPr>
          <w:noProof/>
        </w:rPr>
        <w:tab/>
        <w:t xml:space="preserve">Audit, B.; Thermes, C.; Vaillant, C.; d'Aubenton-Carafa, Y.; Muzy, J.-F.; Arneodo, A., Long-range correlations in genomic DNA: a signature of the nucleosomal structure. </w:t>
      </w:r>
      <w:r w:rsidRPr="00545197">
        <w:rPr>
          <w:i/>
          <w:noProof/>
        </w:rPr>
        <w:t xml:space="preserve">Physical Review Letters </w:t>
      </w:r>
      <w:r w:rsidRPr="00545197">
        <w:rPr>
          <w:b/>
          <w:noProof/>
        </w:rPr>
        <w:t>2001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86</w:t>
      </w:r>
      <w:r w:rsidRPr="00545197">
        <w:rPr>
          <w:noProof/>
        </w:rPr>
        <w:t xml:space="preserve"> (11), 2471.</w:t>
      </w:r>
    </w:p>
    <w:p w14:paraId="414AA676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17.</w:t>
      </w:r>
      <w:r w:rsidRPr="00545197">
        <w:rPr>
          <w:noProof/>
        </w:rPr>
        <w:tab/>
        <w:t xml:space="preserve">Zhang, L.; Xie, W. J.; Liu, S.; Meng, L.; Gu, C.; Gao, Y. Q., DNA Methylation Landscape Reflects the Spatial Organization of Chromatin in Different Cells. </w:t>
      </w:r>
      <w:r w:rsidRPr="00545197">
        <w:rPr>
          <w:i/>
          <w:noProof/>
        </w:rPr>
        <w:t xml:space="preserve">Biophysical journal </w:t>
      </w:r>
      <w:r w:rsidRPr="00545197">
        <w:rPr>
          <w:b/>
          <w:noProof/>
        </w:rPr>
        <w:t>2017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113</w:t>
      </w:r>
      <w:r w:rsidRPr="00545197">
        <w:rPr>
          <w:noProof/>
        </w:rPr>
        <w:t xml:space="preserve"> (7), 1395-1404.</w:t>
      </w:r>
    </w:p>
    <w:p w14:paraId="37ED0BAD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18.</w:t>
      </w:r>
      <w:r w:rsidRPr="00545197">
        <w:rPr>
          <w:noProof/>
        </w:rPr>
        <w:tab/>
        <w:t xml:space="preserve">Peters, R. H.; Peters, R. H., </w:t>
      </w:r>
      <w:r w:rsidRPr="00545197">
        <w:rPr>
          <w:i/>
          <w:noProof/>
        </w:rPr>
        <w:t>The ecological implications of body size</w:t>
      </w:r>
      <w:r w:rsidRPr="00545197">
        <w:rPr>
          <w:noProof/>
        </w:rPr>
        <w:t>. Cambridge University Press: 1986; Vol. 2.</w:t>
      </w:r>
    </w:p>
    <w:p w14:paraId="4E9ED12B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19.</w:t>
      </w:r>
      <w:r w:rsidRPr="00545197">
        <w:rPr>
          <w:noProof/>
        </w:rPr>
        <w:tab/>
        <w:t xml:space="preserve">Leike, A., Demonstration of the exponential decay law using beer froth. </w:t>
      </w:r>
      <w:r w:rsidRPr="00545197">
        <w:rPr>
          <w:i/>
          <w:noProof/>
        </w:rPr>
        <w:t xml:space="preserve">European Journal of Physics </w:t>
      </w:r>
      <w:r w:rsidRPr="00545197">
        <w:rPr>
          <w:b/>
          <w:noProof/>
        </w:rPr>
        <w:t>2001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23</w:t>
      </w:r>
      <w:r w:rsidRPr="00545197">
        <w:rPr>
          <w:noProof/>
        </w:rPr>
        <w:t xml:space="preserve"> (1), 21.</w:t>
      </w:r>
    </w:p>
    <w:p w14:paraId="389DD467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20.</w:t>
      </w:r>
      <w:r w:rsidRPr="00545197">
        <w:rPr>
          <w:noProof/>
        </w:rPr>
        <w:tab/>
        <w:t xml:space="preserve">Chandler, D., Interfaces and the driving force of hydrophobic assembly. </w:t>
      </w:r>
      <w:r w:rsidRPr="00545197">
        <w:rPr>
          <w:i/>
          <w:noProof/>
        </w:rPr>
        <w:t xml:space="preserve">Nature </w:t>
      </w:r>
      <w:r w:rsidRPr="00545197">
        <w:rPr>
          <w:b/>
          <w:noProof/>
        </w:rPr>
        <w:t>2005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437</w:t>
      </w:r>
      <w:r w:rsidRPr="00545197">
        <w:rPr>
          <w:noProof/>
        </w:rPr>
        <w:t xml:space="preserve"> (7059), 640.</w:t>
      </w:r>
    </w:p>
    <w:p w14:paraId="04CFCCD8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21.</w:t>
      </w:r>
      <w:r w:rsidRPr="00545197">
        <w:rPr>
          <w:noProof/>
        </w:rPr>
        <w:tab/>
        <w:t xml:space="preserve">Graf, W.; Porjé, I.; Allgoth, A.-M., Observations on the temperature of human liver parenchyma. </w:t>
      </w:r>
      <w:r w:rsidRPr="00545197">
        <w:rPr>
          <w:i/>
          <w:noProof/>
        </w:rPr>
        <w:t xml:space="preserve">Digestion </w:t>
      </w:r>
      <w:r w:rsidRPr="00545197">
        <w:rPr>
          <w:b/>
          <w:noProof/>
        </w:rPr>
        <w:t>1955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83</w:t>
      </w:r>
      <w:r w:rsidRPr="00545197">
        <w:rPr>
          <w:noProof/>
        </w:rPr>
        <w:t xml:space="preserve"> (4), 233-243.</w:t>
      </w:r>
    </w:p>
    <w:p w14:paraId="24FDD6A0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rFonts w:hint="eastAsia"/>
          <w:noProof/>
        </w:rPr>
        <w:t>22.</w:t>
      </w:r>
      <w:r w:rsidRPr="00545197">
        <w:rPr>
          <w:rFonts w:hint="eastAsia"/>
          <w:noProof/>
        </w:rPr>
        <w:tab/>
        <w:t>Xiao, H.; Run, X.; Cao, X.; Su, Y.; Sun, Z.; Tian, C.; Sun, S.; Liang, Z., Temperature control can abolish anesthesia</w:t>
      </w:r>
      <w:r w:rsidRPr="00545197">
        <w:rPr>
          <w:rFonts w:hint="eastAsia"/>
          <w:noProof/>
        </w:rPr>
        <w:t>‐</w:t>
      </w:r>
      <w:r w:rsidRPr="00545197">
        <w:rPr>
          <w:rFonts w:hint="eastAsia"/>
          <w:noProof/>
        </w:rPr>
        <w:t>induced tau hyperphosphorylation and partly reverse anesthesia</w:t>
      </w:r>
      <w:r w:rsidRPr="00545197">
        <w:rPr>
          <w:rFonts w:hint="eastAsia"/>
          <w:noProof/>
        </w:rPr>
        <w:t>‐</w:t>
      </w:r>
      <w:r w:rsidRPr="00545197">
        <w:rPr>
          <w:rFonts w:hint="eastAsia"/>
          <w:noProof/>
        </w:rPr>
        <w:t>induced cognitive impairment</w:t>
      </w:r>
      <w:r w:rsidRPr="00545197">
        <w:rPr>
          <w:noProof/>
        </w:rPr>
        <w:t xml:space="preserve"> in old mice. </w:t>
      </w:r>
      <w:r w:rsidRPr="00545197">
        <w:rPr>
          <w:i/>
          <w:noProof/>
        </w:rPr>
        <w:t xml:space="preserve">Psychiatry and clinical neurosciences </w:t>
      </w:r>
      <w:r w:rsidRPr="00545197">
        <w:rPr>
          <w:b/>
          <w:noProof/>
        </w:rPr>
        <w:t>2013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67</w:t>
      </w:r>
      <w:r w:rsidRPr="00545197">
        <w:rPr>
          <w:noProof/>
        </w:rPr>
        <w:t xml:space="preserve"> (7), 493-500.</w:t>
      </w:r>
    </w:p>
    <w:p w14:paraId="6210956E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23.</w:t>
      </w:r>
      <w:r w:rsidRPr="00545197">
        <w:rPr>
          <w:noProof/>
        </w:rPr>
        <w:tab/>
        <w:t xml:space="preserve">Zanobetti, A.; O'neill, M. S.; Gronlund, C. J.; Schwartz, J. D., Summer temperature variability and long-term survival among elderly people with chronic disease. </w:t>
      </w:r>
      <w:r w:rsidRPr="00545197">
        <w:rPr>
          <w:i/>
          <w:noProof/>
        </w:rPr>
        <w:t xml:space="preserve">Proceedings of the National Academy of Sciences </w:t>
      </w:r>
      <w:r w:rsidRPr="00545197">
        <w:rPr>
          <w:b/>
          <w:noProof/>
        </w:rPr>
        <w:t>2012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109</w:t>
      </w:r>
      <w:r w:rsidRPr="00545197">
        <w:rPr>
          <w:noProof/>
        </w:rPr>
        <w:t xml:space="preserve"> (17), 6608-6613.</w:t>
      </w:r>
    </w:p>
    <w:p w14:paraId="3A20A97F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24.</w:t>
      </w:r>
      <w:r w:rsidRPr="00545197">
        <w:rPr>
          <w:noProof/>
        </w:rPr>
        <w:tab/>
        <w:t xml:space="preserve">Shlens, J., A tutorial on principal component analysis. </w:t>
      </w:r>
      <w:r w:rsidRPr="00545197">
        <w:rPr>
          <w:i/>
          <w:noProof/>
        </w:rPr>
        <w:t xml:space="preserve">arXiv preprint arXiv:1404.1100 </w:t>
      </w:r>
      <w:r w:rsidRPr="00545197">
        <w:rPr>
          <w:b/>
          <w:noProof/>
        </w:rPr>
        <w:t>2014</w:t>
      </w:r>
      <w:r w:rsidRPr="00545197">
        <w:rPr>
          <w:noProof/>
        </w:rPr>
        <w:t>.</w:t>
      </w:r>
    </w:p>
    <w:p w14:paraId="05E1F5AA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25.</w:t>
      </w:r>
      <w:r w:rsidRPr="00545197">
        <w:rPr>
          <w:noProof/>
        </w:rPr>
        <w:tab/>
        <w:t xml:space="preserve">Team, R. C., R: A language and environment for statistical computing. </w:t>
      </w:r>
      <w:r w:rsidRPr="00545197">
        <w:rPr>
          <w:b/>
          <w:noProof/>
        </w:rPr>
        <w:t>2013</w:t>
      </w:r>
      <w:r w:rsidRPr="00545197">
        <w:rPr>
          <w:noProof/>
        </w:rPr>
        <w:t>.</w:t>
      </w:r>
    </w:p>
    <w:p w14:paraId="327516DF" w14:textId="77777777" w:rsidR="00545197" w:rsidRPr="00545197" w:rsidRDefault="00545197" w:rsidP="00545197">
      <w:pPr>
        <w:pStyle w:val="EndNoteBibliography"/>
        <w:rPr>
          <w:noProof/>
        </w:rPr>
      </w:pPr>
      <w:r w:rsidRPr="00545197">
        <w:rPr>
          <w:noProof/>
        </w:rPr>
        <w:t>26.</w:t>
      </w:r>
      <w:r w:rsidRPr="00545197">
        <w:rPr>
          <w:noProof/>
        </w:rPr>
        <w:tab/>
        <w:t xml:space="preserve">Coulondre, C.; Miller, J. H.; Farabaugh, P. J.; Gilbert, W., Molecular basis of base substitution hotspots in Escherichia coli. </w:t>
      </w:r>
      <w:r w:rsidRPr="00545197">
        <w:rPr>
          <w:i/>
          <w:noProof/>
        </w:rPr>
        <w:t xml:space="preserve">Nature </w:t>
      </w:r>
      <w:r w:rsidRPr="00545197">
        <w:rPr>
          <w:b/>
          <w:noProof/>
        </w:rPr>
        <w:t>1978,</w:t>
      </w:r>
      <w:r w:rsidRPr="00545197">
        <w:rPr>
          <w:noProof/>
        </w:rPr>
        <w:t xml:space="preserve"> </w:t>
      </w:r>
      <w:r w:rsidRPr="00545197">
        <w:rPr>
          <w:i/>
          <w:noProof/>
        </w:rPr>
        <w:t>274</w:t>
      </w:r>
      <w:r w:rsidRPr="00545197">
        <w:rPr>
          <w:noProof/>
        </w:rPr>
        <w:t xml:space="preserve"> (5673), 775.</w:t>
      </w:r>
    </w:p>
    <w:p w14:paraId="7920C489" w14:textId="2A71E0B2" w:rsidR="008009F0" w:rsidRDefault="00933B46" w:rsidP="00300C63">
      <w:pPr>
        <w:rPr>
          <w:rFonts w:ascii="宋体"/>
        </w:rPr>
      </w:pPr>
      <w:r>
        <w:rPr>
          <w:rFonts w:ascii="宋体"/>
        </w:rPr>
        <w:fldChar w:fldCharType="end"/>
      </w:r>
    </w:p>
    <w:p w14:paraId="78CC6622" w14:textId="77777777" w:rsidR="008009F0" w:rsidRDefault="008009F0" w:rsidP="00300C63">
      <w:pPr>
        <w:rPr>
          <w:rFonts w:ascii="宋体"/>
        </w:rPr>
      </w:pPr>
    </w:p>
    <w:p w14:paraId="122993DB" w14:textId="77777777" w:rsidR="000F71CA" w:rsidRDefault="000F71CA" w:rsidP="00300C63">
      <w:pPr>
        <w:rPr>
          <w:rFonts w:ascii="宋体"/>
        </w:rPr>
      </w:pPr>
    </w:p>
    <w:p w14:paraId="6019EF08" w14:textId="77777777" w:rsidR="000F71CA" w:rsidRDefault="000F71CA" w:rsidP="00300C63">
      <w:pPr>
        <w:rPr>
          <w:rFonts w:ascii="宋体"/>
        </w:rPr>
      </w:pPr>
    </w:p>
    <w:p w14:paraId="54772128" w14:textId="77777777" w:rsidR="008009F0" w:rsidRDefault="008009F0" w:rsidP="008009F0">
      <w:pPr>
        <w:rPr>
          <w:rFonts w:ascii="宋体"/>
        </w:rPr>
      </w:pPr>
      <w:r>
        <w:rPr>
          <w:rFonts w:ascii="黑体" w:eastAsia="黑体" w:hint="eastAsia"/>
        </w:rPr>
        <w:t>作者简介：</w:t>
      </w:r>
    </w:p>
    <w:p w14:paraId="793FF0A4" w14:textId="77777777" w:rsidR="008009F0" w:rsidRPr="00495D3E" w:rsidRDefault="008009F0" w:rsidP="008009F0">
      <w:pPr>
        <w:ind w:firstLineChars="200" w:firstLine="480"/>
        <w:rPr>
          <w:rFonts w:ascii="宋体"/>
        </w:rPr>
      </w:pPr>
      <w:r w:rsidRPr="00495D3E">
        <w:rPr>
          <w:rFonts w:ascii="宋体"/>
        </w:rPr>
        <w:t>黑白</w:t>
      </w:r>
      <w:r w:rsidRPr="00495D3E">
        <w:rPr>
          <w:rFonts w:ascii="宋体" w:hint="eastAsia"/>
        </w:rPr>
        <w:t>，</w:t>
      </w:r>
      <w:r w:rsidRPr="00495D3E">
        <w:rPr>
          <w:rFonts w:ascii="宋体"/>
        </w:rPr>
        <w:t>女</w:t>
      </w:r>
      <w:r w:rsidRPr="00495D3E">
        <w:rPr>
          <w:rFonts w:ascii="宋体" w:hint="eastAsia"/>
        </w:rPr>
        <w:t>，</w:t>
      </w:r>
      <w:r>
        <w:rPr>
          <w:rFonts w:ascii="宋体"/>
        </w:rPr>
        <w:t>1997</w:t>
      </w:r>
      <w:r>
        <w:rPr>
          <w:rFonts w:ascii="宋体" w:hint="eastAsia"/>
        </w:rPr>
        <w:t>年10月出生于山东省，2015年从山东省</w:t>
      </w:r>
      <w:r>
        <w:rPr>
          <w:rFonts w:ascii="宋体"/>
        </w:rPr>
        <w:t>胶州市第一</w:t>
      </w:r>
      <w:r w:rsidRPr="00495D3E">
        <w:rPr>
          <w:rFonts w:ascii="宋体" w:hint="eastAsia"/>
        </w:rPr>
        <w:t>中学考入北京大学化学与分子工程学院（系）</w:t>
      </w:r>
      <w:r w:rsidRPr="00495D3E">
        <w:rPr>
          <w:rFonts w:ascii="宋体"/>
        </w:rPr>
        <w:t>化学专业</w:t>
      </w:r>
      <w:r w:rsidRPr="00495D3E">
        <w:rPr>
          <w:rFonts w:ascii="宋体" w:hint="eastAsia"/>
        </w:rPr>
        <w:t>，在校期间</w:t>
      </w:r>
      <w:r>
        <w:rPr>
          <w:rFonts w:ascii="宋体"/>
        </w:rPr>
        <w:t>积极参加志愿活动和学生社团工作，</w:t>
      </w:r>
      <w:r>
        <w:rPr>
          <w:rFonts w:ascii="宋体" w:hint="eastAsia"/>
        </w:rPr>
        <w:t>生活态度</w:t>
      </w:r>
      <w:r>
        <w:rPr>
          <w:rFonts w:ascii="宋体"/>
        </w:rPr>
        <w:t>热情乐观。</w:t>
      </w:r>
      <w:r>
        <w:rPr>
          <w:rFonts w:ascii="宋体" w:hint="eastAsia"/>
        </w:rPr>
        <w:t>学习</w:t>
      </w:r>
      <w:r>
        <w:rPr>
          <w:rFonts w:ascii="宋体"/>
        </w:rPr>
        <w:t>认真努力，</w:t>
      </w:r>
      <w:r>
        <w:rPr>
          <w:rFonts w:ascii="宋体" w:hint="eastAsia"/>
        </w:rPr>
        <w:t>涉猎</w:t>
      </w:r>
      <w:r>
        <w:rPr>
          <w:rFonts w:ascii="宋体"/>
        </w:rPr>
        <w:t>广泛。体育</w:t>
      </w:r>
      <w:r>
        <w:rPr>
          <w:rFonts w:ascii="宋体" w:hint="eastAsia"/>
        </w:rPr>
        <w:t>成绩</w:t>
      </w:r>
      <w:r>
        <w:rPr>
          <w:rFonts w:ascii="宋体"/>
        </w:rPr>
        <w:t>优良，</w:t>
      </w:r>
      <w:r>
        <w:rPr>
          <w:rFonts w:ascii="宋体" w:hint="eastAsia"/>
        </w:rPr>
        <w:t>并加入</w:t>
      </w:r>
      <w:r>
        <w:rPr>
          <w:rFonts w:ascii="宋体"/>
        </w:rPr>
        <w:t>学校业余田径队，</w:t>
      </w:r>
      <w:r>
        <w:rPr>
          <w:rFonts w:ascii="宋体" w:hint="eastAsia"/>
        </w:rPr>
        <w:t>多次</w:t>
      </w:r>
      <w:r>
        <w:rPr>
          <w:rFonts w:ascii="宋体"/>
        </w:rPr>
        <w:t>在校运动会</w:t>
      </w:r>
      <w:r>
        <w:rPr>
          <w:rFonts w:ascii="宋体" w:hint="eastAsia"/>
        </w:rPr>
        <w:t>中</w:t>
      </w:r>
      <w:r>
        <w:rPr>
          <w:rFonts w:ascii="宋体"/>
        </w:rPr>
        <w:t>取得名次。</w:t>
      </w:r>
    </w:p>
    <w:p w14:paraId="24FFC01C" w14:textId="77777777" w:rsidR="008009F0" w:rsidRDefault="008009F0" w:rsidP="008009F0">
      <w:pPr>
        <w:rPr>
          <w:rFonts w:ascii="宋体"/>
        </w:rPr>
      </w:pPr>
    </w:p>
    <w:p w14:paraId="0279C7D2" w14:textId="77777777" w:rsidR="008009F0" w:rsidRDefault="008009F0" w:rsidP="008009F0">
      <w:pPr>
        <w:rPr>
          <w:rFonts w:ascii="宋体"/>
        </w:rPr>
      </w:pPr>
    </w:p>
    <w:p w14:paraId="14F36802" w14:textId="77777777" w:rsidR="008009F0" w:rsidRDefault="008009F0" w:rsidP="008009F0">
      <w:pPr>
        <w:rPr>
          <w:rFonts w:ascii="黑体" w:eastAsia="黑体"/>
        </w:rPr>
      </w:pPr>
      <w:r>
        <w:rPr>
          <w:rFonts w:ascii="黑体" w:eastAsia="黑体" w:hint="eastAsia"/>
        </w:rPr>
        <w:lastRenderedPageBreak/>
        <w:t>感悟与寄语：</w:t>
      </w:r>
    </w:p>
    <w:p w14:paraId="58E9C85A" w14:textId="77777777" w:rsidR="008009F0" w:rsidRPr="00E10E85" w:rsidRDefault="008009F0" w:rsidP="008009F0">
      <w:pPr>
        <w:ind w:firstLine="425"/>
        <w:rPr>
          <w:rFonts w:ascii="宋体" w:hAnsi="宋体"/>
        </w:rPr>
      </w:pPr>
      <w:r>
        <w:rPr>
          <w:rFonts w:ascii="宋体"/>
        </w:rPr>
        <w:t>从</w:t>
      </w:r>
      <w:r>
        <w:rPr>
          <w:rFonts w:ascii="宋体" w:hint="eastAsia"/>
        </w:rPr>
        <w:t>大一</w:t>
      </w:r>
      <w:r>
        <w:rPr>
          <w:rFonts w:ascii="宋体"/>
        </w:rPr>
        <w:t>暑假开始听课题组组会，</w:t>
      </w:r>
      <w:r>
        <w:rPr>
          <w:rFonts w:ascii="宋体" w:hint="eastAsia"/>
        </w:rPr>
        <w:t>抱着</w:t>
      </w:r>
      <w:r>
        <w:rPr>
          <w:rFonts w:ascii="宋体"/>
        </w:rPr>
        <w:t>对材料和化学反应</w:t>
      </w:r>
      <w:r>
        <w:rPr>
          <w:rFonts w:ascii="宋体" w:hint="eastAsia"/>
        </w:rPr>
        <w:t>基本</w:t>
      </w:r>
      <w:r>
        <w:rPr>
          <w:rFonts w:ascii="宋体"/>
        </w:rPr>
        <w:t>和</w:t>
      </w:r>
      <w:r>
        <w:rPr>
          <w:rFonts w:ascii="宋体" w:hint="eastAsia"/>
        </w:rPr>
        <w:t>统一的</w:t>
      </w:r>
      <w:r>
        <w:rPr>
          <w:rFonts w:ascii="宋体"/>
        </w:rPr>
        <w:t>理论的好奇，以及对化学理论雄起的信心，</w:t>
      </w:r>
      <w:r>
        <w:rPr>
          <w:rFonts w:ascii="宋体" w:hint="eastAsia"/>
        </w:rPr>
        <w:t>一心</w:t>
      </w:r>
      <w:r>
        <w:rPr>
          <w:rFonts w:ascii="宋体"/>
        </w:rPr>
        <w:t>想要做</w:t>
      </w:r>
      <w:r>
        <w:rPr>
          <w:rFonts w:ascii="宋体" w:hint="eastAsia"/>
        </w:rPr>
        <w:t>化学</w:t>
      </w:r>
      <w:r>
        <w:rPr>
          <w:rFonts w:ascii="宋体"/>
        </w:rPr>
        <w:t>理论计算</w:t>
      </w:r>
      <w:r w:rsidRPr="00E10E85">
        <w:rPr>
          <w:rFonts w:ascii="宋体" w:hAnsi="宋体"/>
        </w:rPr>
        <w:t>研究</w:t>
      </w:r>
      <w:r w:rsidRPr="00E10E85">
        <w:rPr>
          <w:rFonts w:ascii="宋体" w:hAnsi="宋体" w:hint="eastAsia"/>
        </w:rPr>
        <w:t>。但是</w:t>
      </w:r>
      <w:r w:rsidRPr="00E10E85">
        <w:rPr>
          <w:rFonts w:ascii="宋体" w:hAnsi="宋体"/>
        </w:rPr>
        <w:t>，</w:t>
      </w:r>
      <w:r w:rsidRPr="00E10E85">
        <w:rPr>
          <w:rFonts w:ascii="宋体" w:hAnsi="宋体" w:hint="eastAsia"/>
        </w:rPr>
        <w:t>偶然的</w:t>
      </w:r>
      <w:r w:rsidRPr="00E10E85">
        <w:rPr>
          <w:rFonts w:ascii="宋体" w:hAnsi="宋体"/>
        </w:rPr>
        <w:t>机会</w:t>
      </w:r>
      <w:r>
        <w:rPr>
          <w:rFonts w:ascii="宋体" w:hAnsi="宋体"/>
        </w:rPr>
        <w:t>接触到</w:t>
      </w:r>
      <w:r>
        <w:rPr>
          <w:rFonts w:ascii="宋体" w:hAnsi="宋体" w:hint="eastAsia"/>
        </w:rPr>
        <w:t>高毅勤</w:t>
      </w:r>
      <w:r>
        <w:rPr>
          <w:rFonts w:ascii="宋体" w:hAnsi="宋体"/>
        </w:rPr>
        <w:t>老师课题</w:t>
      </w:r>
      <w:r>
        <w:rPr>
          <w:rFonts w:ascii="宋体" w:hAnsi="宋体" w:hint="eastAsia"/>
        </w:rPr>
        <w:t>组</w:t>
      </w:r>
      <w:r>
        <w:rPr>
          <w:rFonts w:ascii="宋体" w:hAnsi="宋体"/>
        </w:rPr>
        <w:t>极富吸引力的生物相关的</w:t>
      </w:r>
      <w:r>
        <w:rPr>
          <w:rFonts w:ascii="宋体" w:hAnsi="宋体" w:hint="eastAsia"/>
        </w:rPr>
        <w:t>理论</w:t>
      </w:r>
      <w:r>
        <w:rPr>
          <w:rFonts w:ascii="宋体" w:hAnsi="宋体"/>
        </w:rPr>
        <w:t>计算课题，打开了新世界的大门，对于人类、</w:t>
      </w:r>
      <w:r>
        <w:rPr>
          <w:rFonts w:ascii="宋体" w:hAnsi="宋体" w:hint="eastAsia"/>
        </w:rPr>
        <w:t>生命</w:t>
      </w:r>
      <w:r>
        <w:rPr>
          <w:rFonts w:ascii="宋体" w:hAnsi="宋体"/>
        </w:rPr>
        <w:t>、</w:t>
      </w:r>
      <w:r>
        <w:rPr>
          <w:rFonts w:ascii="宋体" w:hAnsi="宋体" w:hint="eastAsia"/>
        </w:rPr>
        <w:t>疾病</w:t>
      </w:r>
      <w:r>
        <w:rPr>
          <w:rFonts w:ascii="宋体" w:hAnsi="宋体"/>
        </w:rPr>
        <w:t>本身</w:t>
      </w:r>
      <w:r>
        <w:rPr>
          <w:rFonts w:ascii="宋体" w:hAnsi="宋体" w:hint="eastAsia"/>
        </w:rPr>
        <w:t>息息相关</w:t>
      </w:r>
      <w:r>
        <w:rPr>
          <w:rFonts w:ascii="宋体" w:hAnsi="宋体"/>
        </w:rPr>
        <w:t>的理论计算工作产生了兴趣，</w:t>
      </w:r>
      <w:r>
        <w:rPr>
          <w:rFonts w:ascii="宋体" w:hAnsi="宋体" w:hint="eastAsia"/>
        </w:rPr>
        <w:t>并选择</w:t>
      </w:r>
      <w:r>
        <w:rPr>
          <w:rFonts w:ascii="宋体" w:hAnsi="宋体"/>
        </w:rPr>
        <w:t>了相关的</w:t>
      </w:r>
      <w:r>
        <w:rPr>
          <w:rFonts w:ascii="宋体" w:hAnsi="宋体" w:hint="eastAsia"/>
        </w:rPr>
        <w:t>项目</w:t>
      </w:r>
      <w:r>
        <w:rPr>
          <w:rFonts w:ascii="宋体" w:hAnsi="宋体"/>
        </w:rPr>
        <w:t>作为本研课题。</w:t>
      </w:r>
      <w:r>
        <w:rPr>
          <w:rFonts w:ascii="宋体" w:hAnsi="宋体" w:hint="eastAsia"/>
        </w:rPr>
        <w:t>在</w:t>
      </w:r>
      <w:r>
        <w:rPr>
          <w:rFonts w:ascii="宋体" w:hAnsi="宋体"/>
        </w:rPr>
        <w:t>这个过程中，</w:t>
      </w:r>
      <w:r>
        <w:rPr>
          <w:rFonts w:ascii="宋体" w:hAnsi="宋体" w:hint="eastAsia"/>
        </w:rPr>
        <w:t>我</w:t>
      </w:r>
      <w:r>
        <w:rPr>
          <w:rFonts w:ascii="宋体" w:hAnsi="宋体"/>
        </w:rPr>
        <w:t>对这一领域有了</w:t>
      </w:r>
      <w:r>
        <w:rPr>
          <w:rFonts w:ascii="宋体" w:hAnsi="宋体" w:hint="eastAsia"/>
        </w:rPr>
        <w:t>更多</w:t>
      </w:r>
      <w:r>
        <w:rPr>
          <w:rFonts w:ascii="宋体" w:hAnsi="宋体"/>
        </w:rPr>
        <w:t>的了解，体会到了很多科研的困难与乐趣。非常感谢这些美好的经历，</w:t>
      </w:r>
      <w:r>
        <w:rPr>
          <w:rFonts w:ascii="宋体" w:hAnsi="宋体" w:hint="eastAsia"/>
        </w:rPr>
        <w:t>让我</w:t>
      </w:r>
      <w:r>
        <w:rPr>
          <w:rFonts w:ascii="宋体" w:hAnsi="宋体"/>
        </w:rPr>
        <w:t>能够在未来</w:t>
      </w:r>
      <w:r>
        <w:rPr>
          <w:rFonts w:ascii="宋体" w:hAnsi="宋体" w:hint="eastAsia"/>
        </w:rPr>
        <w:t>有</w:t>
      </w:r>
      <w:r>
        <w:rPr>
          <w:rFonts w:ascii="宋体" w:hAnsi="宋体"/>
        </w:rPr>
        <w:t>更加清晰的目标和更加坚定的决心。</w:t>
      </w:r>
    </w:p>
    <w:p w14:paraId="1BB81B4F" w14:textId="77777777" w:rsidR="008009F0" w:rsidRDefault="008009F0" w:rsidP="008009F0">
      <w:pPr>
        <w:rPr>
          <w:rFonts w:ascii="黑体" w:eastAsia="黑体"/>
        </w:rPr>
      </w:pPr>
    </w:p>
    <w:p w14:paraId="00FC6DC9" w14:textId="77777777" w:rsidR="008009F0" w:rsidRDefault="008009F0" w:rsidP="008009F0">
      <w:pPr>
        <w:rPr>
          <w:rFonts w:ascii="黑体" w:eastAsia="黑体"/>
        </w:rPr>
      </w:pPr>
    </w:p>
    <w:p w14:paraId="6F0C6174" w14:textId="77777777" w:rsidR="008009F0" w:rsidRDefault="008009F0" w:rsidP="008009F0">
      <w:pPr>
        <w:rPr>
          <w:rFonts w:ascii="宋体"/>
        </w:rPr>
      </w:pPr>
      <w:r>
        <w:rPr>
          <w:rFonts w:ascii="黑体" w:eastAsia="黑体" w:hint="eastAsia"/>
        </w:rPr>
        <w:t>指导教师简介：</w:t>
      </w:r>
    </w:p>
    <w:p w14:paraId="3840B1C7" w14:textId="107A4286" w:rsidR="008009F0" w:rsidRPr="00C20631" w:rsidRDefault="008009F0" w:rsidP="00300C63">
      <w:pPr>
        <w:rPr>
          <w:rFonts w:ascii="宋体" w:hAnsi="宋体"/>
        </w:rPr>
      </w:pPr>
      <w:r>
        <w:rPr>
          <w:rFonts w:ascii="宋体" w:hint="eastAsia"/>
        </w:rPr>
        <w:t xml:space="preserve">    </w:t>
      </w:r>
      <w:r>
        <w:rPr>
          <w:rFonts w:ascii="黑体" w:hint="eastAsia"/>
        </w:rPr>
        <w:t>高毅勤，</w:t>
      </w:r>
      <w:r>
        <w:rPr>
          <w:rFonts w:ascii="宋体" w:hint="eastAsia"/>
        </w:rPr>
        <w:t>男，教授。</w:t>
      </w:r>
      <w:r w:rsidRPr="00B3672A">
        <w:rPr>
          <w:rFonts w:ascii="宋体" w:hAnsi="宋体" w:hint="eastAsia"/>
        </w:rPr>
        <w:t>主要学术经历</w:t>
      </w:r>
      <w:r w:rsidRPr="00B3672A">
        <w:rPr>
          <w:rFonts w:ascii="宋体" w:hAnsi="宋体"/>
        </w:rPr>
        <w:t>：</w:t>
      </w:r>
      <w:r>
        <w:rPr>
          <w:rFonts w:ascii="宋体" w:hAnsi="宋体" w:hint="eastAsia"/>
        </w:rPr>
        <w:t>1993</w:t>
      </w:r>
      <w:r>
        <w:rPr>
          <w:rFonts w:ascii="宋体" w:hAnsi="宋体"/>
        </w:rPr>
        <w:t xml:space="preserve"> </w:t>
      </w:r>
      <w:r>
        <w:rPr>
          <w:rFonts w:ascii="宋体" w:hAnsi="宋体" w:hint="eastAsia"/>
        </w:rPr>
        <w:t>四川大学化学系学士</w:t>
      </w:r>
      <w:r>
        <w:rPr>
          <w:rFonts w:ascii="宋体" w:hAnsi="宋体"/>
        </w:rPr>
        <w:t xml:space="preserve">学位；1996 </w:t>
      </w:r>
      <w:r w:rsidRPr="00B3672A">
        <w:rPr>
          <w:rFonts w:ascii="宋体" w:hAnsi="宋体" w:hint="eastAsia"/>
        </w:rPr>
        <w:t>中国科学院化学研究所化学</w:t>
      </w:r>
      <w:r>
        <w:rPr>
          <w:rFonts w:ascii="宋体" w:hAnsi="宋体"/>
        </w:rPr>
        <w:t>硕士学位；</w:t>
      </w:r>
      <w:r w:rsidRPr="00B3672A">
        <w:rPr>
          <w:rFonts w:ascii="宋体" w:hAnsi="宋体" w:hint="eastAsia"/>
        </w:rPr>
        <w:t>2001</w:t>
      </w:r>
      <w:r>
        <w:rPr>
          <w:rFonts w:ascii="宋体" w:hAnsi="宋体" w:hint="eastAsia"/>
        </w:rPr>
        <w:t xml:space="preserve"> </w:t>
      </w:r>
      <w:r w:rsidRPr="00B3672A">
        <w:rPr>
          <w:rFonts w:ascii="宋体" w:hAnsi="宋体" w:hint="eastAsia"/>
        </w:rPr>
        <w:t>加州理工学院化学博士学位</w:t>
      </w:r>
      <w:r>
        <w:rPr>
          <w:rFonts w:ascii="宋体" w:hAnsi="宋体"/>
        </w:rPr>
        <w:t>；</w:t>
      </w:r>
      <w:r w:rsidRPr="00B3672A">
        <w:rPr>
          <w:rFonts w:ascii="宋体" w:hAnsi="宋体" w:hint="eastAsia"/>
        </w:rPr>
        <w:t>2001-2002</w:t>
      </w:r>
      <w:r>
        <w:rPr>
          <w:rFonts w:ascii="宋体" w:hAnsi="宋体"/>
        </w:rPr>
        <w:t xml:space="preserve"> </w:t>
      </w:r>
      <w:r w:rsidRPr="00B3672A">
        <w:rPr>
          <w:rFonts w:ascii="宋体" w:hAnsi="宋体" w:hint="eastAsia"/>
        </w:rPr>
        <w:t>加州理工学院博士后研究员</w:t>
      </w:r>
      <w:r>
        <w:rPr>
          <w:rFonts w:ascii="宋体" w:hAnsi="宋体"/>
        </w:rPr>
        <w:t>；</w:t>
      </w:r>
      <w:r w:rsidRPr="00B3672A">
        <w:rPr>
          <w:rFonts w:ascii="宋体" w:hAnsi="宋体" w:hint="eastAsia"/>
        </w:rPr>
        <w:t>2002-2004</w:t>
      </w:r>
      <w:r>
        <w:rPr>
          <w:rFonts w:ascii="宋体" w:hAnsi="宋体"/>
        </w:rPr>
        <w:t xml:space="preserve"> </w:t>
      </w:r>
      <w:r w:rsidRPr="00B3672A">
        <w:rPr>
          <w:rFonts w:ascii="宋体" w:hAnsi="宋体" w:hint="eastAsia"/>
        </w:rPr>
        <w:t>哈佛大学博士后研究员</w:t>
      </w:r>
      <w:r>
        <w:rPr>
          <w:rFonts w:ascii="宋体" w:hAnsi="宋体"/>
        </w:rPr>
        <w:t>；</w:t>
      </w:r>
      <w:r w:rsidRPr="00B3672A">
        <w:rPr>
          <w:rFonts w:ascii="宋体" w:hAnsi="宋体" w:hint="eastAsia"/>
        </w:rPr>
        <w:t>2005-2010</w:t>
      </w:r>
      <w:r>
        <w:rPr>
          <w:rFonts w:ascii="宋体" w:hAnsi="宋体"/>
        </w:rPr>
        <w:t xml:space="preserve"> </w:t>
      </w:r>
      <w:r w:rsidRPr="00B3672A">
        <w:rPr>
          <w:rFonts w:ascii="宋体" w:hAnsi="宋体" w:hint="eastAsia"/>
        </w:rPr>
        <w:t>德克萨斯A＆M大学化学系助理教授</w:t>
      </w:r>
      <w:r>
        <w:rPr>
          <w:rFonts w:ascii="宋体" w:hAnsi="宋体"/>
        </w:rPr>
        <w:t>；</w:t>
      </w:r>
      <w:r w:rsidRPr="00B3672A">
        <w:rPr>
          <w:rFonts w:ascii="宋体" w:hAnsi="宋体" w:hint="eastAsia"/>
        </w:rPr>
        <w:t>2010年至今</w:t>
      </w:r>
      <w:r>
        <w:rPr>
          <w:rFonts w:ascii="宋体" w:hAnsi="宋体"/>
        </w:rPr>
        <w:t xml:space="preserve"> </w:t>
      </w:r>
      <w:r w:rsidRPr="00B3672A">
        <w:rPr>
          <w:rFonts w:ascii="宋体" w:hAnsi="宋体" w:hint="eastAsia"/>
        </w:rPr>
        <w:t>北京大学化学与分子工程学院长江教授</w:t>
      </w:r>
      <w:r>
        <w:rPr>
          <w:rFonts w:ascii="宋体" w:hAnsi="宋体"/>
        </w:rPr>
        <w:t>；</w:t>
      </w:r>
      <w:r w:rsidRPr="00B3672A">
        <w:rPr>
          <w:rFonts w:ascii="宋体" w:hAnsi="宋体" w:hint="eastAsia"/>
        </w:rPr>
        <w:t>2013年至今</w:t>
      </w:r>
      <w:r>
        <w:rPr>
          <w:rFonts w:ascii="宋体" w:hAnsi="宋体"/>
        </w:rPr>
        <w:t xml:space="preserve"> </w:t>
      </w:r>
      <w:r w:rsidRPr="00B3672A">
        <w:rPr>
          <w:rFonts w:ascii="宋体" w:hAnsi="宋体" w:hint="eastAsia"/>
        </w:rPr>
        <w:t>北京大学BIOPIC首席研究员</w:t>
      </w:r>
      <w:r>
        <w:rPr>
          <w:rFonts w:ascii="宋体" w:hAnsi="宋体"/>
        </w:rPr>
        <w:t>；</w:t>
      </w:r>
      <w:r w:rsidRPr="00B3672A">
        <w:rPr>
          <w:rFonts w:ascii="宋体" w:hAnsi="宋体" w:hint="eastAsia"/>
        </w:rPr>
        <w:t>2015年至今</w:t>
      </w:r>
      <w:r>
        <w:rPr>
          <w:rFonts w:ascii="宋体" w:hAnsi="宋体"/>
        </w:rPr>
        <w:t xml:space="preserve"> </w:t>
      </w:r>
      <w:r w:rsidRPr="00B3672A">
        <w:rPr>
          <w:rFonts w:ascii="宋体" w:hAnsi="宋体" w:hint="eastAsia"/>
        </w:rPr>
        <w:t>北京大学化学与分子工程学院院长</w:t>
      </w:r>
      <w:r>
        <w:rPr>
          <w:rFonts w:ascii="宋体" w:hAnsi="宋体"/>
        </w:rPr>
        <w:t>。</w:t>
      </w:r>
      <w:r w:rsidRPr="00B3672A">
        <w:rPr>
          <w:rFonts w:ascii="宋体" w:hAnsi="宋体" w:hint="eastAsia"/>
        </w:rPr>
        <w:t>研究方向</w:t>
      </w:r>
      <w:r w:rsidRPr="00B3672A">
        <w:rPr>
          <w:rFonts w:ascii="宋体" w:hAnsi="宋体"/>
        </w:rPr>
        <w:t>：</w:t>
      </w:r>
      <w:r w:rsidRPr="00B3672A">
        <w:rPr>
          <w:rFonts w:ascii="宋体" w:hAnsi="宋体" w:hint="eastAsia"/>
        </w:rPr>
        <w:t>理论化学和计算化学、生物物理学。</w:t>
      </w:r>
    </w:p>
    <w:sectPr w:rsidR="008009F0" w:rsidRPr="00C20631" w:rsidSect="000E3141">
      <w:headerReference w:type="default" r:id="rId135"/>
      <w:footerReference w:type="even" r:id="rId136"/>
      <w:footerReference w:type="default" r:id="rId137"/>
      <w:pgSz w:w="11906" w:h="16838" w:code="9"/>
      <w:pgMar w:top="1440" w:right="1797" w:bottom="1440" w:left="1797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8BB2251" w14:textId="77777777" w:rsidR="002470A5" w:rsidRDefault="002470A5">
      <w:r>
        <w:separator/>
      </w:r>
    </w:p>
  </w:endnote>
  <w:endnote w:type="continuationSeparator" w:id="0">
    <w:p w14:paraId="14401CBF" w14:textId="77777777" w:rsidR="002470A5" w:rsidRDefault="002470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Menlo">
    <w:panose1 w:val="020B0609030804020204"/>
    <w:charset w:val="00"/>
    <w:family w:val="auto"/>
    <w:pitch w:val="variable"/>
    <w:sig w:usb0="E60022FF" w:usb1="D200F9FB" w:usb2="02000028" w:usb3="00000000" w:csb0="000001DF" w:csb1="00000000"/>
  </w:font>
  <w:font w:name="PingFang SC">
    <w:panose1 w:val="020B0400000000000000"/>
    <w:charset w:val="88"/>
    <w:family w:val="auto"/>
    <w:pitch w:val="variable"/>
    <w:sig w:usb0="A00002FF" w:usb1="7ACFFDFB" w:usb2="00000016" w:usb3="00000000" w:csb0="00100001" w:csb1="00000000"/>
  </w:font>
  <w:font w:name="黑体">
    <w:charset w:val="88"/>
    <w:family w:val="auto"/>
    <w:pitch w:val="variable"/>
    <w:sig w:usb0="800002BF" w:usb1="38CF7CFA" w:usb2="00000016" w:usb3="00000000" w:csb0="001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C48070" w14:textId="77777777" w:rsidR="008E44E2" w:rsidRDefault="008E44E2">
    <w:pPr>
      <w:pStyle w:val="a7"/>
      <w:framePr w:wrap="around" w:vAnchor="text" w:hAnchor="margin" w:xAlign="center" w:y="1"/>
      <w:rPr>
        <w:rStyle w:val="a9"/>
      </w:rPr>
    </w:pPr>
    <w:r>
      <w:rPr>
        <w:rStyle w:val="a9"/>
      </w:rPr>
      <w:fldChar w:fldCharType="begin"/>
    </w:r>
    <w:r>
      <w:rPr>
        <w:rStyle w:val="a9"/>
      </w:rPr>
      <w:instrText xml:space="preserve">PAGE  </w:instrText>
    </w:r>
    <w:r>
      <w:rPr>
        <w:rStyle w:val="a9"/>
      </w:rPr>
      <w:fldChar w:fldCharType="end"/>
    </w:r>
  </w:p>
  <w:p w14:paraId="29803137" w14:textId="77777777" w:rsidR="008E44E2" w:rsidRDefault="008E44E2">
    <w:pPr>
      <w:pStyle w:val="a7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CE12BDF" w14:textId="77777777" w:rsidR="008E44E2" w:rsidRDefault="008E44E2">
    <w:pPr>
      <w:pStyle w:val="a7"/>
      <w:jc w:val="center"/>
      <w:rPr>
        <w:color w:val="5B9BD5" w:themeColor="accent1"/>
      </w:rPr>
    </w:pPr>
    <w:r>
      <w:rPr>
        <w:color w:val="5B9BD5" w:themeColor="accent1"/>
        <w:lang w:val="zh-CN"/>
      </w:rPr>
      <w:t xml:space="preserve"> </w:t>
    </w:r>
    <w:r>
      <w:rPr>
        <w:color w:val="5B9BD5" w:themeColor="accent1"/>
      </w:rPr>
      <w:fldChar w:fldCharType="begin"/>
    </w:r>
    <w:r>
      <w:rPr>
        <w:color w:val="5B9BD5" w:themeColor="accent1"/>
      </w:rPr>
      <w:instrText>PAGE  \* Arabic  \* MERGEFORMAT</w:instrText>
    </w:r>
    <w:r>
      <w:rPr>
        <w:color w:val="5B9BD5" w:themeColor="accent1"/>
      </w:rPr>
      <w:fldChar w:fldCharType="separate"/>
    </w:r>
    <w:r w:rsidR="00BE3238" w:rsidRPr="00BE3238">
      <w:rPr>
        <w:noProof/>
        <w:color w:val="5B9BD5" w:themeColor="accent1"/>
        <w:lang w:val="zh-CN"/>
      </w:rPr>
      <w:t>32</w:t>
    </w:r>
    <w:r>
      <w:rPr>
        <w:color w:val="5B9BD5" w:themeColor="accent1"/>
      </w:rPr>
      <w:fldChar w:fldCharType="end"/>
    </w:r>
    <w:r>
      <w:rPr>
        <w:color w:val="5B9BD5" w:themeColor="accent1"/>
        <w:lang w:val="zh-CN"/>
      </w:rPr>
      <w:t xml:space="preserve"> / </w:t>
    </w:r>
    <w:r>
      <w:rPr>
        <w:color w:val="5B9BD5" w:themeColor="accent1"/>
      </w:rPr>
      <w:fldChar w:fldCharType="begin"/>
    </w:r>
    <w:r>
      <w:rPr>
        <w:color w:val="5B9BD5" w:themeColor="accent1"/>
      </w:rPr>
      <w:instrText>NUMPAGES  \* Arabic  \* MERGEFORMAT</w:instrText>
    </w:r>
    <w:r>
      <w:rPr>
        <w:color w:val="5B9BD5" w:themeColor="accent1"/>
      </w:rPr>
      <w:fldChar w:fldCharType="separate"/>
    </w:r>
    <w:r w:rsidR="00BE3238" w:rsidRPr="00BE3238">
      <w:rPr>
        <w:noProof/>
        <w:color w:val="5B9BD5" w:themeColor="accent1"/>
        <w:lang w:val="zh-CN"/>
      </w:rPr>
      <w:t>32</w:t>
    </w:r>
    <w:r>
      <w:rPr>
        <w:color w:val="5B9BD5" w:themeColor="accent1"/>
      </w:rPr>
      <w:fldChar w:fldCharType="end"/>
    </w:r>
  </w:p>
  <w:p w14:paraId="588F6670" w14:textId="77777777" w:rsidR="008E44E2" w:rsidRDefault="008E44E2">
    <w:pPr>
      <w:pStyle w:val="a7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9BEA74" w14:textId="77777777" w:rsidR="002470A5" w:rsidRDefault="002470A5">
      <w:r>
        <w:separator/>
      </w:r>
    </w:p>
  </w:footnote>
  <w:footnote w:type="continuationSeparator" w:id="0">
    <w:p w14:paraId="4AF4B0B0" w14:textId="77777777" w:rsidR="002470A5" w:rsidRDefault="002470A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911D42E" w14:textId="77777777" w:rsidR="008E44E2" w:rsidRDefault="008E44E2" w:rsidP="008F3980">
    <w:pPr>
      <w:pStyle w:val="a6"/>
      <w:jc w:val="both"/>
    </w:pPr>
    <w:r>
      <w:rPr>
        <w:rFonts w:hint="eastAsia"/>
      </w:rPr>
      <w:t>北京大学</w:t>
    </w:r>
    <w:r>
      <w:rPr>
        <w:rFonts w:hint="eastAsia"/>
      </w:rPr>
      <w:t>2017</w:t>
    </w:r>
    <w:r>
      <w:rPr>
        <w:rFonts w:hint="eastAsia"/>
      </w:rPr>
      <w:t>年</w:t>
    </w:r>
    <w:r>
      <w:t>北京市创新训练计划</w:t>
    </w:r>
    <w:r>
      <w:rPr>
        <w:rFonts w:hint="eastAsia"/>
      </w:rPr>
      <w:t>结题论文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4F60AA2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4BE11A3"/>
    <w:multiLevelType w:val="hybridMultilevel"/>
    <w:tmpl w:val="F80227CC"/>
    <w:lvl w:ilvl="0" w:tplc="E1145576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>
    <w:nsid w:val="0A0A4D05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3">
    <w:nsid w:val="0E26701E"/>
    <w:multiLevelType w:val="hybridMultilevel"/>
    <w:tmpl w:val="E4B0F966"/>
    <w:lvl w:ilvl="0" w:tplc="898412B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lowerLetter"/>
      <w:lvlText w:val="%5)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lowerLetter"/>
      <w:lvlText w:val="%8)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4">
    <w:nsid w:val="162B15A0"/>
    <w:multiLevelType w:val="hybridMultilevel"/>
    <w:tmpl w:val="42C2773E"/>
    <w:lvl w:ilvl="0" w:tplc="CF6CEE5E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lowerLetter"/>
      <w:lvlText w:val="%5)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lowerLetter"/>
      <w:lvlText w:val="%8)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5">
    <w:nsid w:val="1B1C2F1F"/>
    <w:multiLevelType w:val="hybridMultilevel"/>
    <w:tmpl w:val="8DDCC66C"/>
    <w:lvl w:ilvl="0" w:tplc="600C1994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>
    <w:nsid w:val="1D1618E0"/>
    <w:multiLevelType w:val="singleLevel"/>
    <w:tmpl w:val="0D140B10"/>
    <w:lvl w:ilvl="0">
      <w:start w:val="1"/>
      <w:numFmt w:val="decimalEnclosedCircle"/>
      <w:lvlText w:val="%1、"/>
      <w:lvlJc w:val="left"/>
      <w:pPr>
        <w:tabs>
          <w:tab w:val="num" w:pos="840"/>
        </w:tabs>
        <w:ind w:left="840" w:hanging="480"/>
      </w:pPr>
      <w:rPr>
        <w:rFonts w:hint="eastAsia"/>
      </w:rPr>
    </w:lvl>
  </w:abstractNum>
  <w:abstractNum w:abstractNumId="7">
    <w:nsid w:val="37A037AE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8">
    <w:nsid w:val="472060E5"/>
    <w:multiLevelType w:val="hybridMultilevel"/>
    <w:tmpl w:val="694E4D8A"/>
    <w:lvl w:ilvl="0" w:tplc="33C2F13E">
      <w:start w:val="1"/>
      <w:numFmt w:val="upperLetter"/>
      <w:lvlText w:val="%1.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>
    <w:nsid w:val="4DAA4AFC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0">
    <w:nsid w:val="51625C24"/>
    <w:multiLevelType w:val="hybridMultilevel"/>
    <w:tmpl w:val="86781208"/>
    <w:lvl w:ilvl="0" w:tplc="72C8D6A2">
      <w:start w:val="1"/>
      <w:numFmt w:val="decimal"/>
      <w:lvlText w:val="%1."/>
      <w:lvlJc w:val="left"/>
      <w:pPr>
        <w:ind w:left="840" w:hanging="360"/>
      </w:pPr>
      <w:rPr>
        <w:rFonts w:hint="eastAsia"/>
      </w:rPr>
    </w:lvl>
    <w:lvl w:ilvl="1" w:tplc="04090019">
      <w:start w:val="1"/>
      <w:numFmt w:val="lowerLetter"/>
      <w:lvlText w:val="%2)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lowerLetter"/>
      <w:lvlText w:val="%5)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lowerLetter"/>
      <w:lvlText w:val="%8)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1">
    <w:nsid w:val="57EF30B1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2">
    <w:nsid w:val="5B772067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3">
    <w:nsid w:val="658617B3"/>
    <w:multiLevelType w:val="hybridMultilevel"/>
    <w:tmpl w:val="0FB01AB6"/>
    <w:lvl w:ilvl="0" w:tplc="036A609E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lowerLetter"/>
      <w:lvlText w:val="%5)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lowerLetter"/>
      <w:lvlText w:val="%8)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4">
    <w:nsid w:val="66761529"/>
    <w:multiLevelType w:val="multilevel"/>
    <w:tmpl w:val="2A685B80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5">
    <w:nsid w:val="71866784"/>
    <w:multiLevelType w:val="hybridMultilevel"/>
    <w:tmpl w:val="F5D6CDC6"/>
    <w:lvl w:ilvl="0" w:tplc="CCE27A4A">
      <w:start w:val="1"/>
      <w:numFmt w:val="decimal"/>
      <w:lvlText w:val="%1."/>
      <w:lvlJc w:val="left"/>
      <w:pPr>
        <w:ind w:left="84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lowerLetter"/>
      <w:lvlText w:val="%5)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lowerLetter"/>
      <w:lvlText w:val="%8)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num w:numId="1">
    <w:abstractNumId w:val="6"/>
  </w:num>
  <w:num w:numId="2">
    <w:abstractNumId w:val="0"/>
  </w:num>
  <w:num w:numId="3">
    <w:abstractNumId w:val="10"/>
  </w:num>
  <w:num w:numId="4">
    <w:abstractNumId w:val="4"/>
  </w:num>
  <w:num w:numId="5">
    <w:abstractNumId w:val="15"/>
  </w:num>
  <w:num w:numId="6">
    <w:abstractNumId w:val="13"/>
  </w:num>
  <w:num w:numId="7">
    <w:abstractNumId w:val="3"/>
  </w:num>
  <w:num w:numId="8">
    <w:abstractNumId w:val="2"/>
  </w:num>
  <w:num w:numId="9">
    <w:abstractNumId w:val="11"/>
  </w:num>
  <w:num w:numId="10">
    <w:abstractNumId w:val="9"/>
  </w:num>
  <w:num w:numId="11">
    <w:abstractNumId w:val="14"/>
  </w:num>
  <w:num w:numId="12">
    <w:abstractNumId w:val="7"/>
  </w:num>
  <w:num w:numId="13">
    <w:abstractNumId w:val="12"/>
  </w:num>
  <w:num w:numId="14">
    <w:abstractNumId w:val="5"/>
  </w:num>
  <w:num w:numId="15">
    <w:abstractNumId w:val="8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5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tre9xz3st2r3ewdrrpvt5arvrzpe2x9pve&quot;&gt;My EndNote Library&lt;record-ids&gt;&lt;item&gt;1&lt;/item&gt;&lt;item&gt;2&lt;/item&gt;&lt;item&gt;3&lt;/item&gt;&lt;item&gt;4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C56184"/>
    <w:rsid w:val="00003EB8"/>
    <w:rsid w:val="000109EA"/>
    <w:rsid w:val="000151D2"/>
    <w:rsid w:val="00016E43"/>
    <w:rsid w:val="00017FB3"/>
    <w:rsid w:val="00026371"/>
    <w:rsid w:val="00030307"/>
    <w:rsid w:val="00030BDA"/>
    <w:rsid w:val="00032177"/>
    <w:rsid w:val="000338DC"/>
    <w:rsid w:val="00033B4B"/>
    <w:rsid w:val="000361CA"/>
    <w:rsid w:val="00037BA4"/>
    <w:rsid w:val="000416A9"/>
    <w:rsid w:val="0004183E"/>
    <w:rsid w:val="00043766"/>
    <w:rsid w:val="00044523"/>
    <w:rsid w:val="00046F1B"/>
    <w:rsid w:val="00047708"/>
    <w:rsid w:val="0005064A"/>
    <w:rsid w:val="00050A84"/>
    <w:rsid w:val="00051202"/>
    <w:rsid w:val="00052824"/>
    <w:rsid w:val="00052962"/>
    <w:rsid w:val="0005339B"/>
    <w:rsid w:val="00053FAA"/>
    <w:rsid w:val="0005621E"/>
    <w:rsid w:val="00056501"/>
    <w:rsid w:val="00057AD7"/>
    <w:rsid w:val="0006628B"/>
    <w:rsid w:val="00070666"/>
    <w:rsid w:val="000707A0"/>
    <w:rsid w:val="0007328A"/>
    <w:rsid w:val="000765E6"/>
    <w:rsid w:val="00081F2E"/>
    <w:rsid w:val="00082356"/>
    <w:rsid w:val="00086002"/>
    <w:rsid w:val="0008675B"/>
    <w:rsid w:val="000907DB"/>
    <w:rsid w:val="000908BD"/>
    <w:rsid w:val="00091C91"/>
    <w:rsid w:val="00091F20"/>
    <w:rsid w:val="00092107"/>
    <w:rsid w:val="000A3DA5"/>
    <w:rsid w:val="000A594C"/>
    <w:rsid w:val="000A61FE"/>
    <w:rsid w:val="000A74F3"/>
    <w:rsid w:val="000A75AB"/>
    <w:rsid w:val="000B1BB3"/>
    <w:rsid w:val="000B50F2"/>
    <w:rsid w:val="000B56C9"/>
    <w:rsid w:val="000B6244"/>
    <w:rsid w:val="000B78A7"/>
    <w:rsid w:val="000C1023"/>
    <w:rsid w:val="000C2A28"/>
    <w:rsid w:val="000C34AE"/>
    <w:rsid w:val="000C5DFC"/>
    <w:rsid w:val="000C65AE"/>
    <w:rsid w:val="000C76C1"/>
    <w:rsid w:val="000D39FD"/>
    <w:rsid w:val="000E0E8A"/>
    <w:rsid w:val="000E3141"/>
    <w:rsid w:val="000E393A"/>
    <w:rsid w:val="000E68B8"/>
    <w:rsid w:val="000E7668"/>
    <w:rsid w:val="000F0E95"/>
    <w:rsid w:val="000F16BF"/>
    <w:rsid w:val="000F30C6"/>
    <w:rsid w:val="000F71CA"/>
    <w:rsid w:val="00100B06"/>
    <w:rsid w:val="00101227"/>
    <w:rsid w:val="00101463"/>
    <w:rsid w:val="0010186D"/>
    <w:rsid w:val="001018C7"/>
    <w:rsid w:val="00103B25"/>
    <w:rsid w:val="00104474"/>
    <w:rsid w:val="00105CBC"/>
    <w:rsid w:val="0011380A"/>
    <w:rsid w:val="00114A60"/>
    <w:rsid w:val="00120C9F"/>
    <w:rsid w:val="00121B58"/>
    <w:rsid w:val="00122D01"/>
    <w:rsid w:val="0012452C"/>
    <w:rsid w:val="0012476A"/>
    <w:rsid w:val="0012578E"/>
    <w:rsid w:val="00126E58"/>
    <w:rsid w:val="0012704D"/>
    <w:rsid w:val="0012759C"/>
    <w:rsid w:val="00127736"/>
    <w:rsid w:val="0013096C"/>
    <w:rsid w:val="00130F52"/>
    <w:rsid w:val="00131B2F"/>
    <w:rsid w:val="00140462"/>
    <w:rsid w:val="00140915"/>
    <w:rsid w:val="001429DB"/>
    <w:rsid w:val="00142B3E"/>
    <w:rsid w:val="00144CAA"/>
    <w:rsid w:val="00151777"/>
    <w:rsid w:val="001528CC"/>
    <w:rsid w:val="00153CCB"/>
    <w:rsid w:val="001559EE"/>
    <w:rsid w:val="00157709"/>
    <w:rsid w:val="0016284C"/>
    <w:rsid w:val="001635DD"/>
    <w:rsid w:val="00165376"/>
    <w:rsid w:val="00167A3C"/>
    <w:rsid w:val="00167B7A"/>
    <w:rsid w:val="00167DAB"/>
    <w:rsid w:val="00170B79"/>
    <w:rsid w:val="001727B0"/>
    <w:rsid w:val="0017394F"/>
    <w:rsid w:val="001747FC"/>
    <w:rsid w:val="00176628"/>
    <w:rsid w:val="00180AC9"/>
    <w:rsid w:val="00180C57"/>
    <w:rsid w:val="00181B7B"/>
    <w:rsid w:val="00181EF6"/>
    <w:rsid w:val="00182E98"/>
    <w:rsid w:val="00182EC9"/>
    <w:rsid w:val="00184C67"/>
    <w:rsid w:val="00185B91"/>
    <w:rsid w:val="00185BC8"/>
    <w:rsid w:val="00186761"/>
    <w:rsid w:val="001871AC"/>
    <w:rsid w:val="00190F4E"/>
    <w:rsid w:val="00191340"/>
    <w:rsid w:val="00191896"/>
    <w:rsid w:val="001948BD"/>
    <w:rsid w:val="00194EFE"/>
    <w:rsid w:val="00195270"/>
    <w:rsid w:val="0019552E"/>
    <w:rsid w:val="0019758D"/>
    <w:rsid w:val="00197D7C"/>
    <w:rsid w:val="001A0810"/>
    <w:rsid w:val="001A28AC"/>
    <w:rsid w:val="001A2F3D"/>
    <w:rsid w:val="001A35AC"/>
    <w:rsid w:val="001A3DD9"/>
    <w:rsid w:val="001A580D"/>
    <w:rsid w:val="001A711B"/>
    <w:rsid w:val="001B15D5"/>
    <w:rsid w:val="001B18A5"/>
    <w:rsid w:val="001B34B9"/>
    <w:rsid w:val="001B3B58"/>
    <w:rsid w:val="001B4463"/>
    <w:rsid w:val="001B4D50"/>
    <w:rsid w:val="001C075A"/>
    <w:rsid w:val="001C30B7"/>
    <w:rsid w:val="001C435B"/>
    <w:rsid w:val="001C73D1"/>
    <w:rsid w:val="001C784D"/>
    <w:rsid w:val="001D08B3"/>
    <w:rsid w:val="001D24EC"/>
    <w:rsid w:val="001D4668"/>
    <w:rsid w:val="001D47BA"/>
    <w:rsid w:val="001D4C6B"/>
    <w:rsid w:val="001D52B1"/>
    <w:rsid w:val="001D622A"/>
    <w:rsid w:val="001D64A6"/>
    <w:rsid w:val="001D7A34"/>
    <w:rsid w:val="001E0BF8"/>
    <w:rsid w:val="001E0D08"/>
    <w:rsid w:val="001E1A51"/>
    <w:rsid w:val="001E2A92"/>
    <w:rsid w:val="001E5396"/>
    <w:rsid w:val="001E6472"/>
    <w:rsid w:val="001E6737"/>
    <w:rsid w:val="001E70CE"/>
    <w:rsid w:val="001E7F81"/>
    <w:rsid w:val="001F2001"/>
    <w:rsid w:val="001F209B"/>
    <w:rsid w:val="001F2362"/>
    <w:rsid w:val="001F2F9B"/>
    <w:rsid w:val="00201B3E"/>
    <w:rsid w:val="002026F9"/>
    <w:rsid w:val="00202AA7"/>
    <w:rsid w:val="00202E03"/>
    <w:rsid w:val="00206858"/>
    <w:rsid w:val="00211C73"/>
    <w:rsid w:val="0021268A"/>
    <w:rsid w:val="00212886"/>
    <w:rsid w:val="00213039"/>
    <w:rsid w:val="00213265"/>
    <w:rsid w:val="00217C8A"/>
    <w:rsid w:val="00220C03"/>
    <w:rsid w:val="0022203D"/>
    <w:rsid w:val="00222E1C"/>
    <w:rsid w:val="00224D08"/>
    <w:rsid w:val="00227561"/>
    <w:rsid w:val="002344FF"/>
    <w:rsid w:val="00235F97"/>
    <w:rsid w:val="00246ACA"/>
    <w:rsid w:val="002470A5"/>
    <w:rsid w:val="0024747B"/>
    <w:rsid w:val="00247FD0"/>
    <w:rsid w:val="00251E57"/>
    <w:rsid w:val="002524C0"/>
    <w:rsid w:val="00255381"/>
    <w:rsid w:val="0025590C"/>
    <w:rsid w:val="00255B58"/>
    <w:rsid w:val="002571B4"/>
    <w:rsid w:val="00264936"/>
    <w:rsid w:val="00265391"/>
    <w:rsid w:val="00265A1A"/>
    <w:rsid w:val="00265C57"/>
    <w:rsid w:val="002670FB"/>
    <w:rsid w:val="00267316"/>
    <w:rsid w:val="002727E5"/>
    <w:rsid w:val="00275209"/>
    <w:rsid w:val="002810EE"/>
    <w:rsid w:val="00282B11"/>
    <w:rsid w:val="00283062"/>
    <w:rsid w:val="002840E7"/>
    <w:rsid w:val="002845C7"/>
    <w:rsid w:val="00287536"/>
    <w:rsid w:val="00291AE4"/>
    <w:rsid w:val="0029207B"/>
    <w:rsid w:val="0029378B"/>
    <w:rsid w:val="0029736D"/>
    <w:rsid w:val="00297F14"/>
    <w:rsid w:val="002A02F4"/>
    <w:rsid w:val="002A14C2"/>
    <w:rsid w:val="002A1BAE"/>
    <w:rsid w:val="002A2B6C"/>
    <w:rsid w:val="002A6335"/>
    <w:rsid w:val="002A6984"/>
    <w:rsid w:val="002B0916"/>
    <w:rsid w:val="002C1349"/>
    <w:rsid w:val="002C4F3B"/>
    <w:rsid w:val="002C61E3"/>
    <w:rsid w:val="002C783E"/>
    <w:rsid w:val="002D0A23"/>
    <w:rsid w:val="002D0CE6"/>
    <w:rsid w:val="002D1038"/>
    <w:rsid w:val="002D2472"/>
    <w:rsid w:val="002D25A2"/>
    <w:rsid w:val="002D2C83"/>
    <w:rsid w:val="002E0A25"/>
    <w:rsid w:val="002E0DF0"/>
    <w:rsid w:val="002E124E"/>
    <w:rsid w:val="002E239C"/>
    <w:rsid w:val="002E2538"/>
    <w:rsid w:val="002E4AAA"/>
    <w:rsid w:val="002E57C5"/>
    <w:rsid w:val="002E623C"/>
    <w:rsid w:val="002E67EF"/>
    <w:rsid w:val="002E7099"/>
    <w:rsid w:val="00300C63"/>
    <w:rsid w:val="00302836"/>
    <w:rsid w:val="00303067"/>
    <w:rsid w:val="0030354A"/>
    <w:rsid w:val="00304218"/>
    <w:rsid w:val="00304C1C"/>
    <w:rsid w:val="003067E8"/>
    <w:rsid w:val="00307D2E"/>
    <w:rsid w:val="00311435"/>
    <w:rsid w:val="00311C53"/>
    <w:rsid w:val="00314AF8"/>
    <w:rsid w:val="00317415"/>
    <w:rsid w:val="003279D3"/>
    <w:rsid w:val="00334D5A"/>
    <w:rsid w:val="00335F75"/>
    <w:rsid w:val="0034038F"/>
    <w:rsid w:val="00344EBA"/>
    <w:rsid w:val="0034602C"/>
    <w:rsid w:val="0034627E"/>
    <w:rsid w:val="003463AF"/>
    <w:rsid w:val="00346687"/>
    <w:rsid w:val="00346DA6"/>
    <w:rsid w:val="0034700C"/>
    <w:rsid w:val="00353468"/>
    <w:rsid w:val="0035530A"/>
    <w:rsid w:val="00360A4A"/>
    <w:rsid w:val="00360EB7"/>
    <w:rsid w:val="0036141C"/>
    <w:rsid w:val="0036298A"/>
    <w:rsid w:val="0036347E"/>
    <w:rsid w:val="003635C2"/>
    <w:rsid w:val="00363A05"/>
    <w:rsid w:val="00366157"/>
    <w:rsid w:val="00366372"/>
    <w:rsid w:val="00367662"/>
    <w:rsid w:val="00371C65"/>
    <w:rsid w:val="00372F39"/>
    <w:rsid w:val="00374360"/>
    <w:rsid w:val="00374AD1"/>
    <w:rsid w:val="003752AB"/>
    <w:rsid w:val="00383063"/>
    <w:rsid w:val="00383114"/>
    <w:rsid w:val="0038323C"/>
    <w:rsid w:val="0038378F"/>
    <w:rsid w:val="00385859"/>
    <w:rsid w:val="00387BEC"/>
    <w:rsid w:val="00387E7E"/>
    <w:rsid w:val="003900C7"/>
    <w:rsid w:val="00390DC5"/>
    <w:rsid w:val="00391A4B"/>
    <w:rsid w:val="00391BD3"/>
    <w:rsid w:val="00391F4C"/>
    <w:rsid w:val="00392010"/>
    <w:rsid w:val="00393788"/>
    <w:rsid w:val="00394F20"/>
    <w:rsid w:val="00395FDD"/>
    <w:rsid w:val="003A3149"/>
    <w:rsid w:val="003A335B"/>
    <w:rsid w:val="003A6A81"/>
    <w:rsid w:val="003B083A"/>
    <w:rsid w:val="003B0EAC"/>
    <w:rsid w:val="003B2E73"/>
    <w:rsid w:val="003B63FF"/>
    <w:rsid w:val="003B7D2D"/>
    <w:rsid w:val="003C1B80"/>
    <w:rsid w:val="003C21CF"/>
    <w:rsid w:val="003C3C69"/>
    <w:rsid w:val="003C5167"/>
    <w:rsid w:val="003C5741"/>
    <w:rsid w:val="003D0020"/>
    <w:rsid w:val="003D06A0"/>
    <w:rsid w:val="003D1C79"/>
    <w:rsid w:val="003D35D6"/>
    <w:rsid w:val="003D432F"/>
    <w:rsid w:val="003E113F"/>
    <w:rsid w:val="003E1A14"/>
    <w:rsid w:val="003E3584"/>
    <w:rsid w:val="003E71DF"/>
    <w:rsid w:val="003E76D0"/>
    <w:rsid w:val="003F010E"/>
    <w:rsid w:val="003F16C6"/>
    <w:rsid w:val="003F19BA"/>
    <w:rsid w:val="003F459B"/>
    <w:rsid w:val="003F4931"/>
    <w:rsid w:val="003F5713"/>
    <w:rsid w:val="003F6C28"/>
    <w:rsid w:val="003F79AC"/>
    <w:rsid w:val="004010A5"/>
    <w:rsid w:val="00401DF5"/>
    <w:rsid w:val="004025A0"/>
    <w:rsid w:val="00403706"/>
    <w:rsid w:val="004064BB"/>
    <w:rsid w:val="00407B0F"/>
    <w:rsid w:val="00411334"/>
    <w:rsid w:val="00411D4C"/>
    <w:rsid w:val="00412C87"/>
    <w:rsid w:val="00414FC1"/>
    <w:rsid w:val="004172D5"/>
    <w:rsid w:val="0041794E"/>
    <w:rsid w:val="00421541"/>
    <w:rsid w:val="004222E6"/>
    <w:rsid w:val="0043078D"/>
    <w:rsid w:val="00430814"/>
    <w:rsid w:val="0043276A"/>
    <w:rsid w:val="004337C4"/>
    <w:rsid w:val="00433914"/>
    <w:rsid w:val="00433E18"/>
    <w:rsid w:val="00434064"/>
    <w:rsid w:val="004355FB"/>
    <w:rsid w:val="004363FA"/>
    <w:rsid w:val="004369CD"/>
    <w:rsid w:val="00437889"/>
    <w:rsid w:val="004416F6"/>
    <w:rsid w:val="00446989"/>
    <w:rsid w:val="00453000"/>
    <w:rsid w:val="00454711"/>
    <w:rsid w:val="00456D67"/>
    <w:rsid w:val="00456E2E"/>
    <w:rsid w:val="00463709"/>
    <w:rsid w:val="00464620"/>
    <w:rsid w:val="0046675E"/>
    <w:rsid w:val="0047094C"/>
    <w:rsid w:val="00473322"/>
    <w:rsid w:val="004759B7"/>
    <w:rsid w:val="00480561"/>
    <w:rsid w:val="0048104A"/>
    <w:rsid w:val="00483DCE"/>
    <w:rsid w:val="00484656"/>
    <w:rsid w:val="004853F8"/>
    <w:rsid w:val="0048541C"/>
    <w:rsid w:val="0048613C"/>
    <w:rsid w:val="004905AD"/>
    <w:rsid w:val="00490ED8"/>
    <w:rsid w:val="00491CB6"/>
    <w:rsid w:val="004921F1"/>
    <w:rsid w:val="00493704"/>
    <w:rsid w:val="00494AE3"/>
    <w:rsid w:val="004954FA"/>
    <w:rsid w:val="00495D3E"/>
    <w:rsid w:val="00496B7E"/>
    <w:rsid w:val="0049770F"/>
    <w:rsid w:val="0049787F"/>
    <w:rsid w:val="004A06D2"/>
    <w:rsid w:val="004A0758"/>
    <w:rsid w:val="004A0EDF"/>
    <w:rsid w:val="004A1A58"/>
    <w:rsid w:val="004A2D36"/>
    <w:rsid w:val="004A3D89"/>
    <w:rsid w:val="004A4052"/>
    <w:rsid w:val="004A5770"/>
    <w:rsid w:val="004B3A01"/>
    <w:rsid w:val="004B4FAD"/>
    <w:rsid w:val="004B521A"/>
    <w:rsid w:val="004B67CE"/>
    <w:rsid w:val="004C26C8"/>
    <w:rsid w:val="004C4ACC"/>
    <w:rsid w:val="004C580C"/>
    <w:rsid w:val="004C59B4"/>
    <w:rsid w:val="004C6E22"/>
    <w:rsid w:val="004C6FB5"/>
    <w:rsid w:val="004C7480"/>
    <w:rsid w:val="004D1CB6"/>
    <w:rsid w:val="004D2A6B"/>
    <w:rsid w:val="004D2ACC"/>
    <w:rsid w:val="004D3BF5"/>
    <w:rsid w:val="004D4A11"/>
    <w:rsid w:val="004D4CC6"/>
    <w:rsid w:val="004D653B"/>
    <w:rsid w:val="004D67E1"/>
    <w:rsid w:val="004D6EC8"/>
    <w:rsid w:val="004D7818"/>
    <w:rsid w:val="004D7BD9"/>
    <w:rsid w:val="004E1A06"/>
    <w:rsid w:val="004E5A69"/>
    <w:rsid w:val="004E6BCC"/>
    <w:rsid w:val="004E6EF7"/>
    <w:rsid w:val="004E7D4F"/>
    <w:rsid w:val="004F0223"/>
    <w:rsid w:val="004F2B7B"/>
    <w:rsid w:val="004F2E30"/>
    <w:rsid w:val="004F3A95"/>
    <w:rsid w:val="004F48B1"/>
    <w:rsid w:val="004F5E5D"/>
    <w:rsid w:val="004F67A3"/>
    <w:rsid w:val="005053BC"/>
    <w:rsid w:val="00506FF0"/>
    <w:rsid w:val="00513084"/>
    <w:rsid w:val="00515225"/>
    <w:rsid w:val="00515299"/>
    <w:rsid w:val="0051746A"/>
    <w:rsid w:val="0051793C"/>
    <w:rsid w:val="00517B06"/>
    <w:rsid w:val="0052145F"/>
    <w:rsid w:val="00521569"/>
    <w:rsid w:val="00523EA3"/>
    <w:rsid w:val="00525B9B"/>
    <w:rsid w:val="005260CF"/>
    <w:rsid w:val="005274E5"/>
    <w:rsid w:val="00530A6F"/>
    <w:rsid w:val="00531633"/>
    <w:rsid w:val="005316CB"/>
    <w:rsid w:val="005317D8"/>
    <w:rsid w:val="0053275E"/>
    <w:rsid w:val="00532D48"/>
    <w:rsid w:val="00535C11"/>
    <w:rsid w:val="00537767"/>
    <w:rsid w:val="00543228"/>
    <w:rsid w:val="0054458C"/>
    <w:rsid w:val="00545197"/>
    <w:rsid w:val="00551017"/>
    <w:rsid w:val="00551D77"/>
    <w:rsid w:val="00552224"/>
    <w:rsid w:val="0055305B"/>
    <w:rsid w:val="0055503C"/>
    <w:rsid w:val="0055624B"/>
    <w:rsid w:val="00557330"/>
    <w:rsid w:val="005628D5"/>
    <w:rsid w:val="0057027E"/>
    <w:rsid w:val="005728BE"/>
    <w:rsid w:val="005759F7"/>
    <w:rsid w:val="00575D87"/>
    <w:rsid w:val="00576E20"/>
    <w:rsid w:val="0058252B"/>
    <w:rsid w:val="00584202"/>
    <w:rsid w:val="00584546"/>
    <w:rsid w:val="005855DD"/>
    <w:rsid w:val="005920C7"/>
    <w:rsid w:val="00592EA9"/>
    <w:rsid w:val="00595615"/>
    <w:rsid w:val="005A196C"/>
    <w:rsid w:val="005A20B5"/>
    <w:rsid w:val="005A3EAC"/>
    <w:rsid w:val="005A44E4"/>
    <w:rsid w:val="005B0DA7"/>
    <w:rsid w:val="005B192F"/>
    <w:rsid w:val="005B339E"/>
    <w:rsid w:val="005B45BF"/>
    <w:rsid w:val="005B52C4"/>
    <w:rsid w:val="005B6594"/>
    <w:rsid w:val="005C2C27"/>
    <w:rsid w:val="005C354B"/>
    <w:rsid w:val="005C551C"/>
    <w:rsid w:val="005C58CD"/>
    <w:rsid w:val="005C6229"/>
    <w:rsid w:val="005C64B4"/>
    <w:rsid w:val="005D5A7A"/>
    <w:rsid w:val="005D66D7"/>
    <w:rsid w:val="005D7CFA"/>
    <w:rsid w:val="005D7EA5"/>
    <w:rsid w:val="005E2ED7"/>
    <w:rsid w:val="005E31FF"/>
    <w:rsid w:val="005E41BE"/>
    <w:rsid w:val="005E429A"/>
    <w:rsid w:val="005E44B0"/>
    <w:rsid w:val="005E50F2"/>
    <w:rsid w:val="005E621F"/>
    <w:rsid w:val="005E6D95"/>
    <w:rsid w:val="005F326F"/>
    <w:rsid w:val="005F452B"/>
    <w:rsid w:val="005F514A"/>
    <w:rsid w:val="005F5ADB"/>
    <w:rsid w:val="00600018"/>
    <w:rsid w:val="0060044F"/>
    <w:rsid w:val="00607001"/>
    <w:rsid w:val="006117D9"/>
    <w:rsid w:val="00611B49"/>
    <w:rsid w:val="006158EE"/>
    <w:rsid w:val="00621174"/>
    <w:rsid w:val="00622BDF"/>
    <w:rsid w:val="00625DDE"/>
    <w:rsid w:val="00633CCB"/>
    <w:rsid w:val="0063496A"/>
    <w:rsid w:val="006355A0"/>
    <w:rsid w:val="006365EE"/>
    <w:rsid w:val="00640B03"/>
    <w:rsid w:val="00641BE6"/>
    <w:rsid w:val="00641E25"/>
    <w:rsid w:val="006425E0"/>
    <w:rsid w:val="00644197"/>
    <w:rsid w:val="006455F9"/>
    <w:rsid w:val="00646298"/>
    <w:rsid w:val="00646BA6"/>
    <w:rsid w:val="0064720C"/>
    <w:rsid w:val="0065257C"/>
    <w:rsid w:val="00652AB5"/>
    <w:rsid w:val="00652BE5"/>
    <w:rsid w:val="006534DF"/>
    <w:rsid w:val="00653776"/>
    <w:rsid w:val="0065483D"/>
    <w:rsid w:val="00656B5A"/>
    <w:rsid w:val="00662CD1"/>
    <w:rsid w:val="006635C1"/>
    <w:rsid w:val="006722AE"/>
    <w:rsid w:val="00673D6B"/>
    <w:rsid w:val="0067428D"/>
    <w:rsid w:val="00677850"/>
    <w:rsid w:val="00677BB2"/>
    <w:rsid w:val="00684489"/>
    <w:rsid w:val="00684924"/>
    <w:rsid w:val="006860CF"/>
    <w:rsid w:val="006911C4"/>
    <w:rsid w:val="00693E20"/>
    <w:rsid w:val="00694F4C"/>
    <w:rsid w:val="006A19D4"/>
    <w:rsid w:val="006A4282"/>
    <w:rsid w:val="006A5D47"/>
    <w:rsid w:val="006A6EDD"/>
    <w:rsid w:val="006B0799"/>
    <w:rsid w:val="006B15E1"/>
    <w:rsid w:val="006B18D0"/>
    <w:rsid w:val="006B25A1"/>
    <w:rsid w:val="006B2822"/>
    <w:rsid w:val="006B52E4"/>
    <w:rsid w:val="006C1C8C"/>
    <w:rsid w:val="006C374A"/>
    <w:rsid w:val="006C386E"/>
    <w:rsid w:val="006C4897"/>
    <w:rsid w:val="006C7FF2"/>
    <w:rsid w:val="006D2095"/>
    <w:rsid w:val="006D216B"/>
    <w:rsid w:val="006D257B"/>
    <w:rsid w:val="006D2FAB"/>
    <w:rsid w:val="006D4D88"/>
    <w:rsid w:val="006D6AA2"/>
    <w:rsid w:val="006D7A8F"/>
    <w:rsid w:val="006E0F05"/>
    <w:rsid w:val="006E7649"/>
    <w:rsid w:val="006F1336"/>
    <w:rsid w:val="006F330A"/>
    <w:rsid w:val="006F3F45"/>
    <w:rsid w:val="006F4CFB"/>
    <w:rsid w:val="00701470"/>
    <w:rsid w:val="007037CF"/>
    <w:rsid w:val="007046B9"/>
    <w:rsid w:val="00707CC7"/>
    <w:rsid w:val="007104E6"/>
    <w:rsid w:val="007126D9"/>
    <w:rsid w:val="0071316D"/>
    <w:rsid w:val="00714285"/>
    <w:rsid w:val="00715032"/>
    <w:rsid w:val="007152A2"/>
    <w:rsid w:val="00720040"/>
    <w:rsid w:val="00722DA6"/>
    <w:rsid w:val="00722ECE"/>
    <w:rsid w:val="00724C37"/>
    <w:rsid w:val="00725B11"/>
    <w:rsid w:val="00726B42"/>
    <w:rsid w:val="007316D2"/>
    <w:rsid w:val="00731A47"/>
    <w:rsid w:val="007330AB"/>
    <w:rsid w:val="00735514"/>
    <w:rsid w:val="00746BD1"/>
    <w:rsid w:val="007526D3"/>
    <w:rsid w:val="00752DA7"/>
    <w:rsid w:val="007533AE"/>
    <w:rsid w:val="0076010C"/>
    <w:rsid w:val="00760635"/>
    <w:rsid w:val="007614BE"/>
    <w:rsid w:val="00763BD0"/>
    <w:rsid w:val="0076436E"/>
    <w:rsid w:val="00764BE7"/>
    <w:rsid w:val="00765437"/>
    <w:rsid w:val="00765BB6"/>
    <w:rsid w:val="00770048"/>
    <w:rsid w:val="007707BA"/>
    <w:rsid w:val="007749F3"/>
    <w:rsid w:val="00774ABC"/>
    <w:rsid w:val="00776B48"/>
    <w:rsid w:val="007813DE"/>
    <w:rsid w:val="00782302"/>
    <w:rsid w:val="007829CE"/>
    <w:rsid w:val="007829D5"/>
    <w:rsid w:val="00782FDF"/>
    <w:rsid w:val="00783356"/>
    <w:rsid w:val="00783A06"/>
    <w:rsid w:val="007845A5"/>
    <w:rsid w:val="00786A37"/>
    <w:rsid w:val="00790E2E"/>
    <w:rsid w:val="0079161D"/>
    <w:rsid w:val="007922FE"/>
    <w:rsid w:val="0079434E"/>
    <w:rsid w:val="007967EA"/>
    <w:rsid w:val="007A3378"/>
    <w:rsid w:val="007A34FB"/>
    <w:rsid w:val="007A3799"/>
    <w:rsid w:val="007A3FBD"/>
    <w:rsid w:val="007A4BBF"/>
    <w:rsid w:val="007A5DC7"/>
    <w:rsid w:val="007A77AE"/>
    <w:rsid w:val="007B0FEC"/>
    <w:rsid w:val="007B117A"/>
    <w:rsid w:val="007B3D12"/>
    <w:rsid w:val="007B7FC7"/>
    <w:rsid w:val="007C08BC"/>
    <w:rsid w:val="007C0EDB"/>
    <w:rsid w:val="007C2D5B"/>
    <w:rsid w:val="007C60F1"/>
    <w:rsid w:val="007D7B60"/>
    <w:rsid w:val="007E40D4"/>
    <w:rsid w:val="007E5928"/>
    <w:rsid w:val="007E5C36"/>
    <w:rsid w:val="007E7781"/>
    <w:rsid w:val="007F26AC"/>
    <w:rsid w:val="007F2F55"/>
    <w:rsid w:val="007F3E70"/>
    <w:rsid w:val="007F4276"/>
    <w:rsid w:val="007F460D"/>
    <w:rsid w:val="007F4ADD"/>
    <w:rsid w:val="007F6894"/>
    <w:rsid w:val="007F7196"/>
    <w:rsid w:val="007F7559"/>
    <w:rsid w:val="008009F0"/>
    <w:rsid w:val="00800F3F"/>
    <w:rsid w:val="00803A71"/>
    <w:rsid w:val="00803D16"/>
    <w:rsid w:val="00804F35"/>
    <w:rsid w:val="00805592"/>
    <w:rsid w:val="00805C86"/>
    <w:rsid w:val="00807EFB"/>
    <w:rsid w:val="008117B1"/>
    <w:rsid w:val="00811F1A"/>
    <w:rsid w:val="00816C40"/>
    <w:rsid w:val="00820411"/>
    <w:rsid w:val="008208E7"/>
    <w:rsid w:val="00821AEB"/>
    <w:rsid w:val="008227E7"/>
    <w:rsid w:val="00822E1B"/>
    <w:rsid w:val="008236CA"/>
    <w:rsid w:val="0082578B"/>
    <w:rsid w:val="008259FE"/>
    <w:rsid w:val="00825BEF"/>
    <w:rsid w:val="00825D2C"/>
    <w:rsid w:val="00827B69"/>
    <w:rsid w:val="008306CF"/>
    <w:rsid w:val="00831066"/>
    <w:rsid w:val="00832196"/>
    <w:rsid w:val="00832D58"/>
    <w:rsid w:val="00834072"/>
    <w:rsid w:val="0083434A"/>
    <w:rsid w:val="008357F5"/>
    <w:rsid w:val="00836040"/>
    <w:rsid w:val="008372EB"/>
    <w:rsid w:val="008400DB"/>
    <w:rsid w:val="00840464"/>
    <w:rsid w:val="00841133"/>
    <w:rsid w:val="008419D3"/>
    <w:rsid w:val="008444B6"/>
    <w:rsid w:val="008444FB"/>
    <w:rsid w:val="008447C9"/>
    <w:rsid w:val="00845F2C"/>
    <w:rsid w:val="008478BD"/>
    <w:rsid w:val="00847AE5"/>
    <w:rsid w:val="008517CB"/>
    <w:rsid w:val="00851F4B"/>
    <w:rsid w:val="00853FAA"/>
    <w:rsid w:val="008540CC"/>
    <w:rsid w:val="00856633"/>
    <w:rsid w:val="00856EAD"/>
    <w:rsid w:val="00857C90"/>
    <w:rsid w:val="00857CF9"/>
    <w:rsid w:val="00857ED7"/>
    <w:rsid w:val="00860556"/>
    <w:rsid w:val="008611E8"/>
    <w:rsid w:val="00862B02"/>
    <w:rsid w:val="00870CE3"/>
    <w:rsid w:val="0087205A"/>
    <w:rsid w:val="008736E5"/>
    <w:rsid w:val="0087601A"/>
    <w:rsid w:val="00876133"/>
    <w:rsid w:val="00877087"/>
    <w:rsid w:val="00880804"/>
    <w:rsid w:val="00880BA2"/>
    <w:rsid w:val="00885F59"/>
    <w:rsid w:val="008903D7"/>
    <w:rsid w:val="0089150D"/>
    <w:rsid w:val="00891733"/>
    <w:rsid w:val="00893ABB"/>
    <w:rsid w:val="0089456D"/>
    <w:rsid w:val="008971BE"/>
    <w:rsid w:val="008A4478"/>
    <w:rsid w:val="008A4AF6"/>
    <w:rsid w:val="008A7088"/>
    <w:rsid w:val="008B2113"/>
    <w:rsid w:val="008B3493"/>
    <w:rsid w:val="008B7209"/>
    <w:rsid w:val="008C0AA6"/>
    <w:rsid w:val="008C0E95"/>
    <w:rsid w:val="008C1962"/>
    <w:rsid w:val="008C2F67"/>
    <w:rsid w:val="008C2F9C"/>
    <w:rsid w:val="008C3497"/>
    <w:rsid w:val="008C6EB2"/>
    <w:rsid w:val="008C7C04"/>
    <w:rsid w:val="008D02AA"/>
    <w:rsid w:val="008D19ED"/>
    <w:rsid w:val="008D1EDF"/>
    <w:rsid w:val="008D2159"/>
    <w:rsid w:val="008D5E41"/>
    <w:rsid w:val="008D6C01"/>
    <w:rsid w:val="008D7520"/>
    <w:rsid w:val="008E44E2"/>
    <w:rsid w:val="008E44FA"/>
    <w:rsid w:val="008E45EB"/>
    <w:rsid w:val="008E587A"/>
    <w:rsid w:val="008E5D35"/>
    <w:rsid w:val="008F0058"/>
    <w:rsid w:val="008F0228"/>
    <w:rsid w:val="008F0468"/>
    <w:rsid w:val="008F23B8"/>
    <w:rsid w:val="008F265A"/>
    <w:rsid w:val="008F2F2C"/>
    <w:rsid w:val="008F3980"/>
    <w:rsid w:val="008F4527"/>
    <w:rsid w:val="00900655"/>
    <w:rsid w:val="00904BC1"/>
    <w:rsid w:val="009055A1"/>
    <w:rsid w:val="00905EFB"/>
    <w:rsid w:val="00906011"/>
    <w:rsid w:val="00906FC7"/>
    <w:rsid w:val="00907DC2"/>
    <w:rsid w:val="00912707"/>
    <w:rsid w:val="0091421E"/>
    <w:rsid w:val="009156F7"/>
    <w:rsid w:val="009164CB"/>
    <w:rsid w:val="009168C9"/>
    <w:rsid w:val="009208FB"/>
    <w:rsid w:val="00923FD0"/>
    <w:rsid w:val="00924B34"/>
    <w:rsid w:val="00931BCC"/>
    <w:rsid w:val="00933B46"/>
    <w:rsid w:val="009340FA"/>
    <w:rsid w:val="00937CC1"/>
    <w:rsid w:val="00940AD3"/>
    <w:rsid w:val="00941D1C"/>
    <w:rsid w:val="009434A6"/>
    <w:rsid w:val="0094412B"/>
    <w:rsid w:val="00945445"/>
    <w:rsid w:val="009467EC"/>
    <w:rsid w:val="009467FA"/>
    <w:rsid w:val="009512EC"/>
    <w:rsid w:val="00953508"/>
    <w:rsid w:val="0095480C"/>
    <w:rsid w:val="00960253"/>
    <w:rsid w:val="00962D28"/>
    <w:rsid w:val="00964340"/>
    <w:rsid w:val="00964D48"/>
    <w:rsid w:val="00965CC8"/>
    <w:rsid w:val="0096709D"/>
    <w:rsid w:val="0096787C"/>
    <w:rsid w:val="00967A02"/>
    <w:rsid w:val="00975004"/>
    <w:rsid w:val="009816CD"/>
    <w:rsid w:val="00981C2C"/>
    <w:rsid w:val="00982279"/>
    <w:rsid w:val="0098292F"/>
    <w:rsid w:val="00983136"/>
    <w:rsid w:val="009833BB"/>
    <w:rsid w:val="00985AFA"/>
    <w:rsid w:val="00990E45"/>
    <w:rsid w:val="00991145"/>
    <w:rsid w:val="00994351"/>
    <w:rsid w:val="009974D5"/>
    <w:rsid w:val="009A1993"/>
    <w:rsid w:val="009A2362"/>
    <w:rsid w:val="009A2A2E"/>
    <w:rsid w:val="009A2A87"/>
    <w:rsid w:val="009A3100"/>
    <w:rsid w:val="009B2846"/>
    <w:rsid w:val="009B47BF"/>
    <w:rsid w:val="009B734C"/>
    <w:rsid w:val="009C100D"/>
    <w:rsid w:val="009C1054"/>
    <w:rsid w:val="009C11D1"/>
    <w:rsid w:val="009C4E5B"/>
    <w:rsid w:val="009C53B1"/>
    <w:rsid w:val="009C5C88"/>
    <w:rsid w:val="009C7905"/>
    <w:rsid w:val="009D0781"/>
    <w:rsid w:val="009D26E1"/>
    <w:rsid w:val="009D6BCA"/>
    <w:rsid w:val="009D6C95"/>
    <w:rsid w:val="009E3ACE"/>
    <w:rsid w:val="009E4A09"/>
    <w:rsid w:val="009E58FB"/>
    <w:rsid w:val="009E6E90"/>
    <w:rsid w:val="009F0F90"/>
    <w:rsid w:val="009F1228"/>
    <w:rsid w:val="009F198F"/>
    <w:rsid w:val="009F5BEA"/>
    <w:rsid w:val="009F5ECE"/>
    <w:rsid w:val="00A01489"/>
    <w:rsid w:val="00A04B33"/>
    <w:rsid w:val="00A04C67"/>
    <w:rsid w:val="00A05235"/>
    <w:rsid w:val="00A07DC3"/>
    <w:rsid w:val="00A14B76"/>
    <w:rsid w:val="00A15220"/>
    <w:rsid w:val="00A16753"/>
    <w:rsid w:val="00A1695F"/>
    <w:rsid w:val="00A16FF3"/>
    <w:rsid w:val="00A227D5"/>
    <w:rsid w:val="00A24F62"/>
    <w:rsid w:val="00A25E61"/>
    <w:rsid w:val="00A26BA6"/>
    <w:rsid w:val="00A27A67"/>
    <w:rsid w:val="00A309FD"/>
    <w:rsid w:val="00A31195"/>
    <w:rsid w:val="00A341C4"/>
    <w:rsid w:val="00A34D0E"/>
    <w:rsid w:val="00A3760D"/>
    <w:rsid w:val="00A41439"/>
    <w:rsid w:val="00A45122"/>
    <w:rsid w:val="00A45E1A"/>
    <w:rsid w:val="00A5083E"/>
    <w:rsid w:val="00A508E9"/>
    <w:rsid w:val="00A50FE0"/>
    <w:rsid w:val="00A51AA1"/>
    <w:rsid w:val="00A52D45"/>
    <w:rsid w:val="00A54641"/>
    <w:rsid w:val="00A54DD6"/>
    <w:rsid w:val="00A5670E"/>
    <w:rsid w:val="00A57F68"/>
    <w:rsid w:val="00A60C41"/>
    <w:rsid w:val="00A622DA"/>
    <w:rsid w:val="00A7256A"/>
    <w:rsid w:val="00A7291E"/>
    <w:rsid w:val="00A73A64"/>
    <w:rsid w:val="00A74F96"/>
    <w:rsid w:val="00A80D4F"/>
    <w:rsid w:val="00A81929"/>
    <w:rsid w:val="00A81FBD"/>
    <w:rsid w:val="00A841B9"/>
    <w:rsid w:val="00A85FB4"/>
    <w:rsid w:val="00A91BCE"/>
    <w:rsid w:val="00A93E4C"/>
    <w:rsid w:val="00A95683"/>
    <w:rsid w:val="00A96417"/>
    <w:rsid w:val="00A96B0B"/>
    <w:rsid w:val="00A96DAD"/>
    <w:rsid w:val="00A97BAE"/>
    <w:rsid w:val="00AA00CC"/>
    <w:rsid w:val="00AA11F7"/>
    <w:rsid w:val="00AA16F2"/>
    <w:rsid w:val="00AA5551"/>
    <w:rsid w:val="00AA67E7"/>
    <w:rsid w:val="00AA7125"/>
    <w:rsid w:val="00AB2625"/>
    <w:rsid w:val="00AB41F7"/>
    <w:rsid w:val="00AB4219"/>
    <w:rsid w:val="00AB628A"/>
    <w:rsid w:val="00AB7738"/>
    <w:rsid w:val="00AB7D05"/>
    <w:rsid w:val="00AC6599"/>
    <w:rsid w:val="00AC763F"/>
    <w:rsid w:val="00AF065C"/>
    <w:rsid w:val="00AF092D"/>
    <w:rsid w:val="00AF1361"/>
    <w:rsid w:val="00AF159D"/>
    <w:rsid w:val="00AF188C"/>
    <w:rsid w:val="00AF19AE"/>
    <w:rsid w:val="00AF4B96"/>
    <w:rsid w:val="00AF4C36"/>
    <w:rsid w:val="00AF58E5"/>
    <w:rsid w:val="00AF7287"/>
    <w:rsid w:val="00AF72D8"/>
    <w:rsid w:val="00AF73FD"/>
    <w:rsid w:val="00AF7EFD"/>
    <w:rsid w:val="00B00AD1"/>
    <w:rsid w:val="00B01BED"/>
    <w:rsid w:val="00B025E9"/>
    <w:rsid w:val="00B03D39"/>
    <w:rsid w:val="00B0421C"/>
    <w:rsid w:val="00B05337"/>
    <w:rsid w:val="00B07739"/>
    <w:rsid w:val="00B07C5B"/>
    <w:rsid w:val="00B07D96"/>
    <w:rsid w:val="00B10635"/>
    <w:rsid w:val="00B111A2"/>
    <w:rsid w:val="00B13C51"/>
    <w:rsid w:val="00B1560D"/>
    <w:rsid w:val="00B1747C"/>
    <w:rsid w:val="00B213C3"/>
    <w:rsid w:val="00B21949"/>
    <w:rsid w:val="00B226ED"/>
    <w:rsid w:val="00B22FB1"/>
    <w:rsid w:val="00B23501"/>
    <w:rsid w:val="00B23E63"/>
    <w:rsid w:val="00B269DC"/>
    <w:rsid w:val="00B26E5D"/>
    <w:rsid w:val="00B310AC"/>
    <w:rsid w:val="00B31534"/>
    <w:rsid w:val="00B3233A"/>
    <w:rsid w:val="00B3339C"/>
    <w:rsid w:val="00B344A5"/>
    <w:rsid w:val="00B3473E"/>
    <w:rsid w:val="00B3672A"/>
    <w:rsid w:val="00B410E9"/>
    <w:rsid w:val="00B44091"/>
    <w:rsid w:val="00B4425D"/>
    <w:rsid w:val="00B4488B"/>
    <w:rsid w:val="00B4633C"/>
    <w:rsid w:val="00B46F39"/>
    <w:rsid w:val="00B4734C"/>
    <w:rsid w:val="00B4752C"/>
    <w:rsid w:val="00B52E77"/>
    <w:rsid w:val="00B53C5A"/>
    <w:rsid w:val="00B54D4D"/>
    <w:rsid w:val="00B55817"/>
    <w:rsid w:val="00B57E32"/>
    <w:rsid w:val="00B60FED"/>
    <w:rsid w:val="00B61A85"/>
    <w:rsid w:val="00B62A53"/>
    <w:rsid w:val="00B63131"/>
    <w:rsid w:val="00B64813"/>
    <w:rsid w:val="00B64EC4"/>
    <w:rsid w:val="00B67382"/>
    <w:rsid w:val="00B709B8"/>
    <w:rsid w:val="00B70A2D"/>
    <w:rsid w:val="00B70E34"/>
    <w:rsid w:val="00B7470D"/>
    <w:rsid w:val="00B75F32"/>
    <w:rsid w:val="00B761C2"/>
    <w:rsid w:val="00B7677A"/>
    <w:rsid w:val="00B8158D"/>
    <w:rsid w:val="00B81CE9"/>
    <w:rsid w:val="00B86415"/>
    <w:rsid w:val="00B87792"/>
    <w:rsid w:val="00B90C8C"/>
    <w:rsid w:val="00B93E10"/>
    <w:rsid w:val="00B9422D"/>
    <w:rsid w:val="00B9512E"/>
    <w:rsid w:val="00BA09F1"/>
    <w:rsid w:val="00BA0B46"/>
    <w:rsid w:val="00BA3431"/>
    <w:rsid w:val="00BA646B"/>
    <w:rsid w:val="00BA6EEA"/>
    <w:rsid w:val="00BB0E91"/>
    <w:rsid w:val="00BB13DE"/>
    <w:rsid w:val="00BB372E"/>
    <w:rsid w:val="00BB583F"/>
    <w:rsid w:val="00BC04A2"/>
    <w:rsid w:val="00BC15B3"/>
    <w:rsid w:val="00BC1645"/>
    <w:rsid w:val="00BC2433"/>
    <w:rsid w:val="00BC4F60"/>
    <w:rsid w:val="00BC7151"/>
    <w:rsid w:val="00BC73C9"/>
    <w:rsid w:val="00BD0471"/>
    <w:rsid w:val="00BD1E96"/>
    <w:rsid w:val="00BD259D"/>
    <w:rsid w:val="00BD25A6"/>
    <w:rsid w:val="00BD3E41"/>
    <w:rsid w:val="00BD61A7"/>
    <w:rsid w:val="00BD6BE1"/>
    <w:rsid w:val="00BE29FC"/>
    <w:rsid w:val="00BE3238"/>
    <w:rsid w:val="00BE6141"/>
    <w:rsid w:val="00BF02E7"/>
    <w:rsid w:val="00BF1124"/>
    <w:rsid w:val="00BF52E5"/>
    <w:rsid w:val="00BF5A86"/>
    <w:rsid w:val="00BF6D4D"/>
    <w:rsid w:val="00C02706"/>
    <w:rsid w:val="00C04AD5"/>
    <w:rsid w:val="00C10A2A"/>
    <w:rsid w:val="00C10F39"/>
    <w:rsid w:val="00C120A6"/>
    <w:rsid w:val="00C1254A"/>
    <w:rsid w:val="00C12FD8"/>
    <w:rsid w:val="00C135AB"/>
    <w:rsid w:val="00C16E41"/>
    <w:rsid w:val="00C20631"/>
    <w:rsid w:val="00C243F7"/>
    <w:rsid w:val="00C267A6"/>
    <w:rsid w:val="00C3115E"/>
    <w:rsid w:val="00C311FD"/>
    <w:rsid w:val="00C31233"/>
    <w:rsid w:val="00C33688"/>
    <w:rsid w:val="00C3400C"/>
    <w:rsid w:val="00C34616"/>
    <w:rsid w:val="00C3661F"/>
    <w:rsid w:val="00C40BA5"/>
    <w:rsid w:val="00C436D7"/>
    <w:rsid w:val="00C467E3"/>
    <w:rsid w:val="00C470AD"/>
    <w:rsid w:val="00C47971"/>
    <w:rsid w:val="00C50FE7"/>
    <w:rsid w:val="00C5232D"/>
    <w:rsid w:val="00C52506"/>
    <w:rsid w:val="00C543DD"/>
    <w:rsid w:val="00C55D8A"/>
    <w:rsid w:val="00C56184"/>
    <w:rsid w:val="00C572EF"/>
    <w:rsid w:val="00C62887"/>
    <w:rsid w:val="00C64839"/>
    <w:rsid w:val="00C6489A"/>
    <w:rsid w:val="00C65527"/>
    <w:rsid w:val="00C6676F"/>
    <w:rsid w:val="00C7236A"/>
    <w:rsid w:val="00C76552"/>
    <w:rsid w:val="00C868EC"/>
    <w:rsid w:val="00C87474"/>
    <w:rsid w:val="00C87D9F"/>
    <w:rsid w:val="00C95907"/>
    <w:rsid w:val="00C95E3F"/>
    <w:rsid w:val="00C96220"/>
    <w:rsid w:val="00C96FE9"/>
    <w:rsid w:val="00C972C3"/>
    <w:rsid w:val="00CA1106"/>
    <w:rsid w:val="00CA1A6A"/>
    <w:rsid w:val="00CA5618"/>
    <w:rsid w:val="00CA6554"/>
    <w:rsid w:val="00CA66A4"/>
    <w:rsid w:val="00CA7C46"/>
    <w:rsid w:val="00CA7EA6"/>
    <w:rsid w:val="00CB2F23"/>
    <w:rsid w:val="00CB4041"/>
    <w:rsid w:val="00CB4177"/>
    <w:rsid w:val="00CB4DDD"/>
    <w:rsid w:val="00CB65CA"/>
    <w:rsid w:val="00CC0B46"/>
    <w:rsid w:val="00CC0EBF"/>
    <w:rsid w:val="00CC1AA3"/>
    <w:rsid w:val="00CC1B32"/>
    <w:rsid w:val="00CC219E"/>
    <w:rsid w:val="00CC598B"/>
    <w:rsid w:val="00CD5396"/>
    <w:rsid w:val="00CD7D8B"/>
    <w:rsid w:val="00CD7FBA"/>
    <w:rsid w:val="00CE02A1"/>
    <w:rsid w:val="00CE0484"/>
    <w:rsid w:val="00CE1AE9"/>
    <w:rsid w:val="00CE5D65"/>
    <w:rsid w:val="00CE5F4A"/>
    <w:rsid w:val="00CF24DC"/>
    <w:rsid w:val="00CF320C"/>
    <w:rsid w:val="00CF3CEB"/>
    <w:rsid w:val="00CF4EC0"/>
    <w:rsid w:val="00CF5229"/>
    <w:rsid w:val="00CF6F22"/>
    <w:rsid w:val="00CF7FB3"/>
    <w:rsid w:val="00D0138F"/>
    <w:rsid w:val="00D01BE0"/>
    <w:rsid w:val="00D03CD8"/>
    <w:rsid w:val="00D049D3"/>
    <w:rsid w:val="00D04C47"/>
    <w:rsid w:val="00D04D95"/>
    <w:rsid w:val="00D07844"/>
    <w:rsid w:val="00D1161D"/>
    <w:rsid w:val="00D134F5"/>
    <w:rsid w:val="00D15061"/>
    <w:rsid w:val="00D15C90"/>
    <w:rsid w:val="00D16BFC"/>
    <w:rsid w:val="00D20160"/>
    <w:rsid w:val="00D213C4"/>
    <w:rsid w:val="00D2224A"/>
    <w:rsid w:val="00D22B2E"/>
    <w:rsid w:val="00D22DB1"/>
    <w:rsid w:val="00D23826"/>
    <w:rsid w:val="00D3289D"/>
    <w:rsid w:val="00D35B15"/>
    <w:rsid w:val="00D432A2"/>
    <w:rsid w:val="00D43A70"/>
    <w:rsid w:val="00D447C3"/>
    <w:rsid w:val="00D44EF5"/>
    <w:rsid w:val="00D4508A"/>
    <w:rsid w:val="00D568C1"/>
    <w:rsid w:val="00D572BA"/>
    <w:rsid w:val="00D60D34"/>
    <w:rsid w:val="00D64E46"/>
    <w:rsid w:val="00D67678"/>
    <w:rsid w:val="00D7170A"/>
    <w:rsid w:val="00D72260"/>
    <w:rsid w:val="00D742A2"/>
    <w:rsid w:val="00D7491B"/>
    <w:rsid w:val="00D74DFF"/>
    <w:rsid w:val="00D75884"/>
    <w:rsid w:val="00D7667B"/>
    <w:rsid w:val="00D76BAF"/>
    <w:rsid w:val="00D77381"/>
    <w:rsid w:val="00D77703"/>
    <w:rsid w:val="00D85E24"/>
    <w:rsid w:val="00D86595"/>
    <w:rsid w:val="00D87D0E"/>
    <w:rsid w:val="00D9073C"/>
    <w:rsid w:val="00D913C3"/>
    <w:rsid w:val="00D9159F"/>
    <w:rsid w:val="00D943C1"/>
    <w:rsid w:val="00D961D7"/>
    <w:rsid w:val="00D964DA"/>
    <w:rsid w:val="00D974EE"/>
    <w:rsid w:val="00DA0DD4"/>
    <w:rsid w:val="00DA4CE8"/>
    <w:rsid w:val="00DA5610"/>
    <w:rsid w:val="00DB07D1"/>
    <w:rsid w:val="00DB0D4A"/>
    <w:rsid w:val="00DB1031"/>
    <w:rsid w:val="00DB3493"/>
    <w:rsid w:val="00DB3693"/>
    <w:rsid w:val="00DB39BC"/>
    <w:rsid w:val="00DB658B"/>
    <w:rsid w:val="00DB70E1"/>
    <w:rsid w:val="00DC0FCA"/>
    <w:rsid w:val="00DC233D"/>
    <w:rsid w:val="00DC379B"/>
    <w:rsid w:val="00DC550A"/>
    <w:rsid w:val="00DC5FB5"/>
    <w:rsid w:val="00DC5FF2"/>
    <w:rsid w:val="00DC7DC2"/>
    <w:rsid w:val="00DD1664"/>
    <w:rsid w:val="00DD1CE5"/>
    <w:rsid w:val="00DD2259"/>
    <w:rsid w:val="00DD2FAC"/>
    <w:rsid w:val="00DE0B0E"/>
    <w:rsid w:val="00DE23B8"/>
    <w:rsid w:val="00DE4F0C"/>
    <w:rsid w:val="00DE7395"/>
    <w:rsid w:val="00DE74BD"/>
    <w:rsid w:val="00DF0139"/>
    <w:rsid w:val="00DF231C"/>
    <w:rsid w:val="00DF33B6"/>
    <w:rsid w:val="00DF50EE"/>
    <w:rsid w:val="00DF7B02"/>
    <w:rsid w:val="00E022BC"/>
    <w:rsid w:val="00E02AFD"/>
    <w:rsid w:val="00E02B80"/>
    <w:rsid w:val="00E044AE"/>
    <w:rsid w:val="00E04561"/>
    <w:rsid w:val="00E05ECF"/>
    <w:rsid w:val="00E07129"/>
    <w:rsid w:val="00E10E85"/>
    <w:rsid w:val="00E115E4"/>
    <w:rsid w:val="00E139F3"/>
    <w:rsid w:val="00E144D9"/>
    <w:rsid w:val="00E152BC"/>
    <w:rsid w:val="00E17383"/>
    <w:rsid w:val="00E20CA7"/>
    <w:rsid w:val="00E21C1D"/>
    <w:rsid w:val="00E222AD"/>
    <w:rsid w:val="00E22F14"/>
    <w:rsid w:val="00E24ECF"/>
    <w:rsid w:val="00E26F34"/>
    <w:rsid w:val="00E328EF"/>
    <w:rsid w:val="00E332FE"/>
    <w:rsid w:val="00E33E35"/>
    <w:rsid w:val="00E353E5"/>
    <w:rsid w:val="00E35936"/>
    <w:rsid w:val="00E36F57"/>
    <w:rsid w:val="00E4098F"/>
    <w:rsid w:val="00E42863"/>
    <w:rsid w:val="00E44D01"/>
    <w:rsid w:val="00E45B54"/>
    <w:rsid w:val="00E45E2A"/>
    <w:rsid w:val="00E46B11"/>
    <w:rsid w:val="00E47852"/>
    <w:rsid w:val="00E5088D"/>
    <w:rsid w:val="00E5110F"/>
    <w:rsid w:val="00E53F87"/>
    <w:rsid w:val="00E546A2"/>
    <w:rsid w:val="00E54DE1"/>
    <w:rsid w:val="00E55155"/>
    <w:rsid w:val="00E6098B"/>
    <w:rsid w:val="00E63D38"/>
    <w:rsid w:val="00E655B8"/>
    <w:rsid w:val="00E67721"/>
    <w:rsid w:val="00E82C21"/>
    <w:rsid w:val="00E84889"/>
    <w:rsid w:val="00E90140"/>
    <w:rsid w:val="00E943A4"/>
    <w:rsid w:val="00E97B9D"/>
    <w:rsid w:val="00EA0113"/>
    <w:rsid w:val="00EA01B9"/>
    <w:rsid w:val="00EA05C0"/>
    <w:rsid w:val="00EA15DF"/>
    <w:rsid w:val="00EA4501"/>
    <w:rsid w:val="00EB04A4"/>
    <w:rsid w:val="00EB1A20"/>
    <w:rsid w:val="00EB4D48"/>
    <w:rsid w:val="00EC2FAD"/>
    <w:rsid w:val="00EC3064"/>
    <w:rsid w:val="00ED1106"/>
    <w:rsid w:val="00ED351C"/>
    <w:rsid w:val="00ED5443"/>
    <w:rsid w:val="00EE1402"/>
    <w:rsid w:val="00EE355F"/>
    <w:rsid w:val="00EF56E5"/>
    <w:rsid w:val="00EF680B"/>
    <w:rsid w:val="00EF69B3"/>
    <w:rsid w:val="00F1151D"/>
    <w:rsid w:val="00F117CE"/>
    <w:rsid w:val="00F13A0C"/>
    <w:rsid w:val="00F1471C"/>
    <w:rsid w:val="00F1533B"/>
    <w:rsid w:val="00F15AF5"/>
    <w:rsid w:val="00F203C4"/>
    <w:rsid w:val="00F21D09"/>
    <w:rsid w:val="00F21F35"/>
    <w:rsid w:val="00F23E56"/>
    <w:rsid w:val="00F2734B"/>
    <w:rsid w:val="00F275E1"/>
    <w:rsid w:val="00F32487"/>
    <w:rsid w:val="00F36FB7"/>
    <w:rsid w:val="00F37334"/>
    <w:rsid w:val="00F40B54"/>
    <w:rsid w:val="00F42ADC"/>
    <w:rsid w:val="00F42B97"/>
    <w:rsid w:val="00F436F5"/>
    <w:rsid w:val="00F46A6C"/>
    <w:rsid w:val="00F46A77"/>
    <w:rsid w:val="00F47977"/>
    <w:rsid w:val="00F526EF"/>
    <w:rsid w:val="00F53228"/>
    <w:rsid w:val="00F54966"/>
    <w:rsid w:val="00F56425"/>
    <w:rsid w:val="00F56B5D"/>
    <w:rsid w:val="00F63554"/>
    <w:rsid w:val="00F67AD8"/>
    <w:rsid w:val="00F705B5"/>
    <w:rsid w:val="00F7062D"/>
    <w:rsid w:val="00F72858"/>
    <w:rsid w:val="00F730E3"/>
    <w:rsid w:val="00F73D67"/>
    <w:rsid w:val="00F75BF0"/>
    <w:rsid w:val="00F76D92"/>
    <w:rsid w:val="00F7752C"/>
    <w:rsid w:val="00F818E9"/>
    <w:rsid w:val="00F81AEC"/>
    <w:rsid w:val="00F821F6"/>
    <w:rsid w:val="00F84429"/>
    <w:rsid w:val="00F8567C"/>
    <w:rsid w:val="00F85A57"/>
    <w:rsid w:val="00F86129"/>
    <w:rsid w:val="00F86E70"/>
    <w:rsid w:val="00F86F08"/>
    <w:rsid w:val="00F93FB3"/>
    <w:rsid w:val="00FA0F86"/>
    <w:rsid w:val="00FA1DAA"/>
    <w:rsid w:val="00FA1DF2"/>
    <w:rsid w:val="00FA2741"/>
    <w:rsid w:val="00FA2D45"/>
    <w:rsid w:val="00FA35A4"/>
    <w:rsid w:val="00FA3A04"/>
    <w:rsid w:val="00FA3C04"/>
    <w:rsid w:val="00FA3E98"/>
    <w:rsid w:val="00FA4271"/>
    <w:rsid w:val="00FA5026"/>
    <w:rsid w:val="00FA5E10"/>
    <w:rsid w:val="00FA744D"/>
    <w:rsid w:val="00FA7F26"/>
    <w:rsid w:val="00FB003D"/>
    <w:rsid w:val="00FB0688"/>
    <w:rsid w:val="00FB080E"/>
    <w:rsid w:val="00FB0851"/>
    <w:rsid w:val="00FB0C11"/>
    <w:rsid w:val="00FB1598"/>
    <w:rsid w:val="00FB2591"/>
    <w:rsid w:val="00FB51F0"/>
    <w:rsid w:val="00FB56C7"/>
    <w:rsid w:val="00FB56FB"/>
    <w:rsid w:val="00FB5E4B"/>
    <w:rsid w:val="00FB6504"/>
    <w:rsid w:val="00FB7787"/>
    <w:rsid w:val="00FC028E"/>
    <w:rsid w:val="00FC0528"/>
    <w:rsid w:val="00FC1580"/>
    <w:rsid w:val="00FC1EFC"/>
    <w:rsid w:val="00FC200A"/>
    <w:rsid w:val="00FC2F92"/>
    <w:rsid w:val="00FC57F7"/>
    <w:rsid w:val="00FC5D2B"/>
    <w:rsid w:val="00FC6C20"/>
    <w:rsid w:val="00FC70BE"/>
    <w:rsid w:val="00FD1151"/>
    <w:rsid w:val="00FD3CB6"/>
    <w:rsid w:val="00FD5535"/>
    <w:rsid w:val="00FD5F46"/>
    <w:rsid w:val="00FD7183"/>
    <w:rsid w:val="00FD7B01"/>
    <w:rsid w:val="00FE0C92"/>
    <w:rsid w:val="00FE0F68"/>
    <w:rsid w:val="00FE2154"/>
    <w:rsid w:val="00FE22D6"/>
    <w:rsid w:val="00FE2C8D"/>
    <w:rsid w:val="00FE5505"/>
    <w:rsid w:val="00FE73D4"/>
    <w:rsid w:val="00FF1F41"/>
    <w:rsid w:val="00FF2CF5"/>
    <w:rsid w:val="00FF33DF"/>
    <w:rsid w:val="00FF3DA8"/>
    <w:rsid w:val="00FF4739"/>
    <w:rsid w:val="00FF71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76FBE6A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80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Note Level 1" w:semiHidden="1" w:uiPriority="99"/>
    <w:lsdException w:name="Note Level 2" w:uiPriority="1" w:qFormat="1"/>
    <w:lsdException w:name="Note Level 3" w:uiPriority="60"/>
    <w:lsdException w:name="Note Level 4" w:uiPriority="61"/>
    <w:lsdException w:name="Note Level 5" w:uiPriority="62"/>
    <w:lsdException w:name="Note Level 6" w:uiPriority="63"/>
    <w:lsdException w:name="Note Level 7" w:uiPriority="64"/>
    <w:lsdException w:name="Note Level 8" w:uiPriority="65"/>
    <w:lsdException w:name="Note Level 9" w:uiPriority="66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F7287"/>
    <w:rPr>
      <w:sz w:val="24"/>
      <w:szCs w:val="24"/>
    </w:rPr>
  </w:style>
  <w:style w:type="paragraph" w:styleId="1">
    <w:name w:val="heading 1"/>
    <w:basedOn w:val="a"/>
    <w:next w:val="a"/>
    <w:qFormat/>
    <w:pPr>
      <w:keepNext/>
      <w:jc w:val="center"/>
      <w:outlineLvl w:val="0"/>
    </w:pPr>
    <w:rPr>
      <w:b/>
    </w:rPr>
  </w:style>
  <w:style w:type="paragraph" w:styleId="2">
    <w:name w:val="heading 2"/>
    <w:basedOn w:val="a"/>
    <w:next w:val="a0"/>
    <w:qFormat/>
    <w:pPr>
      <w:keepNext/>
      <w:jc w:val="center"/>
      <w:outlineLvl w:val="1"/>
    </w:pPr>
    <w:rPr>
      <w:b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styleId="a4">
    <w:name w:val="annotation reference"/>
    <w:semiHidden/>
    <w:rPr>
      <w:sz w:val="21"/>
    </w:rPr>
  </w:style>
  <w:style w:type="paragraph" w:styleId="a5">
    <w:name w:val="annotation text"/>
    <w:basedOn w:val="a"/>
    <w:semiHidden/>
  </w:style>
  <w:style w:type="paragraph" w:styleId="a6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</w:rPr>
  </w:style>
  <w:style w:type="paragraph" w:styleId="a0">
    <w:name w:val="Normal Indent"/>
    <w:basedOn w:val="a"/>
    <w:pPr>
      <w:ind w:firstLine="420"/>
    </w:pPr>
  </w:style>
  <w:style w:type="character" w:styleId="a9">
    <w:name w:val="page number"/>
    <w:basedOn w:val="a1"/>
  </w:style>
  <w:style w:type="character" w:styleId="aa">
    <w:name w:val="Hyperlink"/>
    <w:rPr>
      <w:color w:val="0000FF"/>
      <w:u w:val="single"/>
    </w:rPr>
  </w:style>
  <w:style w:type="paragraph" w:customStyle="1" w:styleId="n15">
    <w:name w:val="n15"/>
    <w:basedOn w:val="a"/>
    <w:pPr>
      <w:spacing w:before="100" w:beforeAutospacing="1" w:after="100" w:afterAutospacing="1" w:line="300" w:lineRule="atLeast"/>
      <w:ind w:firstLine="450"/>
    </w:pPr>
    <w:rPr>
      <w:color w:val="008000"/>
      <w:sz w:val="23"/>
      <w:szCs w:val="23"/>
    </w:rPr>
  </w:style>
  <w:style w:type="paragraph" w:styleId="ab">
    <w:name w:val="Balloon Text"/>
    <w:basedOn w:val="a"/>
    <w:semiHidden/>
    <w:rsid w:val="00C56184"/>
    <w:rPr>
      <w:sz w:val="18"/>
      <w:szCs w:val="18"/>
    </w:rPr>
  </w:style>
  <w:style w:type="character" w:customStyle="1" w:styleId="apple-converted-space">
    <w:name w:val="apple-converted-space"/>
    <w:rsid w:val="00B3672A"/>
  </w:style>
  <w:style w:type="paragraph" w:customStyle="1" w:styleId="EndNoteBibliographyTitle">
    <w:name w:val="EndNote Bibliography Title"/>
    <w:basedOn w:val="a"/>
    <w:rsid w:val="00933B46"/>
    <w:pPr>
      <w:jc w:val="center"/>
    </w:pPr>
  </w:style>
  <w:style w:type="paragraph" w:customStyle="1" w:styleId="EndNoteBibliography">
    <w:name w:val="EndNote Bibliography"/>
    <w:basedOn w:val="a"/>
    <w:rsid w:val="00933B46"/>
  </w:style>
  <w:style w:type="paragraph" w:styleId="ac">
    <w:name w:val="caption"/>
    <w:basedOn w:val="a"/>
    <w:next w:val="a"/>
    <w:unhideWhenUsed/>
    <w:qFormat/>
    <w:rsid w:val="003F4931"/>
    <w:rPr>
      <w:rFonts w:asciiTheme="majorHAnsi" w:hAnsiTheme="majorHAnsi" w:cstheme="majorBidi"/>
      <w:sz w:val="20"/>
      <w:szCs w:val="20"/>
    </w:rPr>
  </w:style>
  <w:style w:type="character" w:styleId="ad">
    <w:name w:val="Placeholder Text"/>
    <w:basedOn w:val="a1"/>
    <w:uiPriority w:val="67"/>
    <w:rsid w:val="00E022BC"/>
    <w:rPr>
      <w:color w:val="808080"/>
    </w:rPr>
  </w:style>
  <w:style w:type="paragraph" w:styleId="ae">
    <w:name w:val="List Paragraph"/>
    <w:basedOn w:val="a"/>
    <w:uiPriority w:val="72"/>
    <w:rsid w:val="0079161D"/>
    <w:pPr>
      <w:ind w:firstLine="420"/>
    </w:pPr>
  </w:style>
  <w:style w:type="character" w:customStyle="1" w:styleId="a8">
    <w:name w:val="页脚字符"/>
    <w:basedOn w:val="a1"/>
    <w:link w:val="a7"/>
    <w:uiPriority w:val="99"/>
    <w:rsid w:val="000E3141"/>
    <w:rPr>
      <w:sz w:val="18"/>
      <w:szCs w:val="24"/>
    </w:rPr>
  </w:style>
  <w:style w:type="paragraph" w:styleId="af">
    <w:name w:val="Normal (Web)"/>
    <w:basedOn w:val="a"/>
    <w:uiPriority w:val="99"/>
    <w:unhideWhenUsed/>
    <w:rsid w:val="00B26E5D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5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2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8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52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6565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332010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645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36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9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2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79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1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72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97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11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image" Target="media/image11.png"/><Relationship Id="rId19" Type="http://schemas.openxmlformats.org/officeDocument/2006/relationships/image" Target="media/image12.png"/><Relationship Id="rId60" Type="http://schemas.openxmlformats.org/officeDocument/2006/relationships/image" Target="media/image53.png"/><Relationship Id="rId61" Type="http://schemas.openxmlformats.org/officeDocument/2006/relationships/image" Target="media/image54.png"/><Relationship Id="rId62" Type="http://schemas.openxmlformats.org/officeDocument/2006/relationships/image" Target="media/image55.png"/><Relationship Id="rId63" Type="http://schemas.openxmlformats.org/officeDocument/2006/relationships/image" Target="media/image56.png"/><Relationship Id="rId64" Type="http://schemas.openxmlformats.org/officeDocument/2006/relationships/image" Target="media/image57.png"/><Relationship Id="rId65" Type="http://schemas.openxmlformats.org/officeDocument/2006/relationships/image" Target="media/image58.png"/><Relationship Id="rId66" Type="http://schemas.openxmlformats.org/officeDocument/2006/relationships/image" Target="media/image59.png"/><Relationship Id="rId67" Type="http://schemas.openxmlformats.org/officeDocument/2006/relationships/image" Target="media/image60.png"/><Relationship Id="rId68" Type="http://schemas.openxmlformats.org/officeDocument/2006/relationships/image" Target="media/image61.png"/><Relationship Id="rId69" Type="http://schemas.openxmlformats.org/officeDocument/2006/relationships/image" Target="media/image62.png"/><Relationship Id="rId120" Type="http://schemas.openxmlformats.org/officeDocument/2006/relationships/image" Target="media/image109.png"/><Relationship Id="rId121" Type="http://schemas.openxmlformats.org/officeDocument/2006/relationships/image" Target="media/image110.png"/><Relationship Id="rId122" Type="http://schemas.openxmlformats.org/officeDocument/2006/relationships/image" Target="media/image111.png"/><Relationship Id="rId123" Type="http://schemas.openxmlformats.org/officeDocument/2006/relationships/image" Target="media/image112.png"/><Relationship Id="rId124" Type="http://schemas.openxmlformats.org/officeDocument/2006/relationships/image" Target="media/image113.png"/><Relationship Id="rId125" Type="http://schemas.openxmlformats.org/officeDocument/2006/relationships/image" Target="media/image114.png"/><Relationship Id="rId126" Type="http://schemas.openxmlformats.org/officeDocument/2006/relationships/image" Target="media/image115.png"/><Relationship Id="rId127" Type="http://schemas.openxmlformats.org/officeDocument/2006/relationships/image" Target="media/image116.png"/><Relationship Id="rId128" Type="http://schemas.openxmlformats.org/officeDocument/2006/relationships/image" Target="media/image117.png"/><Relationship Id="rId129" Type="http://schemas.openxmlformats.org/officeDocument/2006/relationships/image" Target="media/image118.png"/><Relationship Id="rId40" Type="http://schemas.openxmlformats.org/officeDocument/2006/relationships/image" Target="media/image33.png"/><Relationship Id="rId41" Type="http://schemas.openxmlformats.org/officeDocument/2006/relationships/image" Target="media/image34.png"/><Relationship Id="rId42" Type="http://schemas.openxmlformats.org/officeDocument/2006/relationships/image" Target="media/image35.png"/><Relationship Id="rId90" Type="http://schemas.openxmlformats.org/officeDocument/2006/relationships/image" Target="media/image79.png"/><Relationship Id="rId91" Type="http://schemas.openxmlformats.org/officeDocument/2006/relationships/image" Target="media/image80.png"/><Relationship Id="rId92" Type="http://schemas.openxmlformats.org/officeDocument/2006/relationships/image" Target="media/image81.png"/><Relationship Id="rId93" Type="http://schemas.openxmlformats.org/officeDocument/2006/relationships/image" Target="media/image82.png"/><Relationship Id="rId94" Type="http://schemas.openxmlformats.org/officeDocument/2006/relationships/image" Target="media/image83.png"/><Relationship Id="rId95" Type="http://schemas.openxmlformats.org/officeDocument/2006/relationships/image" Target="media/image84.png"/><Relationship Id="rId96" Type="http://schemas.openxmlformats.org/officeDocument/2006/relationships/image" Target="media/image85.png"/><Relationship Id="rId101" Type="http://schemas.openxmlformats.org/officeDocument/2006/relationships/image" Target="media/image90.png"/><Relationship Id="rId102" Type="http://schemas.openxmlformats.org/officeDocument/2006/relationships/image" Target="media/image91.png"/><Relationship Id="rId103" Type="http://schemas.openxmlformats.org/officeDocument/2006/relationships/image" Target="media/image92.png"/><Relationship Id="rId104" Type="http://schemas.openxmlformats.org/officeDocument/2006/relationships/image" Target="media/image93.png"/><Relationship Id="rId105" Type="http://schemas.openxmlformats.org/officeDocument/2006/relationships/image" Target="media/image94.png"/><Relationship Id="rId106" Type="http://schemas.openxmlformats.org/officeDocument/2006/relationships/image" Target="media/image95.png"/><Relationship Id="rId107" Type="http://schemas.openxmlformats.org/officeDocument/2006/relationships/image" Target="media/image96.png"/><Relationship Id="rId108" Type="http://schemas.openxmlformats.org/officeDocument/2006/relationships/image" Target="media/image97.png"/><Relationship Id="rId109" Type="http://schemas.openxmlformats.org/officeDocument/2006/relationships/image" Target="media/image98.png"/><Relationship Id="rId97" Type="http://schemas.openxmlformats.org/officeDocument/2006/relationships/image" Target="media/image86.png"/><Relationship Id="rId98" Type="http://schemas.openxmlformats.org/officeDocument/2006/relationships/image" Target="media/image87.png"/><Relationship Id="rId99" Type="http://schemas.openxmlformats.org/officeDocument/2006/relationships/image" Target="media/image88.png"/><Relationship Id="rId43" Type="http://schemas.openxmlformats.org/officeDocument/2006/relationships/image" Target="media/image36.png"/><Relationship Id="rId44" Type="http://schemas.openxmlformats.org/officeDocument/2006/relationships/image" Target="media/image37.png"/><Relationship Id="rId45" Type="http://schemas.openxmlformats.org/officeDocument/2006/relationships/image" Target="media/image38.png"/><Relationship Id="rId46" Type="http://schemas.openxmlformats.org/officeDocument/2006/relationships/image" Target="media/image39.png"/><Relationship Id="rId47" Type="http://schemas.openxmlformats.org/officeDocument/2006/relationships/image" Target="media/image40.png"/><Relationship Id="rId48" Type="http://schemas.openxmlformats.org/officeDocument/2006/relationships/image" Target="media/image41.png"/><Relationship Id="rId49" Type="http://schemas.openxmlformats.org/officeDocument/2006/relationships/image" Target="media/image42.png"/><Relationship Id="rId100" Type="http://schemas.openxmlformats.org/officeDocument/2006/relationships/image" Target="media/image89.png"/><Relationship Id="rId20" Type="http://schemas.openxmlformats.org/officeDocument/2006/relationships/image" Target="media/image13.png"/><Relationship Id="rId21" Type="http://schemas.openxmlformats.org/officeDocument/2006/relationships/image" Target="media/image14.png"/><Relationship Id="rId22" Type="http://schemas.openxmlformats.org/officeDocument/2006/relationships/image" Target="media/image15.png"/><Relationship Id="rId70" Type="http://schemas.openxmlformats.org/officeDocument/2006/relationships/image" Target="media/image63.png"/><Relationship Id="rId71" Type="http://schemas.openxmlformats.org/officeDocument/2006/relationships/image" Target="media/image64.png"/><Relationship Id="rId72" Type="http://schemas.openxmlformats.org/officeDocument/2006/relationships/image" Target="media/image65.png"/><Relationship Id="rId73" Type="http://schemas.openxmlformats.org/officeDocument/2006/relationships/image" Target="media/image66.png"/><Relationship Id="rId74" Type="http://schemas.openxmlformats.org/officeDocument/2006/relationships/image" Target="media/image67.png"/><Relationship Id="rId75" Type="http://schemas.openxmlformats.org/officeDocument/2006/relationships/image" Target="media/image68.png"/><Relationship Id="rId76" Type="http://schemas.openxmlformats.org/officeDocument/2006/relationships/image" Target="media/image69.png"/><Relationship Id="rId77" Type="http://schemas.openxmlformats.org/officeDocument/2006/relationships/image" Target="media/image70.png"/><Relationship Id="rId78" Type="http://schemas.openxmlformats.org/officeDocument/2006/relationships/image" Target="media/image71.png"/><Relationship Id="rId79" Type="http://schemas.openxmlformats.org/officeDocument/2006/relationships/image" Target="media/image72.png"/><Relationship Id="rId23" Type="http://schemas.openxmlformats.org/officeDocument/2006/relationships/image" Target="media/image16.png"/><Relationship Id="rId24" Type="http://schemas.openxmlformats.org/officeDocument/2006/relationships/image" Target="media/image17.png"/><Relationship Id="rId25" Type="http://schemas.openxmlformats.org/officeDocument/2006/relationships/image" Target="media/image18.png"/><Relationship Id="rId26" Type="http://schemas.openxmlformats.org/officeDocument/2006/relationships/image" Target="media/image19.png"/><Relationship Id="rId27" Type="http://schemas.openxmlformats.org/officeDocument/2006/relationships/image" Target="media/image20.png"/><Relationship Id="rId28" Type="http://schemas.openxmlformats.org/officeDocument/2006/relationships/image" Target="media/image21.png"/><Relationship Id="rId29" Type="http://schemas.openxmlformats.org/officeDocument/2006/relationships/image" Target="media/image22.png"/><Relationship Id="rId130" Type="http://schemas.openxmlformats.org/officeDocument/2006/relationships/image" Target="media/image119.png"/><Relationship Id="rId131" Type="http://schemas.openxmlformats.org/officeDocument/2006/relationships/image" Target="media/image120.png"/><Relationship Id="rId132" Type="http://schemas.openxmlformats.org/officeDocument/2006/relationships/image" Target="media/image121.png"/><Relationship Id="rId133" Type="http://schemas.openxmlformats.org/officeDocument/2006/relationships/image" Target="media/image122.png"/><Relationship Id="rId134" Type="http://schemas.openxmlformats.org/officeDocument/2006/relationships/image" Target="media/image123.png"/><Relationship Id="rId135" Type="http://schemas.openxmlformats.org/officeDocument/2006/relationships/header" Target="header1.xml"/><Relationship Id="rId136" Type="http://schemas.openxmlformats.org/officeDocument/2006/relationships/footer" Target="footer1.xml"/><Relationship Id="rId137" Type="http://schemas.openxmlformats.org/officeDocument/2006/relationships/footer" Target="footer2.xml"/><Relationship Id="rId138" Type="http://schemas.openxmlformats.org/officeDocument/2006/relationships/fontTable" Target="fontTable.xml"/><Relationship Id="rId13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50" Type="http://schemas.openxmlformats.org/officeDocument/2006/relationships/image" Target="media/image43.png"/><Relationship Id="rId51" Type="http://schemas.openxmlformats.org/officeDocument/2006/relationships/image" Target="media/image44.png"/><Relationship Id="rId52" Type="http://schemas.openxmlformats.org/officeDocument/2006/relationships/image" Target="media/image45.png"/><Relationship Id="rId53" Type="http://schemas.openxmlformats.org/officeDocument/2006/relationships/image" Target="media/image46.png"/><Relationship Id="rId54" Type="http://schemas.openxmlformats.org/officeDocument/2006/relationships/image" Target="media/image47.png"/><Relationship Id="rId55" Type="http://schemas.openxmlformats.org/officeDocument/2006/relationships/image" Target="media/image48.png"/><Relationship Id="rId56" Type="http://schemas.openxmlformats.org/officeDocument/2006/relationships/image" Target="media/image49.png"/><Relationship Id="rId57" Type="http://schemas.openxmlformats.org/officeDocument/2006/relationships/image" Target="media/image50.png"/><Relationship Id="rId58" Type="http://schemas.openxmlformats.org/officeDocument/2006/relationships/image" Target="media/image51.png"/><Relationship Id="rId59" Type="http://schemas.openxmlformats.org/officeDocument/2006/relationships/image" Target="media/image52.png"/><Relationship Id="rId110" Type="http://schemas.openxmlformats.org/officeDocument/2006/relationships/image" Target="media/image99.png"/><Relationship Id="rId111" Type="http://schemas.openxmlformats.org/officeDocument/2006/relationships/image" Target="media/image100.png"/><Relationship Id="rId112" Type="http://schemas.openxmlformats.org/officeDocument/2006/relationships/image" Target="media/image101.png"/><Relationship Id="rId113" Type="http://schemas.openxmlformats.org/officeDocument/2006/relationships/image" Target="media/image102.png"/><Relationship Id="rId114" Type="http://schemas.openxmlformats.org/officeDocument/2006/relationships/image" Target="media/image103.png"/><Relationship Id="rId115" Type="http://schemas.openxmlformats.org/officeDocument/2006/relationships/image" Target="media/image104.png"/><Relationship Id="rId116" Type="http://schemas.openxmlformats.org/officeDocument/2006/relationships/image" Target="media/image105.png"/><Relationship Id="rId117" Type="http://schemas.openxmlformats.org/officeDocument/2006/relationships/image" Target="media/image106.png"/><Relationship Id="rId118" Type="http://schemas.openxmlformats.org/officeDocument/2006/relationships/image" Target="media/image107.png"/><Relationship Id="rId119" Type="http://schemas.openxmlformats.org/officeDocument/2006/relationships/image" Target="media/image108.png"/><Relationship Id="rId30" Type="http://schemas.openxmlformats.org/officeDocument/2006/relationships/image" Target="media/image23.png"/><Relationship Id="rId31" Type="http://schemas.openxmlformats.org/officeDocument/2006/relationships/image" Target="media/image24.png"/><Relationship Id="rId32" Type="http://schemas.openxmlformats.org/officeDocument/2006/relationships/image" Target="media/image25.png"/><Relationship Id="rId33" Type="http://schemas.openxmlformats.org/officeDocument/2006/relationships/image" Target="media/image26.png"/><Relationship Id="rId34" Type="http://schemas.openxmlformats.org/officeDocument/2006/relationships/image" Target="media/image27.png"/><Relationship Id="rId35" Type="http://schemas.openxmlformats.org/officeDocument/2006/relationships/image" Target="media/image28.png"/><Relationship Id="rId36" Type="http://schemas.openxmlformats.org/officeDocument/2006/relationships/image" Target="media/image29.png"/><Relationship Id="rId37" Type="http://schemas.openxmlformats.org/officeDocument/2006/relationships/image" Target="media/image30.png"/><Relationship Id="rId38" Type="http://schemas.openxmlformats.org/officeDocument/2006/relationships/image" Target="media/image31.png"/><Relationship Id="rId39" Type="http://schemas.openxmlformats.org/officeDocument/2006/relationships/image" Target="media/image32.png"/><Relationship Id="rId80" Type="http://schemas.openxmlformats.org/officeDocument/2006/relationships/image" Target="media/image73.png"/><Relationship Id="rId81" Type="http://schemas.openxmlformats.org/officeDocument/2006/relationships/image" Target="media/image74.png"/><Relationship Id="rId82" Type="http://schemas.openxmlformats.org/officeDocument/2006/relationships/image" Target="media/image73.jpeg"/><Relationship Id="rId83" Type="http://schemas.openxmlformats.org/officeDocument/2006/relationships/image" Target="media/image74.jpeg"/><Relationship Id="rId84" Type="http://schemas.openxmlformats.org/officeDocument/2006/relationships/image" Target="media/image77.jpeg"/><Relationship Id="rId85" Type="http://schemas.openxmlformats.org/officeDocument/2006/relationships/image" Target="media/image78.jpeg"/><Relationship Id="rId86" Type="http://schemas.openxmlformats.org/officeDocument/2006/relationships/image" Target="media/image75.png"/><Relationship Id="rId87" Type="http://schemas.openxmlformats.org/officeDocument/2006/relationships/image" Target="media/image76.png"/><Relationship Id="rId88" Type="http://schemas.openxmlformats.org/officeDocument/2006/relationships/image" Target="media/image77.png"/><Relationship Id="rId89" Type="http://schemas.openxmlformats.org/officeDocument/2006/relationships/image" Target="media/image78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9A29589-F3CC-6046-B178-B076BC9DBC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2</Pages>
  <Words>7740</Words>
  <Characters>44120</Characters>
  <Application>Microsoft Macintosh Word</Application>
  <DocSecurity>0</DocSecurity>
  <Lines>367</Lines>
  <Paragraphs>103</Paragraphs>
  <ScaleCrop>false</ScaleCrop>
  <HeadingPairs>
    <vt:vector size="2" baseType="variant">
      <vt:variant>
        <vt:lpstr>标题</vt:lpstr>
      </vt:variant>
      <vt:variant>
        <vt:i4>1</vt:i4>
      </vt:variant>
    </vt:vector>
  </HeadingPairs>
  <TitlesOfParts>
    <vt:vector size="1" baseType="lpstr">
      <vt:lpstr>我与君政</vt:lpstr>
    </vt:vector>
  </TitlesOfParts>
  <Company>jwc</Company>
  <LinksUpToDate>false</LinksUpToDate>
  <CharactersWithSpaces>517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我与君政</dc:title>
  <dc:subject/>
  <dc:creator>jwc</dc:creator>
  <cp:keywords/>
  <cp:lastModifiedBy>Microsoft Office 用户</cp:lastModifiedBy>
  <cp:revision>4</cp:revision>
  <cp:lastPrinted>2018-10-23T09:33:00Z</cp:lastPrinted>
  <dcterms:created xsi:type="dcterms:W3CDTF">2018-10-23T09:33:00Z</dcterms:created>
  <dcterms:modified xsi:type="dcterms:W3CDTF">2018-10-23T09:35:00Z</dcterms:modified>
</cp:coreProperties>
</file>